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CF5E5" w14:textId="2A663834" w:rsidR="00D12962" w:rsidRPr="009B4CDC" w:rsidRDefault="00D12962" w:rsidP="00D12962">
      <w:pPr>
        <w:tabs>
          <w:tab w:val="left" w:pos="4140"/>
        </w:tabs>
        <w:spacing w:line="360" w:lineRule="exact"/>
        <w:ind w:left="1843" w:firstLine="0"/>
        <w:rPr>
          <w:rFonts w:ascii="Lucida Sans Unicode" w:hAnsi="Lucida Sans Unicode" w:cs="Lucida Sans Unicode"/>
          <w:b/>
          <w:sz w:val="28"/>
          <w:szCs w:val="28"/>
          <w:lang w:val="en-US"/>
        </w:rPr>
      </w:pPr>
      <w:r>
        <w:rPr>
          <w:rFonts w:ascii="Lucida Sans Unicode" w:hAnsi="Lucida Sans Unicode" w:cs="Lucida Sans Unicode"/>
          <w:b/>
          <w:noProof/>
          <w:sz w:val="28"/>
          <w:szCs w:val="28"/>
          <w:lang w:eastAsia="pt-PT"/>
        </w:rPr>
        <w:drawing>
          <wp:anchor distT="0" distB="0" distL="114300" distR="114300" simplePos="0" relativeHeight="251727872" behindDoc="1" locked="0" layoutInCell="1" allowOverlap="1" wp14:anchorId="4FC51113" wp14:editId="562CE7FC">
            <wp:simplePos x="0" y="0"/>
            <wp:positionH relativeFrom="margin">
              <wp:align>center</wp:align>
            </wp:positionH>
            <wp:positionV relativeFrom="page">
              <wp:posOffset>-11090</wp:posOffset>
            </wp:positionV>
            <wp:extent cx="7560000" cy="2261453"/>
            <wp:effectExtent l="0" t="0" r="3175" b="5715"/>
            <wp:wrapNone/>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lementos-templates-IPCA-04.png"/>
                    <pic:cNvPicPr/>
                  </pic:nvPicPr>
                  <pic:blipFill>
                    <a:blip r:embed="rId11">
                      <a:extLst>
                        <a:ext uri="{28A0092B-C50C-407E-A947-70E740481C1C}">
                          <a14:useLocalDpi xmlns:a14="http://schemas.microsoft.com/office/drawing/2010/main" val="0"/>
                        </a:ext>
                      </a:extLst>
                    </a:blip>
                    <a:stretch>
                      <a:fillRect/>
                    </a:stretch>
                  </pic:blipFill>
                  <pic:spPr>
                    <a:xfrm>
                      <a:off x="0" y="0"/>
                      <a:ext cx="7560000" cy="2261453"/>
                    </a:xfrm>
                    <a:prstGeom prst="rect">
                      <a:avLst/>
                    </a:prstGeom>
                  </pic:spPr>
                </pic:pic>
              </a:graphicData>
            </a:graphic>
            <wp14:sizeRelH relativeFrom="margin">
              <wp14:pctWidth>0</wp14:pctWidth>
            </wp14:sizeRelH>
            <wp14:sizeRelV relativeFrom="margin">
              <wp14:pctHeight>0</wp14:pctHeight>
            </wp14:sizeRelV>
          </wp:anchor>
        </w:drawing>
      </w:r>
      <w:sdt>
        <w:sdtPr>
          <w:rPr>
            <w:rStyle w:val="TtulodeCapaefolhaderosto-IPCACarter"/>
            <w:lang w:val="en-US"/>
          </w:rPr>
          <w:alias w:val="Título do Tema"/>
          <w:tag w:val="Título do Tema"/>
          <w:id w:val="-1668389752"/>
          <w:placeholder>
            <w:docPart w:val="C39E94C595B14F6C9BEED7CEFC543D66"/>
          </w:placeholder>
          <w:text/>
        </w:sdtPr>
        <w:sdtEndPr>
          <w:rPr>
            <w:rStyle w:val="TtulodeCapaefolhaderosto-IPCACarter"/>
          </w:rPr>
        </w:sdtEndPr>
        <w:sdtContent>
          <w:r w:rsidR="009B4CDC" w:rsidRPr="009B4CDC">
            <w:rPr>
              <w:rStyle w:val="TtulodeCapaefolhaderosto-IPCACarter"/>
              <w:lang w:val="en-US"/>
            </w:rPr>
            <w:t>Wildfire Risk and Burned Area Simulator</w:t>
          </w:r>
        </w:sdtContent>
      </w:sdt>
    </w:p>
    <w:sdt>
      <w:sdtPr>
        <w:rPr>
          <w:lang w:val="en-US"/>
        </w:rPr>
        <w:alias w:val="Subtítulo"/>
        <w:tag w:val="Subtítulo"/>
        <w:id w:val="1157039507"/>
        <w:placeholder>
          <w:docPart w:val="6864FD6351EB4A0084D79BB1607AA4BD"/>
        </w:placeholder>
        <w:text/>
      </w:sdtPr>
      <w:sdtEndPr/>
      <w:sdtContent>
        <w:p w14:paraId="5E721BC5" w14:textId="4AC6990E" w:rsidR="00D12962" w:rsidRPr="009B4CDC" w:rsidRDefault="009B4CDC" w:rsidP="00D12962">
          <w:pPr>
            <w:pStyle w:val="Subttulo-Capaefolhaderosto-IPCA"/>
            <w:ind w:left="1843"/>
            <w:rPr>
              <w:b/>
              <w:lang w:val="en-US"/>
            </w:rPr>
          </w:pPr>
          <w:r w:rsidRPr="009B4CDC">
            <w:rPr>
              <w:lang w:val="en-US"/>
            </w:rPr>
            <w:t>A Deep Learning Approach</w:t>
          </w:r>
        </w:p>
      </w:sdtContent>
    </w:sdt>
    <w:p w14:paraId="5AA03CA4" w14:textId="77777777" w:rsidR="00D12962" w:rsidRPr="009B4CDC" w:rsidRDefault="00D12962" w:rsidP="00D12962">
      <w:pPr>
        <w:pStyle w:val="Nomes-e-Data-na-Capa-e-Folha-de-Rosto-IPCA"/>
        <w:tabs>
          <w:tab w:val="clear" w:pos="3740"/>
        </w:tabs>
        <w:ind w:hanging="1843"/>
        <w:rPr>
          <w:lang w:val="en-US"/>
        </w:rPr>
      </w:pPr>
    </w:p>
    <w:p w14:paraId="504344E1" w14:textId="77777777" w:rsidR="00D12962" w:rsidRPr="009B4CDC" w:rsidRDefault="00D12962" w:rsidP="00D12962">
      <w:pPr>
        <w:pStyle w:val="Nomes-e-Data-na-Capa-e-Folha-de-Rosto-IPCA"/>
        <w:tabs>
          <w:tab w:val="clear" w:pos="3740"/>
        </w:tabs>
        <w:ind w:hanging="1843"/>
        <w:rPr>
          <w:lang w:val="en-US"/>
        </w:rPr>
      </w:pPr>
    </w:p>
    <w:p w14:paraId="3FB65BC2" w14:textId="77777777" w:rsidR="00D12962" w:rsidRPr="009B4CDC" w:rsidRDefault="00D12962" w:rsidP="00D12962">
      <w:pPr>
        <w:pStyle w:val="Nomes-e-Data-na-Capa-e-Folha-de-Rosto-IPCA"/>
        <w:tabs>
          <w:tab w:val="clear" w:pos="3740"/>
        </w:tabs>
        <w:ind w:hanging="1843"/>
        <w:rPr>
          <w:lang w:val="en-US"/>
        </w:rPr>
      </w:pPr>
    </w:p>
    <w:p w14:paraId="51EAEA28" w14:textId="77777777" w:rsidR="00D12962" w:rsidRPr="009B4CDC" w:rsidRDefault="00D12962" w:rsidP="00D12962">
      <w:pPr>
        <w:pStyle w:val="Nomes-e-Data-na-Capa-e-Folha-de-Rosto-IPCA"/>
        <w:tabs>
          <w:tab w:val="clear" w:pos="3740"/>
        </w:tabs>
        <w:ind w:hanging="1843"/>
        <w:rPr>
          <w:lang w:val="en-US"/>
        </w:rPr>
      </w:pPr>
    </w:p>
    <w:sdt>
      <w:sdtPr>
        <w:rPr>
          <w:lang w:val="en-US"/>
        </w:rPr>
        <w:alias w:val="nome do mestrando"/>
        <w:tag w:val="nome do mestrando"/>
        <w:id w:val="1946117378"/>
        <w:placeholder>
          <w:docPart w:val="CD67A26438904FF59C978F7436661842"/>
        </w:placeholder>
        <w:text/>
      </w:sdtPr>
      <w:sdtEndPr/>
      <w:sdtContent>
        <w:p w14:paraId="3C25E1B7" w14:textId="60B9BDF2" w:rsidR="00D12962" w:rsidRPr="009B4CDC" w:rsidRDefault="009B4CDC" w:rsidP="00D12962">
          <w:pPr>
            <w:pStyle w:val="Nomes-e-Data-na-Capa-e-Folha-de-Rosto-IPCA"/>
            <w:tabs>
              <w:tab w:val="clear" w:pos="3740"/>
            </w:tabs>
            <w:ind w:hanging="1843"/>
            <w:jc w:val="left"/>
            <w:rPr>
              <w:lang w:val="en-US"/>
            </w:rPr>
          </w:pPr>
          <w:r w:rsidRPr="00951C64">
            <w:rPr>
              <w:lang w:val="en-US"/>
            </w:rPr>
            <w:t>Guilherme Polónia Rodrigues</w:t>
          </w:r>
        </w:p>
      </w:sdtContent>
    </w:sdt>
    <w:sdt>
      <w:sdtPr>
        <w:rPr>
          <w:i/>
          <w:sz w:val="24"/>
          <w:szCs w:val="24"/>
        </w:rPr>
        <w:id w:val="673392851"/>
        <w:lock w:val="contentLocked"/>
        <w:placeholder>
          <w:docPart w:val="C82E6FE4622C415F9C30180F293CCAAA"/>
        </w:placeholder>
        <w:group/>
      </w:sdtPr>
      <w:sdtEndPr>
        <w:rPr>
          <w:rStyle w:val="Nomes-e-Data-na-Capa-e-Folha-de-Rosto-IPCACarter"/>
          <w:i w:val="0"/>
        </w:rPr>
      </w:sdtEndPr>
      <w:sdtContent>
        <w:p w14:paraId="1450F383" w14:textId="77777777" w:rsidR="00D12962" w:rsidRPr="00EB14A0" w:rsidRDefault="00D12962" w:rsidP="00D12962">
          <w:pPr>
            <w:pStyle w:val="Texto-normal-Capa-e-Folha-de-Rosto-IPCA"/>
            <w:ind w:left="1843"/>
            <w:rPr>
              <w:i/>
            </w:rPr>
          </w:pPr>
          <w:r w:rsidRPr="00EB14A0">
            <w:rPr>
              <w:i/>
            </w:rPr>
            <w:t>Orientador</w:t>
          </w:r>
        </w:p>
        <w:sdt>
          <w:sdtPr>
            <w:rPr>
              <w:rStyle w:val="Nomes-e-Data-na-Capa-e-Folha-de-Rosto-IPCACarter"/>
            </w:rPr>
            <w:alias w:val="Orientador"/>
            <w:tag w:val="Orientador"/>
            <w:id w:val="-263842794"/>
            <w:placeholder>
              <w:docPart w:val="C82E6FE4622C415F9C30180F293CCAAA"/>
            </w:placeholder>
            <w:text/>
          </w:sdtPr>
          <w:sdtEndPr>
            <w:rPr>
              <w:rStyle w:val="Nomes-e-Data-na-Capa-e-Folha-de-Rosto-IPCACarter"/>
            </w:rPr>
          </w:sdtEndPr>
          <w:sdtContent>
            <w:p w14:paraId="009AADC1" w14:textId="77777777" w:rsidR="00D12962" w:rsidRDefault="00D12962" w:rsidP="00D12962">
              <w:pPr>
                <w:pStyle w:val="Nomes-e-Data-na-Capa-e-Folha-de-Rosto-IPCA"/>
                <w:tabs>
                  <w:tab w:val="clear" w:pos="3740"/>
                  <w:tab w:val="left" w:pos="2835"/>
                </w:tabs>
                <w:ind w:hanging="1843"/>
              </w:pPr>
              <w:r>
                <w:rPr>
                  <w:rStyle w:val="Nomes-e-Data-na-Capa-e-Folha-de-Rosto-IPCACarter"/>
                </w:rPr>
                <w:t>nome do orientador</w:t>
              </w:r>
            </w:p>
          </w:sdtContent>
        </w:sdt>
      </w:sdtContent>
    </w:sdt>
    <w:p w14:paraId="49086B54" w14:textId="77777777" w:rsidR="00D12962" w:rsidRPr="00EB14A0" w:rsidRDefault="00D12962" w:rsidP="00D12962">
      <w:pPr>
        <w:pStyle w:val="Texto-normal-Capa-e-Folha-de-Rosto-IPCA"/>
        <w:ind w:left="1843"/>
        <w:rPr>
          <w:i/>
        </w:rPr>
      </w:pPr>
      <w:r w:rsidRPr="00EB14A0">
        <w:rPr>
          <w:i/>
        </w:rPr>
        <w:t>Coorient</w:t>
      </w:r>
      <w:r>
        <w:rPr>
          <w:i/>
        </w:rPr>
        <w:t>ador</w:t>
      </w:r>
    </w:p>
    <w:sdt>
      <w:sdtPr>
        <w:rPr>
          <w:rStyle w:val="Nomes-e-Data-na-Capa-e-Folha-de-Rosto-IPCACarter"/>
        </w:rPr>
        <w:alias w:val="Coorientador"/>
        <w:tag w:val="Coorientador"/>
        <w:id w:val="805890034"/>
        <w:placeholder>
          <w:docPart w:val="C82E6FE4622C415F9C30180F293CCAAA"/>
        </w:placeholder>
        <w:text/>
      </w:sdtPr>
      <w:sdtEndPr>
        <w:rPr>
          <w:rStyle w:val="Nomes-e-Data-na-Capa-e-Folha-de-Rosto-IPCACarter"/>
        </w:rPr>
      </w:sdtEndPr>
      <w:sdtContent>
        <w:p w14:paraId="630A416B" w14:textId="2319F56E" w:rsidR="00D12962" w:rsidRPr="007C30F0" w:rsidRDefault="009B4CDC" w:rsidP="00D12962">
          <w:pPr>
            <w:pStyle w:val="Nomes-e-Data-na-Capa-e-Folha-de-Rosto-IPCA"/>
            <w:tabs>
              <w:tab w:val="clear" w:pos="3740"/>
              <w:tab w:val="left" w:pos="4111"/>
            </w:tabs>
            <w:ind w:hanging="1843"/>
          </w:pPr>
          <w:r w:rsidRPr="009B4CDC">
            <w:rPr>
              <w:rStyle w:val="Nomes-e-Data-na-Capa-e-Folha-de-Rosto-IPCACarter"/>
            </w:rPr>
            <w:t xml:space="preserve">Prof. </w:t>
          </w:r>
          <w:proofErr w:type="spellStart"/>
          <w:r w:rsidRPr="009B4CDC">
            <w:rPr>
              <w:rStyle w:val="Nomes-e-Data-na-Capa-e-Folha-de-Rosto-IPCACarter"/>
            </w:rPr>
            <w:t>Doctor</w:t>
          </w:r>
          <w:proofErr w:type="spellEnd"/>
          <w:r w:rsidRPr="009B4CDC">
            <w:rPr>
              <w:rStyle w:val="Nomes-e-Data-na-Capa-e-Folha-de-Rosto-IPCACarter"/>
            </w:rPr>
            <w:t xml:space="preserve"> José Brito</w:t>
          </w:r>
        </w:p>
      </w:sdtContent>
    </w:sdt>
    <w:sdt>
      <w:sdtPr>
        <w:rPr>
          <w:rFonts w:ascii="Times New Roman" w:hAnsi="Times New Roman" w:cs="Times New Roman"/>
          <w:sz w:val="20"/>
          <w:szCs w:val="24"/>
        </w:rPr>
        <w:id w:val="-1822872975"/>
        <w:lock w:val="contentLocked"/>
        <w:placeholder>
          <w:docPart w:val="C82E6FE4622C415F9C30180F293CCAAA"/>
        </w:placeholder>
        <w:group/>
      </w:sdtPr>
      <w:sdtEndPr/>
      <w:sdtContent>
        <w:p w14:paraId="667B753B" w14:textId="77777777" w:rsidR="00D12962" w:rsidRDefault="00D12962" w:rsidP="00D12962">
          <w:pPr>
            <w:pStyle w:val="Texto-normal-Capa-e-Folha-de-Rosto-IPCA"/>
            <w:ind w:left="1843"/>
          </w:pPr>
        </w:p>
        <w:p w14:paraId="13F6E6E0" w14:textId="6724E928" w:rsidR="00D12962" w:rsidRPr="00D06664" w:rsidRDefault="00D12962" w:rsidP="00D12962">
          <w:pPr>
            <w:pStyle w:val="Texto-normal-Capa-e-Folha-de-Rosto-IPCA"/>
            <w:ind w:left="1843"/>
          </w:pPr>
          <w:r>
            <w:t>Dissertação apresentada</w:t>
          </w:r>
          <w:r w:rsidRPr="00D06664">
            <w:br/>
            <w:t>ao Instituto Politécnico do Cávado e do Ave</w:t>
          </w:r>
        </w:p>
        <w:p w14:paraId="0203E3F0" w14:textId="0C545632" w:rsidR="00D12962" w:rsidRPr="00D06664" w:rsidRDefault="00D12962" w:rsidP="00D12962">
          <w:pPr>
            <w:pStyle w:val="Texto-normal-Capa-e-Folha-de-Rosto-IPCA"/>
            <w:ind w:left="1843"/>
          </w:pPr>
          <w:r w:rsidRPr="00D06664">
            <w:t xml:space="preserve">para obtenção do Grau de Mestre em </w:t>
          </w:r>
          <w:sdt>
            <w:sdtPr>
              <w:rPr>
                <w:rStyle w:val="Texto-normal-Capa-e-Folha-de-Rosto-IPCACarter"/>
              </w:rPr>
              <w:alias w:val="nome do mestrado"/>
              <w:tag w:val="nome do mestrado"/>
              <w:id w:val="736360960"/>
              <w:placeholder>
                <w:docPart w:val="F1B025CB5CFD46CD81EB5C6456319479"/>
              </w:placeholder>
              <w:comboBox>
                <w:listItem w:displayText="Auditoria" w:value="Auditoria"/>
                <w:listItem w:displayText="Contabilidade e Finanças (APNOR)" w:value="Contabilidade e Finanças (APNOR)"/>
                <w:listItem w:displayText="Design Digital" w:value="Design Digital"/>
                <w:listItem w:displayText="Design e Desenvolvimento de Produto" w:value="Design e Desenvolvimento de Produto"/>
                <w:listItem w:displayText="Engenharia Eletrónica e de Computadores" w:value="Engenharia Eletrónica e de Computadores"/>
                <w:listItem w:displayText="Engenharia Informática" w:value="Engenharia Informática"/>
                <w:listItem w:displayText="Engenharia em Desenvolvimento em Jogos Digitais" w:value="Engenharia em Desenvolvimento em Jogos Digitais"/>
                <w:listItem w:displayText="Fiscalidade" w:value="Fiscalidade"/>
                <w:listItem w:displayText="Gestão Autárquica" w:value="Gestão Autárquica"/>
                <w:listItem w:displayText="Gestão das organizações (APNOR)" w:value="Gestão das organizações (APNOR)"/>
                <w:listItem w:displayText="Gestão do Turismo" w:value="Gestão do Turismo"/>
                <w:listItem w:displayText="Ilustração e Animação" w:value="Ilustração e Animação"/>
                <w:listItem w:displayText="Sistemas Integrados de Gestão QAS" w:value="Sistemas Integrados de Gestão QAS"/>
                <w:listItem w:displayText="Solicitadoria" w:value="Solicitadoria"/>
              </w:comboBox>
            </w:sdtPr>
            <w:sdtEndPr>
              <w:rPr>
                <w:rStyle w:val="Texto-normal-Capa-e-Folha-de-Rosto-IPCACarter"/>
              </w:rPr>
            </w:sdtEndPr>
            <w:sdtContent>
              <w:r w:rsidR="009B4CDC">
                <w:rPr>
                  <w:rStyle w:val="Texto-normal-Capa-e-Folha-de-Rosto-IPCACarter"/>
                </w:rPr>
                <w:t>Engenharia Eletrónica e Computadores</w:t>
              </w:r>
            </w:sdtContent>
          </w:sdt>
        </w:p>
        <w:p w14:paraId="6A4C2961" w14:textId="77777777" w:rsidR="00D12962" w:rsidRPr="007C30F0" w:rsidRDefault="007724CE" w:rsidP="00D12962">
          <w:pPr>
            <w:tabs>
              <w:tab w:val="left" w:pos="3740"/>
            </w:tabs>
            <w:autoSpaceDE w:val="0"/>
            <w:autoSpaceDN w:val="0"/>
            <w:adjustRightInd w:val="0"/>
            <w:spacing w:line="240" w:lineRule="auto"/>
            <w:ind w:firstLine="1843"/>
            <w:jc w:val="left"/>
            <w:rPr>
              <w:rFonts w:ascii="Lucida Sans Unicode" w:hAnsi="Lucida Sans Unicode" w:cs="Lucida Sans Unicode"/>
              <w:sz w:val="18"/>
              <w:szCs w:val="18"/>
            </w:rPr>
          </w:pPr>
        </w:p>
      </w:sdtContent>
    </w:sdt>
    <w:p w14:paraId="06DC5B1E" w14:textId="77777777" w:rsidR="00D12962" w:rsidRDefault="00D12962" w:rsidP="00D12962">
      <w:pPr>
        <w:pStyle w:val="Texto-normal-Capa-e-Folha-de-Rosto-IPCA"/>
        <w:ind w:left="1843"/>
        <w:rPr>
          <w:i/>
        </w:rPr>
      </w:pPr>
      <w:r w:rsidRPr="006A516A">
        <w:rPr>
          <w:i/>
        </w:rPr>
        <w:t>Este trabalho não inclui as críticas e sugestões feitas pelo Júri.</w:t>
      </w:r>
    </w:p>
    <w:sdt>
      <w:sdtPr>
        <w:rPr>
          <w:i/>
          <w:sz w:val="24"/>
          <w:szCs w:val="24"/>
        </w:rPr>
        <w:id w:val="-2073888118"/>
        <w:lock w:val="contentLocked"/>
        <w:placeholder>
          <w:docPart w:val="C82E6FE4622C415F9C30180F293CCAAA"/>
        </w:placeholder>
        <w:group/>
      </w:sdtPr>
      <w:sdtEndPr>
        <w:rPr>
          <w:rStyle w:val="Nomes-e-Data-na-Capa-e-Folha-de-Rosto-IPCACarter"/>
          <w:i w:val="0"/>
        </w:rPr>
      </w:sdtEndPr>
      <w:sdtContent>
        <w:p w14:paraId="4EA02F17" w14:textId="77777777" w:rsidR="00D12962" w:rsidRDefault="00D12962" w:rsidP="00D12962">
          <w:pPr>
            <w:pStyle w:val="Texto-normal-Capa-e-Folha-de-Rosto-IPCA"/>
            <w:ind w:left="1843"/>
            <w:rPr>
              <w:i/>
            </w:rPr>
          </w:pPr>
        </w:p>
        <w:p w14:paraId="723B711A" w14:textId="77777777" w:rsidR="00D12962" w:rsidRDefault="00D12962" w:rsidP="00D12962">
          <w:pPr>
            <w:pStyle w:val="Texto-normal-Capa-e-Folha-de-Rosto-IPCA"/>
            <w:ind w:left="1843"/>
            <w:rPr>
              <w:i/>
            </w:rPr>
          </w:pPr>
        </w:p>
        <w:sdt>
          <w:sdtPr>
            <w:rPr>
              <w:rStyle w:val="Nomes-e-Data-na-Capa-e-Folha-de-Rosto-IPCACarter"/>
              <w:lang w:val="en-US"/>
            </w:rPr>
            <w:alias w:val="mês, ano"/>
            <w:tag w:val="mês, ano"/>
            <w:id w:val="99533454"/>
            <w:placeholder>
              <w:docPart w:val="ADB79AC7ECDB479FB81ADEDCD1A73284"/>
            </w:placeholder>
            <w:date w:fullDate="2020-03-01T00:00:00Z">
              <w:dateFormat w:val="MMMM, yyyy"/>
              <w:lid w:val="pt-PT"/>
              <w:storeMappedDataAs w:val="date"/>
              <w:calendar w:val="gregorian"/>
            </w:date>
          </w:sdtPr>
          <w:sdtEndPr>
            <w:rPr>
              <w:rStyle w:val="Nomes-e-Data-na-Capa-e-Folha-de-Rosto-IPCACarter"/>
            </w:rPr>
          </w:sdtEndPr>
          <w:sdtContent>
            <w:p w14:paraId="6D6ED3ED" w14:textId="297E7FAD" w:rsidR="00D12962" w:rsidRPr="00951C64" w:rsidRDefault="009B4CDC" w:rsidP="00D12962">
              <w:pPr>
                <w:pStyle w:val="Nomes-e-Data-na-Capa-e-Folha-de-Rosto-IPCA"/>
                <w:tabs>
                  <w:tab w:val="clear" w:pos="3740"/>
                </w:tabs>
                <w:ind w:left="1843"/>
                <w:rPr>
                  <w:lang w:val="en-US"/>
                </w:rPr>
              </w:pPr>
              <w:proofErr w:type="spellStart"/>
              <w:r w:rsidRPr="00951C64">
                <w:rPr>
                  <w:rStyle w:val="Nomes-e-Data-na-Capa-e-Folha-de-Rosto-IPCACarter"/>
                  <w:lang w:val="en-US"/>
                </w:rPr>
                <w:t>março</w:t>
              </w:r>
              <w:proofErr w:type="spellEnd"/>
              <w:r w:rsidRPr="00951C64">
                <w:rPr>
                  <w:rStyle w:val="Nomes-e-Data-na-Capa-e-Folha-de-Rosto-IPCACarter"/>
                  <w:lang w:val="en-US"/>
                </w:rPr>
                <w:t>, 2020</w:t>
              </w:r>
            </w:p>
          </w:sdtContent>
        </w:sdt>
      </w:sdtContent>
    </w:sdt>
    <w:p w14:paraId="36EEA3D0" w14:textId="6EC695D5" w:rsidR="00C341C7" w:rsidRPr="00951C64" w:rsidRDefault="00C341C7" w:rsidP="00B41630">
      <w:pPr>
        <w:tabs>
          <w:tab w:val="left" w:pos="3740"/>
        </w:tabs>
        <w:spacing w:line="240" w:lineRule="auto"/>
        <w:ind w:left="1843" w:firstLine="0"/>
        <w:rPr>
          <w:rStyle w:val="TtulodeCapaefolhaderosto-IPCACarter"/>
          <w:lang w:val="en-US"/>
        </w:rPr>
      </w:pPr>
    </w:p>
    <w:p w14:paraId="536EF474" w14:textId="6E2AF2CD" w:rsidR="00C51BF0" w:rsidRPr="00951C64" w:rsidRDefault="00C51BF0" w:rsidP="00B41630">
      <w:pPr>
        <w:tabs>
          <w:tab w:val="left" w:pos="3740"/>
        </w:tabs>
        <w:spacing w:line="240" w:lineRule="auto"/>
        <w:ind w:left="1843" w:firstLine="0"/>
        <w:rPr>
          <w:rStyle w:val="TtulodeCapaefolhaderosto-IPCACarter"/>
          <w:lang w:val="en-US"/>
        </w:rPr>
      </w:pPr>
    </w:p>
    <w:p w14:paraId="00B19651" w14:textId="208497C5" w:rsidR="00C51BF0" w:rsidRPr="00951C64" w:rsidRDefault="004A27FB" w:rsidP="00B41630">
      <w:pPr>
        <w:tabs>
          <w:tab w:val="left" w:pos="3740"/>
        </w:tabs>
        <w:spacing w:line="240" w:lineRule="auto"/>
        <w:ind w:left="1843" w:firstLine="0"/>
        <w:rPr>
          <w:rStyle w:val="TtulodeCapaefolhaderosto-IPCACarter"/>
          <w:lang w:val="en-US"/>
        </w:rPr>
      </w:pPr>
      <w:r w:rsidRPr="00951C64">
        <w:rPr>
          <w:rStyle w:val="TtulodeCapaefolhaderosto-IPCACarter"/>
          <w:lang w:val="en-US"/>
        </w:rPr>
        <w:t>(folha em branco)</w:t>
      </w:r>
    </w:p>
    <w:p w14:paraId="331D7F7D" w14:textId="0DB0BEC5" w:rsidR="00C51BF0" w:rsidRPr="00951C64" w:rsidRDefault="00C51BF0" w:rsidP="00B41630">
      <w:pPr>
        <w:tabs>
          <w:tab w:val="left" w:pos="3740"/>
        </w:tabs>
        <w:spacing w:line="240" w:lineRule="auto"/>
        <w:ind w:left="1843" w:firstLine="0"/>
        <w:rPr>
          <w:rStyle w:val="TtulodeCapaefolhaderosto-IPCACarter"/>
          <w:lang w:val="en-US"/>
        </w:rPr>
      </w:pPr>
    </w:p>
    <w:p w14:paraId="509355AB" w14:textId="3F4A739D" w:rsidR="00C51BF0" w:rsidRPr="00951C64" w:rsidRDefault="00C51BF0" w:rsidP="00B41630">
      <w:pPr>
        <w:tabs>
          <w:tab w:val="left" w:pos="3740"/>
        </w:tabs>
        <w:spacing w:line="240" w:lineRule="auto"/>
        <w:ind w:left="1843" w:firstLine="0"/>
        <w:rPr>
          <w:rStyle w:val="TtulodeCapaefolhaderosto-IPCACarter"/>
          <w:lang w:val="en-US"/>
        </w:rPr>
      </w:pPr>
    </w:p>
    <w:p w14:paraId="2642167E" w14:textId="039DB1CF" w:rsidR="00C51BF0" w:rsidRPr="00951C64" w:rsidRDefault="00C51BF0" w:rsidP="00B41630">
      <w:pPr>
        <w:tabs>
          <w:tab w:val="left" w:pos="3740"/>
        </w:tabs>
        <w:spacing w:line="240" w:lineRule="auto"/>
        <w:ind w:left="1843" w:firstLine="0"/>
        <w:rPr>
          <w:rStyle w:val="TtulodeCapaefolhaderosto-IPCACarter"/>
          <w:lang w:val="en-US"/>
        </w:rPr>
      </w:pPr>
    </w:p>
    <w:p w14:paraId="53BB169C" w14:textId="4B5F324B" w:rsidR="004A27FB" w:rsidRPr="00951C64" w:rsidRDefault="004A27FB" w:rsidP="00B41630">
      <w:pPr>
        <w:tabs>
          <w:tab w:val="left" w:pos="3740"/>
        </w:tabs>
        <w:spacing w:line="240" w:lineRule="auto"/>
        <w:ind w:left="1843" w:firstLine="0"/>
        <w:rPr>
          <w:rStyle w:val="TtulodeCapaefolhaderosto-IPCACarter"/>
          <w:lang w:val="en-US"/>
        </w:rPr>
      </w:pPr>
    </w:p>
    <w:p w14:paraId="1E193600" w14:textId="3E5EB04B" w:rsidR="004A27FB" w:rsidRPr="00951C64" w:rsidRDefault="004A27FB" w:rsidP="00B41630">
      <w:pPr>
        <w:tabs>
          <w:tab w:val="left" w:pos="3740"/>
        </w:tabs>
        <w:spacing w:line="240" w:lineRule="auto"/>
        <w:ind w:left="1843" w:firstLine="0"/>
        <w:rPr>
          <w:rStyle w:val="TtulodeCapaefolhaderosto-IPCACarter"/>
          <w:lang w:val="en-US"/>
        </w:rPr>
      </w:pPr>
    </w:p>
    <w:p w14:paraId="519E0C67" w14:textId="15609CA3" w:rsidR="004A27FB" w:rsidRPr="00951C64" w:rsidRDefault="004A27FB" w:rsidP="00B41630">
      <w:pPr>
        <w:tabs>
          <w:tab w:val="left" w:pos="3740"/>
        </w:tabs>
        <w:spacing w:line="240" w:lineRule="auto"/>
        <w:ind w:left="1843" w:firstLine="0"/>
        <w:rPr>
          <w:rStyle w:val="TtulodeCapaefolhaderosto-IPCACarter"/>
          <w:lang w:val="en-US"/>
        </w:rPr>
      </w:pPr>
    </w:p>
    <w:p w14:paraId="3665D409" w14:textId="7B84274C" w:rsidR="004A27FB" w:rsidRPr="00951C64" w:rsidRDefault="004A27FB" w:rsidP="00B41630">
      <w:pPr>
        <w:tabs>
          <w:tab w:val="left" w:pos="3740"/>
        </w:tabs>
        <w:spacing w:line="240" w:lineRule="auto"/>
        <w:ind w:left="1843" w:firstLine="0"/>
        <w:rPr>
          <w:rStyle w:val="TtulodeCapaefolhaderosto-IPCACarter"/>
          <w:lang w:val="en-US"/>
        </w:rPr>
      </w:pPr>
    </w:p>
    <w:p w14:paraId="17E47A22" w14:textId="332E3701" w:rsidR="004A27FB" w:rsidRPr="00951C64" w:rsidRDefault="004A27FB" w:rsidP="00B41630">
      <w:pPr>
        <w:tabs>
          <w:tab w:val="left" w:pos="3740"/>
        </w:tabs>
        <w:spacing w:line="240" w:lineRule="auto"/>
        <w:ind w:left="1843" w:firstLine="0"/>
        <w:rPr>
          <w:rStyle w:val="TtulodeCapaefolhaderosto-IPCACarter"/>
          <w:lang w:val="en-US"/>
        </w:rPr>
      </w:pPr>
    </w:p>
    <w:p w14:paraId="0F00F43D" w14:textId="32A67797" w:rsidR="004A27FB" w:rsidRPr="00951C64" w:rsidRDefault="004A27FB" w:rsidP="00B41630">
      <w:pPr>
        <w:tabs>
          <w:tab w:val="left" w:pos="3740"/>
        </w:tabs>
        <w:spacing w:line="240" w:lineRule="auto"/>
        <w:ind w:left="1843" w:firstLine="0"/>
        <w:rPr>
          <w:rStyle w:val="TtulodeCapaefolhaderosto-IPCACarter"/>
          <w:lang w:val="en-US"/>
        </w:rPr>
      </w:pPr>
    </w:p>
    <w:p w14:paraId="3746B4DF" w14:textId="2E95A0C3" w:rsidR="004A27FB" w:rsidRPr="00951C64" w:rsidRDefault="004A27FB" w:rsidP="00B41630">
      <w:pPr>
        <w:tabs>
          <w:tab w:val="left" w:pos="3740"/>
        </w:tabs>
        <w:spacing w:line="240" w:lineRule="auto"/>
        <w:ind w:left="1843" w:firstLine="0"/>
        <w:rPr>
          <w:rStyle w:val="TtulodeCapaefolhaderosto-IPCACarter"/>
          <w:lang w:val="en-US"/>
        </w:rPr>
      </w:pPr>
    </w:p>
    <w:p w14:paraId="3D4512D6" w14:textId="1DF065D9" w:rsidR="004A27FB" w:rsidRPr="00951C64" w:rsidRDefault="004A27FB" w:rsidP="00B41630">
      <w:pPr>
        <w:tabs>
          <w:tab w:val="left" w:pos="3740"/>
        </w:tabs>
        <w:spacing w:line="240" w:lineRule="auto"/>
        <w:ind w:left="1843" w:firstLine="0"/>
        <w:rPr>
          <w:rStyle w:val="TtulodeCapaefolhaderosto-IPCACarter"/>
          <w:lang w:val="en-US"/>
        </w:rPr>
      </w:pPr>
    </w:p>
    <w:p w14:paraId="2A8001F6" w14:textId="0BD802D4" w:rsidR="004A27FB" w:rsidRPr="00951C64" w:rsidRDefault="004A27FB" w:rsidP="00B41630">
      <w:pPr>
        <w:tabs>
          <w:tab w:val="left" w:pos="3740"/>
        </w:tabs>
        <w:spacing w:line="240" w:lineRule="auto"/>
        <w:ind w:left="1843" w:firstLine="0"/>
        <w:rPr>
          <w:rStyle w:val="TtulodeCapaefolhaderosto-IPCACarter"/>
          <w:lang w:val="en-US"/>
        </w:rPr>
      </w:pPr>
    </w:p>
    <w:p w14:paraId="78F124ED" w14:textId="562294DA" w:rsidR="004A27FB" w:rsidRPr="00951C64" w:rsidRDefault="004A27FB" w:rsidP="00B41630">
      <w:pPr>
        <w:tabs>
          <w:tab w:val="left" w:pos="3740"/>
        </w:tabs>
        <w:spacing w:line="240" w:lineRule="auto"/>
        <w:ind w:left="1843" w:firstLine="0"/>
        <w:rPr>
          <w:rStyle w:val="TtulodeCapaefolhaderosto-IPCACarter"/>
          <w:lang w:val="en-US"/>
        </w:rPr>
      </w:pPr>
    </w:p>
    <w:p w14:paraId="07B559AC" w14:textId="533DD33B" w:rsidR="004A27FB" w:rsidRPr="00951C64" w:rsidRDefault="004A27FB" w:rsidP="00B41630">
      <w:pPr>
        <w:tabs>
          <w:tab w:val="left" w:pos="3740"/>
        </w:tabs>
        <w:spacing w:line="240" w:lineRule="auto"/>
        <w:ind w:left="1843" w:firstLine="0"/>
        <w:rPr>
          <w:rStyle w:val="TtulodeCapaefolhaderosto-IPCACarter"/>
          <w:lang w:val="en-US"/>
        </w:rPr>
      </w:pPr>
    </w:p>
    <w:p w14:paraId="05DD5DAC" w14:textId="185F3DCB" w:rsidR="004A27FB" w:rsidRPr="00951C64" w:rsidRDefault="004A27FB" w:rsidP="00B41630">
      <w:pPr>
        <w:tabs>
          <w:tab w:val="left" w:pos="3740"/>
        </w:tabs>
        <w:spacing w:line="240" w:lineRule="auto"/>
        <w:ind w:left="1843" w:firstLine="0"/>
        <w:rPr>
          <w:rStyle w:val="TtulodeCapaefolhaderosto-IPCACarter"/>
          <w:lang w:val="en-US"/>
        </w:rPr>
      </w:pPr>
    </w:p>
    <w:p w14:paraId="18D251F7" w14:textId="579F3391" w:rsidR="004A27FB" w:rsidRPr="00951C64" w:rsidRDefault="004A27FB" w:rsidP="00B41630">
      <w:pPr>
        <w:tabs>
          <w:tab w:val="left" w:pos="3740"/>
        </w:tabs>
        <w:spacing w:line="240" w:lineRule="auto"/>
        <w:ind w:left="1843" w:firstLine="0"/>
        <w:rPr>
          <w:rStyle w:val="TtulodeCapaefolhaderosto-IPCACarter"/>
          <w:lang w:val="en-US"/>
        </w:rPr>
      </w:pPr>
    </w:p>
    <w:p w14:paraId="118A1C6B" w14:textId="7A70E712" w:rsidR="004A27FB" w:rsidRPr="00951C64" w:rsidRDefault="004A27FB" w:rsidP="00B41630">
      <w:pPr>
        <w:tabs>
          <w:tab w:val="left" w:pos="3740"/>
        </w:tabs>
        <w:spacing w:line="240" w:lineRule="auto"/>
        <w:ind w:left="1843" w:firstLine="0"/>
        <w:rPr>
          <w:rStyle w:val="TtulodeCapaefolhaderosto-IPCACarter"/>
          <w:lang w:val="en-US"/>
        </w:rPr>
      </w:pPr>
    </w:p>
    <w:p w14:paraId="585D9234" w14:textId="18BEA7B0" w:rsidR="004A27FB" w:rsidRPr="00951C64" w:rsidRDefault="004A27FB" w:rsidP="00B41630">
      <w:pPr>
        <w:tabs>
          <w:tab w:val="left" w:pos="3740"/>
        </w:tabs>
        <w:spacing w:line="240" w:lineRule="auto"/>
        <w:ind w:left="1843" w:firstLine="0"/>
        <w:rPr>
          <w:rStyle w:val="TtulodeCapaefolhaderosto-IPCACarter"/>
          <w:lang w:val="en-US"/>
        </w:rPr>
      </w:pPr>
    </w:p>
    <w:p w14:paraId="1A49D8D3" w14:textId="77777777" w:rsidR="004A27FB" w:rsidRPr="00951C64" w:rsidRDefault="004A27FB" w:rsidP="00B41630">
      <w:pPr>
        <w:tabs>
          <w:tab w:val="left" w:pos="3740"/>
        </w:tabs>
        <w:spacing w:line="240" w:lineRule="auto"/>
        <w:ind w:left="1843" w:firstLine="0"/>
        <w:rPr>
          <w:rStyle w:val="TtulodeCapaefolhaderosto-IPCACarter"/>
          <w:lang w:val="en-US"/>
        </w:rPr>
        <w:sectPr w:rsidR="004A27FB" w:rsidRPr="00951C64" w:rsidSect="00B41630">
          <w:footerReference w:type="default" r:id="rId12"/>
          <w:type w:val="oddPage"/>
          <w:pgSz w:w="11900" w:h="16840"/>
          <w:pgMar w:top="6521" w:right="1843" w:bottom="1985" w:left="1843" w:header="709" w:footer="709" w:gutter="0"/>
          <w:pgNumType w:fmt="upperRoman" w:start="1"/>
          <w:cols w:space="708"/>
          <w:docGrid w:linePitch="360"/>
        </w:sectPr>
      </w:pPr>
    </w:p>
    <w:p w14:paraId="0635C400" w14:textId="7BF8FF42" w:rsidR="00D12962" w:rsidRPr="009B4CDC" w:rsidRDefault="0040156C" w:rsidP="00D12962">
      <w:pPr>
        <w:tabs>
          <w:tab w:val="left" w:pos="4140"/>
        </w:tabs>
        <w:spacing w:line="360" w:lineRule="exact"/>
        <w:ind w:left="1843" w:firstLine="0"/>
        <w:rPr>
          <w:rFonts w:ascii="Lucida Sans Unicode" w:hAnsi="Lucida Sans Unicode" w:cs="Lucida Sans Unicode"/>
          <w:b/>
          <w:sz w:val="28"/>
          <w:szCs w:val="28"/>
          <w:lang w:val="en-US"/>
        </w:rPr>
      </w:pPr>
      <w:r>
        <w:rPr>
          <w:rFonts w:ascii="Lucida Sans Unicode" w:hAnsi="Lucida Sans Unicode" w:cs="Lucida Sans Unicode"/>
          <w:noProof/>
          <w:sz w:val="24"/>
          <w:lang w:eastAsia="pt-PT"/>
        </w:rPr>
        <w:lastRenderedPageBreak/>
        <w:drawing>
          <wp:anchor distT="0" distB="0" distL="114300" distR="114300" simplePos="0" relativeHeight="251725824" behindDoc="0" locked="0" layoutInCell="1" allowOverlap="1" wp14:anchorId="372F3723" wp14:editId="56F51E14">
            <wp:simplePos x="0" y="0"/>
            <wp:positionH relativeFrom="column">
              <wp:posOffset>-1177290</wp:posOffset>
            </wp:positionH>
            <wp:positionV relativeFrom="paragraph">
              <wp:posOffset>-4145915</wp:posOffset>
            </wp:positionV>
            <wp:extent cx="7559675" cy="2261235"/>
            <wp:effectExtent l="0" t="0" r="3175" b="5715"/>
            <wp:wrapNone/>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lementos-templates-IPCA-07.png"/>
                    <pic:cNvPicPr/>
                  </pic:nvPicPr>
                  <pic:blipFill>
                    <a:blip r:embed="rId13">
                      <a:extLst>
                        <a:ext uri="{28A0092B-C50C-407E-A947-70E740481C1C}">
                          <a14:useLocalDpi xmlns:a14="http://schemas.microsoft.com/office/drawing/2010/main" val="0"/>
                        </a:ext>
                      </a:extLst>
                    </a:blip>
                    <a:stretch>
                      <a:fillRect/>
                    </a:stretch>
                  </pic:blipFill>
                  <pic:spPr>
                    <a:xfrm>
                      <a:off x="0" y="0"/>
                      <a:ext cx="7559675" cy="2261235"/>
                    </a:xfrm>
                    <a:prstGeom prst="rect">
                      <a:avLst/>
                    </a:prstGeom>
                    <a:ln>
                      <a:noFill/>
                    </a:ln>
                  </pic:spPr>
                </pic:pic>
              </a:graphicData>
            </a:graphic>
            <wp14:sizeRelH relativeFrom="margin">
              <wp14:pctWidth>0</wp14:pctWidth>
            </wp14:sizeRelH>
            <wp14:sizeRelV relativeFrom="margin">
              <wp14:pctHeight>0</wp14:pctHeight>
            </wp14:sizeRelV>
          </wp:anchor>
        </w:drawing>
      </w:r>
      <w:r w:rsidR="00D12962">
        <w:rPr>
          <w:rFonts w:ascii="Lucida Sans Unicode" w:hAnsi="Lucida Sans Unicode" w:cs="Lucida Sans Unicode"/>
          <w:b/>
          <w:noProof/>
          <w:sz w:val="28"/>
          <w:szCs w:val="28"/>
          <w:lang w:eastAsia="pt-PT"/>
        </w:rPr>
        <w:drawing>
          <wp:anchor distT="0" distB="0" distL="114300" distR="114300" simplePos="0" relativeHeight="251729920" behindDoc="1" locked="0" layoutInCell="1" allowOverlap="1" wp14:anchorId="58290364" wp14:editId="3873F569">
            <wp:simplePos x="0" y="0"/>
            <wp:positionH relativeFrom="margin">
              <wp:align>center</wp:align>
            </wp:positionH>
            <wp:positionV relativeFrom="page">
              <wp:posOffset>-11090</wp:posOffset>
            </wp:positionV>
            <wp:extent cx="7560000" cy="2261453"/>
            <wp:effectExtent l="0" t="0" r="3175" b="571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lementos-templates-IPCA-04.png"/>
                    <pic:cNvPicPr/>
                  </pic:nvPicPr>
                  <pic:blipFill>
                    <a:blip r:embed="rId11">
                      <a:extLst>
                        <a:ext uri="{28A0092B-C50C-407E-A947-70E740481C1C}">
                          <a14:useLocalDpi xmlns:a14="http://schemas.microsoft.com/office/drawing/2010/main" val="0"/>
                        </a:ext>
                      </a:extLst>
                    </a:blip>
                    <a:stretch>
                      <a:fillRect/>
                    </a:stretch>
                  </pic:blipFill>
                  <pic:spPr>
                    <a:xfrm>
                      <a:off x="0" y="0"/>
                      <a:ext cx="7560000" cy="2261453"/>
                    </a:xfrm>
                    <a:prstGeom prst="rect">
                      <a:avLst/>
                    </a:prstGeom>
                  </pic:spPr>
                </pic:pic>
              </a:graphicData>
            </a:graphic>
            <wp14:sizeRelH relativeFrom="margin">
              <wp14:pctWidth>0</wp14:pctWidth>
            </wp14:sizeRelH>
            <wp14:sizeRelV relativeFrom="margin">
              <wp14:pctHeight>0</wp14:pctHeight>
            </wp14:sizeRelV>
          </wp:anchor>
        </w:drawing>
      </w:r>
      <w:sdt>
        <w:sdtPr>
          <w:rPr>
            <w:rStyle w:val="TtulodeCapaefolhaderosto-IPCACarter"/>
            <w:lang w:val="en-US"/>
          </w:rPr>
          <w:alias w:val="Título do Tema"/>
          <w:tag w:val="Título do Tema"/>
          <w:id w:val="883304225"/>
          <w:placeholder>
            <w:docPart w:val="5662218647BD4B47842EE1AB889D0C8D"/>
          </w:placeholder>
          <w:text/>
        </w:sdtPr>
        <w:sdtEndPr>
          <w:rPr>
            <w:rStyle w:val="TtulodeCapaefolhaderosto-IPCACarter"/>
          </w:rPr>
        </w:sdtEndPr>
        <w:sdtContent>
          <w:r w:rsidR="009B4CDC" w:rsidRPr="009B4CDC">
            <w:rPr>
              <w:rStyle w:val="TtulodeCapaefolhaderosto-IPCACarter"/>
              <w:lang w:val="en-US"/>
            </w:rPr>
            <w:t>Wildfire Risk and Burned Area Simulator</w:t>
          </w:r>
        </w:sdtContent>
      </w:sdt>
    </w:p>
    <w:sdt>
      <w:sdtPr>
        <w:rPr>
          <w:lang w:val="en-US"/>
        </w:rPr>
        <w:alias w:val="Subtítulo"/>
        <w:tag w:val="Subtítulo"/>
        <w:id w:val="1852363569"/>
        <w:placeholder>
          <w:docPart w:val="158D14CBF1754430A4F9F394C959D400"/>
        </w:placeholder>
        <w:text/>
      </w:sdtPr>
      <w:sdtEndPr/>
      <w:sdtContent>
        <w:p w14:paraId="57ACF38A" w14:textId="2A624589" w:rsidR="00D12962" w:rsidRPr="00D6167B" w:rsidRDefault="009B4CDC" w:rsidP="00D12962">
          <w:pPr>
            <w:pStyle w:val="Subttulo-Capaefolhaderosto-IPCA"/>
            <w:ind w:left="1843"/>
            <w:rPr>
              <w:b/>
              <w:lang w:val="en-US"/>
            </w:rPr>
          </w:pPr>
          <w:r w:rsidRPr="00D6167B">
            <w:rPr>
              <w:lang w:val="en-US"/>
            </w:rPr>
            <w:t>A Deep Learning Approach</w:t>
          </w:r>
        </w:p>
      </w:sdtContent>
    </w:sdt>
    <w:p w14:paraId="2107D02C" w14:textId="77777777" w:rsidR="00D12962" w:rsidRPr="00D6167B" w:rsidRDefault="00D12962" w:rsidP="00D12962">
      <w:pPr>
        <w:pStyle w:val="Nomes-e-Data-na-Capa-e-Folha-de-Rosto-IPCA"/>
        <w:tabs>
          <w:tab w:val="clear" w:pos="3740"/>
        </w:tabs>
        <w:ind w:hanging="1843"/>
        <w:rPr>
          <w:lang w:val="en-US"/>
        </w:rPr>
      </w:pPr>
    </w:p>
    <w:p w14:paraId="43C9F60F" w14:textId="77777777" w:rsidR="00D12962" w:rsidRPr="00D6167B" w:rsidRDefault="00D12962" w:rsidP="00D12962">
      <w:pPr>
        <w:pStyle w:val="Nomes-e-Data-na-Capa-e-Folha-de-Rosto-IPCA"/>
        <w:tabs>
          <w:tab w:val="clear" w:pos="3740"/>
        </w:tabs>
        <w:ind w:hanging="1843"/>
        <w:rPr>
          <w:lang w:val="en-US"/>
        </w:rPr>
      </w:pPr>
    </w:p>
    <w:p w14:paraId="35F181A1" w14:textId="77777777" w:rsidR="00D12962" w:rsidRPr="00D6167B" w:rsidRDefault="00D12962" w:rsidP="00D12962">
      <w:pPr>
        <w:pStyle w:val="Nomes-e-Data-na-Capa-e-Folha-de-Rosto-IPCA"/>
        <w:tabs>
          <w:tab w:val="clear" w:pos="3740"/>
        </w:tabs>
        <w:ind w:hanging="1843"/>
        <w:rPr>
          <w:lang w:val="en-US"/>
        </w:rPr>
      </w:pPr>
    </w:p>
    <w:p w14:paraId="0D06D1B6" w14:textId="77777777" w:rsidR="00D12962" w:rsidRPr="00D6167B" w:rsidRDefault="00D12962" w:rsidP="00D12962">
      <w:pPr>
        <w:pStyle w:val="Nomes-e-Data-na-Capa-e-Folha-de-Rosto-IPCA"/>
        <w:tabs>
          <w:tab w:val="clear" w:pos="3740"/>
        </w:tabs>
        <w:ind w:hanging="1843"/>
        <w:rPr>
          <w:lang w:val="en-US"/>
        </w:rPr>
      </w:pPr>
    </w:p>
    <w:sdt>
      <w:sdtPr>
        <w:rPr>
          <w:lang w:val="en-US"/>
        </w:rPr>
        <w:alias w:val="nome do mestrando"/>
        <w:tag w:val="nome do mestrando"/>
        <w:id w:val="1973016247"/>
        <w:placeholder>
          <w:docPart w:val="9742A2AF5A604481914C51C74932A3A8"/>
        </w:placeholder>
        <w:text/>
      </w:sdtPr>
      <w:sdtEndPr/>
      <w:sdtContent>
        <w:p w14:paraId="59A7ECE3" w14:textId="231F84B4" w:rsidR="00D12962" w:rsidRPr="00951C64" w:rsidRDefault="00D6167B" w:rsidP="00D12962">
          <w:pPr>
            <w:pStyle w:val="Nomes-e-Data-na-Capa-e-Folha-de-Rosto-IPCA"/>
            <w:tabs>
              <w:tab w:val="clear" w:pos="3740"/>
            </w:tabs>
            <w:ind w:hanging="1843"/>
            <w:jc w:val="left"/>
            <w:rPr>
              <w:lang w:val="en-US"/>
            </w:rPr>
          </w:pPr>
          <w:r w:rsidRPr="00951C64">
            <w:rPr>
              <w:lang w:val="en-US"/>
            </w:rPr>
            <w:t>Guilherme Polónia Rodrigues</w:t>
          </w:r>
        </w:p>
      </w:sdtContent>
    </w:sdt>
    <w:sdt>
      <w:sdtPr>
        <w:rPr>
          <w:i/>
          <w:sz w:val="24"/>
          <w:szCs w:val="24"/>
        </w:rPr>
        <w:id w:val="-1522468027"/>
        <w:lock w:val="contentLocked"/>
        <w:placeholder>
          <w:docPart w:val="846990AA3343416C815E51DB38D72EF6"/>
        </w:placeholder>
        <w:group/>
      </w:sdtPr>
      <w:sdtEndPr>
        <w:rPr>
          <w:rStyle w:val="Nomes-e-Data-na-Capa-e-Folha-de-Rosto-IPCACarter"/>
          <w:i w:val="0"/>
        </w:rPr>
      </w:sdtEndPr>
      <w:sdtContent>
        <w:p w14:paraId="1A379C08" w14:textId="77777777" w:rsidR="00D12962" w:rsidRPr="00EB14A0" w:rsidRDefault="00D12962" w:rsidP="00D12962">
          <w:pPr>
            <w:pStyle w:val="Texto-normal-Capa-e-Folha-de-Rosto-IPCA"/>
            <w:ind w:left="1843"/>
            <w:rPr>
              <w:i/>
            </w:rPr>
          </w:pPr>
          <w:r w:rsidRPr="00EB14A0">
            <w:rPr>
              <w:i/>
            </w:rPr>
            <w:t>Orientador</w:t>
          </w:r>
        </w:p>
        <w:sdt>
          <w:sdtPr>
            <w:rPr>
              <w:rStyle w:val="Nomes-e-Data-na-Capa-e-Folha-de-Rosto-IPCACarter"/>
            </w:rPr>
            <w:alias w:val="Orientador"/>
            <w:tag w:val="Orientador"/>
            <w:id w:val="-195689868"/>
            <w:placeholder>
              <w:docPart w:val="846990AA3343416C815E51DB38D72EF6"/>
            </w:placeholder>
            <w:text/>
          </w:sdtPr>
          <w:sdtEndPr>
            <w:rPr>
              <w:rStyle w:val="Nomes-e-Data-na-Capa-e-Folha-de-Rosto-IPCACarter"/>
            </w:rPr>
          </w:sdtEndPr>
          <w:sdtContent>
            <w:p w14:paraId="62699108" w14:textId="71ED298D" w:rsidR="00D12962" w:rsidRDefault="00D6167B" w:rsidP="00D12962">
              <w:pPr>
                <w:pStyle w:val="Nomes-e-Data-na-Capa-e-Folha-de-Rosto-IPCA"/>
                <w:tabs>
                  <w:tab w:val="clear" w:pos="3740"/>
                  <w:tab w:val="left" w:pos="2835"/>
                </w:tabs>
                <w:ind w:hanging="1843"/>
              </w:pPr>
              <w:r w:rsidRPr="00D6167B">
                <w:rPr>
                  <w:rStyle w:val="Nomes-e-Data-na-Capa-e-Folha-de-Rosto-IPCACarter"/>
                </w:rPr>
                <w:t xml:space="preserve">Prof. </w:t>
              </w:r>
              <w:proofErr w:type="spellStart"/>
              <w:r w:rsidRPr="00D6167B">
                <w:rPr>
                  <w:rStyle w:val="Nomes-e-Data-na-Capa-e-Folha-de-Rosto-IPCACarter"/>
                </w:rPr>
                <w:t>Doctor</w:t>
              </w:r>
              <w:proofErr w:type="spellEnd"/>
              <w:r w:rsidRPr="00D6167B">
                <w:rPr>
                  <w:rStyle w:val="Nomes-e-Data-na-Capa-e-Folha-de-Rosto-IPCACarter"/>
                </w:rPr>
                <w:t xml:space="preserve"> José Brito</w:t>
              </w:r>
            </w:p>
          </w:sdtContent>
        </w:sdt>
      </w:sdtContent>
    </w:sdt>
    <w:p w14:paraId="06EDCD9B" w14:textId="77777777" w:rsidR="00D12962" w:rsidRPr="00EB14A0" w:rsidRDefault="00D12962" w:rsidP="00D12962">
      <w:pPr>
        <w:pStyle w:val="Texto-normal-Capa-e-Folha-de-Rosto-IPCA"/>
        <w:ind w:left="1843"/>
        <w:rPr>
          <w:i/>
        </w:rPr>
      </w:pPr>
      <w:r w:rsidRPr="00EB14A0">
        <w:rPr>
          <w:i/>
        </w:rPr>
        <w:t>Coorient</w:t>
      </w:r>
      <w:r>
        <w:rPr>
          <w:i/>
        </w:rPr>
        <w:t>ador</w:t>
      </w:r>
    </w:p>
    <w:sdt>
      <w:sdtPr>
        <w:rPr>
          <w:rStyle w:val="Nomes-e-Data-na-Capa-e-Folha-de-Rosto-IPCACarter"/>
        </w:rPr>
        <w:alias w:val="Coorientador"/>
        <w:tag w:val="Coorientador"/>
        <w:id w:val="1560661887"/>
        <w:placeholder>
          <w:docPart w:val="846990AA3343416C815E51DB38D72EF6"/>
        </w:placeholder>
        <w:text/>
      </w:sdtPr>
      <w:sdtEndPr>
        <w:rPr>
          <w:rStyle w:val="Nomes-e-Data-na-Capa-e-Folha-de-Rosto-IPCACarter"/>
        </w:rPr>
      </w:sdtEndPr>
      <w:sdtContent>
        <w:p w14:paraId="6BF563C9" w14:textId="77777777" w:rsidR="00D12962" w:rsidRPr="007C30F0" w:rsidRDefault="00D12962" w:rsidP="00D12962">
          <w:pPr>
            <w:pStyle w:val="Nomes-e-Data-na-Capa-e-Folha-de-Rosto-IPCA"/>
            <w:tabs>
              <w:tab w:val="clear" w:pos="3740"/>
              <w:tab w:val="left" w:pos="4111"/>
            </w:tabs>
            <w:ind w:hanging="1843"/>
          </w:pPr>
          <w:r>
            <w:rPr>
              <w:rStyle w:val="Nomes-e-Data-na-Capa-e-Folha-de-Rosto-IPCACarter"/>
            </w:rPr>
            <w:t>nome do coorientador (se aplicável)</w:t>
          </w:r>
        </w:p>
      </w:sdtContent>
    </w:sdt>
    <w:sdt>
      <w:sdtPr>
        <w:rPr>
          <w:rFonts w:ascii="Times New Roman" w:hAnsi="Times New Roman" w:cs="Times New Roman"/>
          <w:sz w:val="20"/>
          <w:szCs w:val="24"/>
        </w:rPr>
        <w:id w:val="-1456400807"/>
        <w:lock w:val="contentLocked"/>
        <w:placeholder>
          <w:docPart w:val="846990AA3343416C815E51DB38D72EF6"/>
        </w:placeholder>
        <w:group/>
      </w:sdtPr>
      <w:sdtEndPr/>
      <w:sdtContent>
        <w:p w14:paraId="79A400D2" w14:textId="77777777" w:rsidR="00D12962" w:rsidRDefault="00D12962" w:rsidP="00D12962">
          <w:pPr>
            <w:pStyle w:val="Texto-normal-Capa-e-Folha-de-Rosto-IPCA"/>
            <w:ind w:left="1843"/>
          </w:pPr>
        </w:p>
        <w:p w14:paraId="285B1A37" w14:textId="35AA5791" w:rsidR="00D12962" w:rsidRPr="00D06664" w:rsidRDefault="00D12962" w:rsidP="00D12962">
          <w:pPr>
            <w:pStyle w:val="Texto-normal-Capa-e-Folha-de-Rosto-IPCA"/>
            <w:ind w:left="1843"/>
          </w:pPr>
          <w:r>
            <w:t>Dissertação apresentada</w:t>
          </w:r>
          <w:r w:rsidRPr="00D06664">
            <w:br/>
            <w:t>ao Instituto Politécnico do Cávado e do Ave</w:t>
          </w:r>
        </w:p>
        <w:p w14:paraId="4A097D28" w14:textId="5B8ADB2A" w:rsidR="00D12962" w:rsidRPr="00D06664" w:rsidRDefault="00D12962" w:rsidP="00D12962">
          <w:pPr>
            <w:pStyle w:val="Texto-normal-Capa-e-Folha-de-Rosto-IPCA"/>
            <w:ind w:left="1843"/>
          </w:pPr>
          <w:r w:rsidRPr="00D06664">
            <w:t xml:space="preserve">para obtenção do Grau de Mestre em </w:t>
          </w:r>
          <w:sdt>
            <w:sdtPr>
              <w:rPr>
                <w:rStyle w:val="Texto-normal-Capa-e-Folha-de-Rosto-IPCACarter"/>
              </w:rPr>
              <w:alias w:val="nome do mestrado"/>
              <w:tag w:val="nome do mestrado"/>
              <w:id w:val="-1586752854"/>
              <w:placeholder>
                <w:docPart w:val="B54827F4DC3F42E2B684EACDE62C0493"/>
              </w:placeholder>
              <w:comboBox>
                <w:listItem w:displayText="Auditoria" w:value="Auditoria"/>
                <w:listItem w:displayText="Contabilidade e Finanças (APNOR)" w:value="Contabilidade e Finanças (APNOR)"/>
                <w:listItem w:displayText="Design Digital" w:value="Design Digital"/>
                <w:listItem w:displayText="Design e Desenvolvimento de Produto" w:value="Design e Desenvolvimento de Produto"/>
                <w:listItem w:displayText="Engenharia Eletrónica e de Computadores" w:value="Engenharia Eletrónica e de Computadores"/>
                <w:listItem w:displayText="Engenharia Informática" w:value="Engenharia Informática"/>
                <w:listItem w:displayText="Engenharia em Desenvolvimento em Jogos Digitais" w:value="Engenharia em Desenvolvimento em Jogos Digitais"/>
                <w:listItem w:displayText="Fiscalidade" w:value="Fiscalidade"/>
                <w:listItem w:displayText="Gestão Autárquica" w:value="Gestão Autárquica"/>
                <w:listItem w:displayText="Gestão das organizações (APNOR)" w:value="Gestão das organizações (APNOR)"/>
                <w:listItem w:displayText="Gestão do Turismo" w:value="Gestão do Turismo"/>
                <w:listItem w:displayText="Ilustração e Animação" w:value="Ilustração e Animação"/>
                <w:listItem w:displayText="Sistemas Integrados de Gestão QAS" w:value="Sistemas Integrados de Gestão QAS"/>
                <w:listItem w:displayText="Solicitadoria" w:value="Solicitadoria"/>
              </w:comboBox>
            </w:sdtPr>
            <w:sdtEndPr>
              <w:rPr>
                <w:rStyle w:val="Texto-normal-Capa-e-Folha-de-Rosto-IPCACarter"/>
              </w:rPr>
            </w:sdtEndPr>
            <w:sdtContent>
              <w:r w:rsidR="00D6167B">
                <w:rPr>
                  <w:rStyle w:val="Texto-normal-Capa-e-Folha-de-Rosto-IPCACarter"/>
                </w:rPr>
                <w:t>Engenharia Eletrónica e de Computadores</w:t>
              </w:r>
            </w:sdtContent>
          </w:sdt>
        </w:p>
        <w:p w14:paraId="691344D1" w14:textId="77777777" w:rsidR="00D12962" w:rsidRPr="007C30F0" w:rsidRDefault="007724CE" w:rsidP="00D12962">
          <w:pPr>
            <w:tabs>
              <w:tab w:val="left" w:pos="3740"/>
            </w:tabs>
            <w:autoSpaceDE w:val="0"/>
            <w:autoSpaceDN w:val="0"/>
            <w:adjustRightInd w:val="0"/>
            <w:spacing w:line="240" w:lineRule="auto"/>
            <w:ind w:firstLine="1843"/>
            <w:jc w:val="left"/>
            <w:rPr>
              <w:rFonts w:ascii="Lucida Sans Unicode" w:hAnsi="Lucida Sans Unicode" w:cs="Lucida Sans Unicode"/>
              <w:sz w:val="18"/>
              <w:szCs w:val="18"/>
            </w:rPr>
          </w:pPr>
        </w:p>
      </w:sdtContent>
    </w:sdt>
    <w:p w14:paraId="2343E53D" w14:textId="77777777" w:rsidR="00D12962" w:rsidRDefault="00D12962" w:rsidP="00D12962">
      <w:pPr>
        <w:pStyle w:val="Texto-normal-Capa-e-Folha-de-Rosto-IPCA"/>
        <w:ind w:left="1843"/>
        <w:rPr>
          <w:i/>
        </w:rPr>
      </w:pPr>
      <w:r w:rsidRPr="006A516A">
        <w:rPr>
          <w:i/>
        </w:rPr>
        <w:t>Este trabalho não inclui as críticas e sugestões feitas pelo Júri.</w:t>
      </w:r>
    </w:p>
    <w:sdt>
      <w:sdtPr>
        <w:rPr>
          <w:i/>
          <w:sz w:val="24"/>
          <w:szCs w:val="24"/>
        </w:rPr>
        <w:id w:val="1336882452"/>
        <w:lock w:val="contentLocked"/>
        <w:placeholder>
          <w:docPart w:val="846990AA3343416C815E51DB38D72EF6"/>
        </w:placeholder>
        <w:group/>
      </w:sdtPr>
      <w:sdtEndPr>
        <w:rPr>
          <w:rStyle w:val="Nomes-e-Data-na-Capa-e-Folha-de-Rosto-IPCACarter"/>
          <w:i w:val="0"/>
        </w:rPr>
      </w:sdtEndPr>
      <w:sdtContent>
        <w:p w14:paraId="7EBE0A6E" w14:textId="77777777" w:rsidR="00D12962" w:rsidRDefault="00D12962" w:rsidP="00D12962">
          <w:pPr>
            <w:pStyle w:val="Texto-normal-Capa-e-Folha-de-Rosto-IPCA"/>
            <w:ind w:left="1843"/>
            <w:rPr>
              <w:i/>
            </w:rPr>
          </w:pPr>
        </w:p>
        <w:p w14:paraId="5BA323C8" w14:textId="77777777" w:rsidR="00D12962" w:rsidRDefault="00D12962" w:rsidP="00D12962">
          <w:pPr>
            <w:pStyle w:val="Texto-normal-Capa-e-Folha-de-Rosto-IPCA"/>
            <w:ind w:left="1843"/>
            <w:rPr>
              <w:i/>
            </w:rPr>
          </w:pPr>
        </w:p>
        <w:sdt>
          <w:sdtPr>
            <w:rPr>
              <w:rStyle w:val="Nomes-e-Data-na-Capa-e-Folha-de-Rosto-IPCACarter"/>
            </w:rPr>
            <w:alias w:val="mês, ano"/>
            <w:tag w:val="mês, ano"/>
            <w:id w:val="-1818790047"/>
            <w:placeholder>
              <w:docPart w:val="D3F1DA8C343040DDA40F360932421ABB"/>
            </w:placeholder>
            <w:date w:fullDate="2020-03-31T00:00:00Z">
              <w:dateFormat w:val="MMMM, yyyy"/>
              <w:lid w:val="pt-PT"/>
              <w:storeMappedDataAs w:val="date"/>
              <w:calendar w:val="gregorian"/>
            </w:date>
          </w:sdtPr>
          <w:sdtEndPr>
            <w:rPr>
              <w:rStyle w:val="Nomes-e-Data-na-Capa-e-Folha-de-Rosto-IPCACarter"/>
            </w:rPr>
          </w:sdtEndPr>
          <w:sdtContent>
            <w:p w14:paraId="6B20E605" w14:textId="12C1C30A" w:rsidR="00B41630" w:rsidRPr="006A516A" w:rsidRDefault="00D6167B" w:rsidP="00D12962">
              <w:pPr>
                <w:pStyle w:val="Nomes-e-Data-na-Capa-e-Folha-de-Rosto-IPCA"/>
                <w:tabs>
                  <w:tab w:val="clear" w:pos="3740"/>
                </w:tabs>
                <w:ind w:left="1843"/>
              </w:pPr>
              <w:r>
                <w:rPr>
                  <w:rStyle w:val="Nomes-e-Data-na-Capa-e-Folha-de-Rosto-IPCACarter"/>
                </w:rPr>
                <w:t>março, 2020</w:t>
              </w:r>
            </w:p>
          </w:sdtContent>
        </w:sdt>
      </w:sdtContent>
    </w:sdt>
    <w:p w14:paraId="01E377AC" w14:textId="6F03459E" w:rsidR="0040156C" w:rsidRDefault="0040156C" w:rsidP="007D0882">
      <w:pPr>
        <w:pStyle w:val="TextoNormal-IPCA"/>
        <w:rPr>
          <w:b/>
        </w:rPr>
        <w:sectPr w:rsidR="0040156C" w:rsidSect="00B41630">
          <w:type w:val="oddPage"/>
          <w:pgSz w:w="11900" w:h="16840"/>
          <w:pgMar w:top="6521" w:right="1843" w:bottom="1985" w:left="1843" w:header="709" w:footer="709" w:gutter="0"/>
          <w:pgNumType w:fmt="upperRoman" w:start="1"/>
          <w:cols w:space="708"/>
          <w:docGrid w:linePitch="360"/>
        </w:sectPr>
      </w:pPr>
    </w:p>
    <w:sdt>
      <w:sdtPr>
        <w:rPr>
          <w:rFonts w:ascii="Times New Roman" w:hAnsi="Times New Roman" w:cs="Times New Roman"/>
          <w:b w:val="0"/>
          <w:caps w:val="0"/>
          <w:sz w:val="20"/>
          <w:szCs w:val="24"/>
        </w:rPr>
        <w:id w:val="-171030983"/>
        <w:lock w:val="contentLocked"/>
        <w:placeholder>
          <w:docPart w:val="DefaultPlaceholder_-1854013440"/>
        </w:placeholder>
        <w:group/>
      </w:sdtPr>
      <w:sdtEndPr/>
      <w:sdtContent>
        <w:p w14:paraId="25643124" w14:textId="1AC7B7EC" w:rsidR="00DB107D" w:rsidRPr="00030568" w:rsidRDefault="00DB107D" w:rsidP="004170BC">
          <w:pPr>
            <w:pStyle w:val="TtulodeCapaefolhaderosto-IPCA"/>
          </w:pPr>
          <w:r w:rsidRPr="00030568">
            <w:t>Declaração</w:t>
          </w:r>
        </w:p>
        <w:p w14:paraId="28350CB7" w14:textId="77777777" w:rsidR="00DB107D" w:rsidRPr="00030568" w:rsidRDefault="00DB107D" w:rsidP="00030568">
          <w:pPr>
            <w:pStyle w:val="TextoNormal-IPCA"/>
          </w:pPr>
        </w:p>
        <w:p w14:paraId="1635A28C" w14:textId="2DA93053" w:rsidR="00DB107D" w:rsidRPr="00030568" w:rsidRDefault="00DB107D" w:rsidP="007D0882">
          <w:pPr>
            <w:pStyle w:val="TextoNormal-IPCA"/>
            <w:ind w:firstLine="0"/>
          </w:pPr>
          <w:r w:rsidRPr="00030568">
            <w:t>Nome</w:t>
          </w:r>
          <w:r w:rsidR="00030568" w:rsidRPr="00030568">
            <w:t>:</w:t>
          </w:r>
          <w:r w:rsidR="006E7F80">
            <w:t xml:space="preserve"> </w:t>
          </w:r>
          <w:sdt>
            <w:sdtPr>
              <w:rPr>
                <w:rStyle w:val="TextoNormal-IPCACarter"/>
                <w:color w:val="7F7F7F" w:themeColor="text1" w:themeTint="80"/>
              </w:rPr>
              <w:alias w:val="Nome"/>
              <w:tag w:val="Nome"/>
              <w:id w:val="-567648718"/>
              <w:lock w:val="sdtLocked"/>
              <w:placeholder>
                <w:docPart w:val="F7BC73B9446B47C6AF69187ACFDCE166"/>
              </w:placeholder>
              <w:text w:multiLine="1"/>
            </w:sdtPr>
            <w:sdtEndPr>
              <w:rPr>
                <w:rStyle w:val="DefaultParagraphFont"/>
                <w:color w:val="auto"/>
              </w:rPr>
            </w:sdtEndPr>
            <w:sdtContent>
              <w:r w:rsidR="00D6167B">
                <w:rPr>
                  <w:rStyle w:val="TextoNormal-IPCACarter"/>
                  <w:color w:val="7F7F7F" w:themeColor="text1" w:themeTint="80"/>
                </w:rPr>
                <w:t>Guilherme Polónia Rodrigues</w:t>
              </w:r>
            </w:sdtContent>
          </w:sdt>
        </w:p>
      </w:sdtContent>
    </w:sdt>
    <w:p w14:paraId="22A99513" w14:textId="06218CC6" w:rsidR="00DB107D" w:rsidRPr="00030568" w:rsidRDefault="00DB107D" w:rsidP="007D0882">
      <w:pPr>
        <w:pStyle w:val="TextoNormal-IPCA"/>
        <w:ind w:firstLine="0"/>
      </w:pPr>
      <w:r w:rsidRPr="00030568">
        <w:t>Endereço eletrónico:</w:t>
      </w:r>
      <w:r w:rsidR="006E7F80">
        <w:t xml:space="preserve"> </w:t>
      </w:r>
      <w:sdt>
        <w:sdtPr>
          <w:alias w:val="Endereço Eletrónico"/>
          <w:tag w:val="Endereço Eletrónico"/>
          <w:id w:val="62685314"/>
          <w:placeholder>
            <w:docPart w:val="6DF02E02C7024CE29593E466669178CE"/>
          </w:placeholder>
          <w:text w:multiLine="1"/>
        </w:sdtPr>
        <w:sdtEndPr/>
        <w:sdtContent>
          <w:r w:rsidR="00D6167B">
            <w:t>a16000@alunos.ipca.pt</w:t>
          </w:r>
        </w:sdtContent>
      </w:sdt>
    </w:p>
    <w:sdt>
      <w:sdtPr>
        <w:id w:val="575713978"/>
        <w:lock w:val="contentLocked"/>
        <w:placeholder>
          <w:docPart w:val="DefaultPlaceholder_-1854013440"/>
        </w:placeholder>
        <w:group/>
      </w:sdtPr>
      <w:sdtEndPr/>
      <w:sdtContent>
        <w:p w14:paraId="08CAC2B8" w14:textId="1F4903D1" w:rsidR="00DB107D" w:rsidRPr="00D6167B" w:rsidRDefault="00DB107D" w:rsidP="007D0882">
          <w:pPr>
            <w:pStyle w:val="TextoNormal-IPCA"/>
            <w:ind w:firstLine="0"/>
            <w:rPr>
              <w:lang w:val="en-US"/>
            </w:rPr>
          </w:pPr>
          <w:r w:rsidRPr="00030568">
            <w:t xml:space="preserve">Título </w:t>
          </w:r>
          <w:r w:rsidR="0068689D">
            <w:t>da Dissertação</w:t>
          </w:r>
          <w:r w:rsidR="006E7F80">
            <w:t>:</w:t>
          </w:r>
          <w:r w:rsidR="007D0882">
            <w:t xml:space="preserve"> </w:t>
          </w:r>
          <w:sdt>
            <w:sdtPr>
              <w:rPr>
                <w:lang w:val="en-US"/>
              </w:rPr>
              <w:alias w:val="Título do Tema"/>
              <w:tag w:val="Título do Tema"/>
              <w:id w:val="-1766060944"/>
              <w:lock w:val="sdtLocked"/>
              <w:placeholder>
                <w:docPart w:val="F38F014E7F3A461CA54319F883CC43D1"/>
              </w:placeholder>
              <w:text/>
            </w:sdtPr>
            <w:sdtEndPr/>
            <w:sdtContent>
              <w:r w:rsidR="00D6167B" w:rsidRPr="00D6167B">
                <w:rPr>
                  <w:lang w:val="en-US"/>
                </w:rPr>
                <w:t>Wildfire Risk and Burned Area Simulator</w:t>
              </w:r>
            </w:sdtContent>
          </w:sdt>
        </w:p>
      </w:sdtContent>
    </w:sdt>
    <w:p w14:paraId="74A1E2A2" w14:textId="0F0BB40E" w:rsidR="0072215A" w:rsidRDefault="0072215A" w:rsidP="007D0882">
      <w:pPr>
        <w:pStyle w:val="TextoNormal-IPCA"/>
        <w:ind w:firstLine="0"/>
      </w:pPr>
      <w:r>
        <w:t>Subtítulo</w:t>
      </w:r>
      <w:r w:rsidR="007D0882">
        <w:t xml:space="preserve"> </w:t>
      </w:r>
      <w:r w:rsidR="0068689D">
        <w:rPr>
          <w:rStyle w:val="TextoNormal-IPCACarter"/>
        </w:rPr>
        <w:t>da Dissertação</w:t>
      </w:r>
      <w:r w:rsidR="0068689D">
        <w:t>:</w:t>
      </w:r>
      <w:r w:rsidR="007D0882">
        <w:t xml:space="preserve"> </w:t>
      </w:r>
      <w:sdt>
        <w:sdtPr>
          <w:rPr>
            <w:rStyle w:val="PlaceholderText"/>
          </w:rPr>
          <w:alias w:val="subtitulo"/>
          <w:tag w:val="subtitulo"/>
          <w:id w:val="356474509"/>
          <w:placeholder>
            <w:docPart w:val="DefaultPlaceholder_-1854013440"/>
          </w:placeholder>
          <w:text/>
        </w:sdtPr>
        <w:sdtEndPr>
          <w:rPr>
            <w:rStyle w:val="PlaceholderText"/>
          </w:rPr>
        </w:sdtEndPr>
        <w:sdtContent>
          <w:r w:rsidR="00D6167B" w:rsidRPr="00D6167B">
            <w:rPr>
              <w:rStyle w:val="PlaceholderText"/>
            </w:rPr>
            <w:t xml:space="preserve">A </w:t>
          </w:r>
          <w:proofErr w:type="spellStart"/>
          <w:r w:rsidR="00D6167B" w:rsidRPr="00D6167B">
            <w:rPr>
              <w:rStyle w:val="PlaceholderText"/>
            </w:rPr>
            <w:t>Deep</w:t>
          </w:r>
          <w:proofErr w:type="spellEnd"/>
          <w:r w:rsidR="00D6167B" w:rsidRPr="00D6167B">
            <w:rPr>
              <w:rStyle w:val="PlaceholderText"/>
            </w:rPr>
            <w:t xml:space="preserve"> </w:t>
          </w:r>
          <w:proofErr w:type="spellStart"/>
          <w:r w:rsidR="00D6167B" w:rsidRPr="00D6167B">
            <w:rPr>
              <w:rStyle w:val="PlaceholderText"/>
            </w:rPr>
            <w:t>Learning</w:t>
          </w:r>
          <w:proofErr w:type="spellEnd"/>
          <w:r w:rsidR="00D6167B" w:rsidRPr="00D6167B">
            <w:rPr>
              <w:rStyle w:val="PlaceholderText"/>
            </w:rPr>
            <w:t xml:space="preserve"> </w:t>
          </w:r>
          <w:proofErr w:type="spellStart"/>
          <w:r w:rsidR="00D6167B" w:rsidRPr="00D6167B">
            <w:rPr>
              <w:rStyle w:val="PlaceholderText"/>
            </w:rPr>
            <w:t>Approach</w:t>
          </w:r>
          <w:proofErr w:type="spellEnd"/>
        </w:sdtContent>
      </w:sdt>
      <w:r>
        <w:t xml:space="preserve"> </w:t>
      </w:r>
    </w:p>
    <w:p w14:paraId="4C53BB63" w14:textId="195E955C" w:rsidR="00DB107D" w:rsidRDefault="007724CE" w:rsidP="007D0882">
      <w:pPr>
        <w:pStyle w:val="TextoNormal-IPCA"/>
        <w:ind w:firstLine="0"/>
      </w:pPr>
      <w:sdt>
        <w:sdtPr>
          <w:id w:val="829553701"/>
          <w:lock w:val="contentLocked"/>
          <w:placeholder>
            <w:docPart w:val="DefaultPlaceholder_-1854013440"/>
          </w:placeholder>
          <w:group/>
        </w:sdtPr>
        <w:sdtEndPr/>
        <w:sdtContent>
          <w:r w:rsidR="00DB107D" w:rsidRPr="00D9447A">
            <w:t>Orientador:</w:t>
          </w:r>
          <w:r w:rsidR="00243591">
            <w:t xml:space="preserve"> </w:t>
          </w:r>
          <w:sdt>
            <w:sdtPr>
              <w:rPr>
                <w:rStyle w:val="TextoNormal-IPCACarter"/>
              </w:rPr>
              <w:alias w:val="Orientador"/>
              <w:tag w:val="Orientador"/>
              <w:id w:val="248702369"/>
              <w:lock w:val="sdtLocked"/>
              <w:placeholder>
                <w:docPart w:val="9D8AA2DA197C4CCAA2770152AC6B839E"/>
              </w:placeholder>
              <w:text/>
            </w:sdtPr>
            <w:sdtEndPr>
              <w:rPr>
                <w:rStyle w:val="DefaultParagraphFont"/>
              </w:rPr>
            </w:sdtEndPr>
            <w:sdtContent>
              <w:r w:rsidR="00D6167B">
                <w:rPr>
                  <w:rStyle w:val="TextoNormal-IPCACarter"/>
                </w:rPr>
                <w:t>Prof. Doutor José Brito</w:t>
              </w:r>
            </w:sdtContent>
          </w:sdt>
        </w:sdtContent>
      </w:sdt>
      <w:r w:rsidR="00DB107D" w:rsidRPr="00030568">
        <w:t xml:space="preserve"> </w:t>
      </w:r>
    </w:p>
    <w:p w14:paraId="63601D34" w14:textId="2A8975AD" w:rsidR="00243591" w:rsidRPr="00030568" w:rsidRDefault="00243591" w:rsidP="007D0882">
      <w:pPr>
        <w:pStyle w:val="TextoNormal-IPCA"/>
        <w:ind w:firstLine="0"/>
      </w:pPr>
      <w:r>
        <w:t xml:space="preserve">Coorientador: </w:t>
      </w:r>
      <w:sdt>
        <w:sdtPr>
          <w:rPr>
            <w:rStyle w:val="TextoNormal-IPCACarter"/>
          </w:rPr>
          <w:alias w:val="Coorientador"/>
          <w:tag w:val="Coorientador"/>
          <w:id w:val="1892528926"/>
          <w:placeholder>
            <w:docPart w:val="F0D923B61B9443289EF9818057377D92"/>
          </w:placeholder>
          <w:showingPlcHdr/>
          <w:text/>
        </w:sdtPr>
        <w:sdtEndPr>
          <w:rPr>
            <w:rStyle w:val="DefaultParagraphFont"/>
          </w:rPr>
        </w:sdtEndPr>
        <w:sdtContent>
          <w:r w:rsidRPr="00243591">
            <w:rPr>
              <w:rStyle w:val="PlaceholderText"/>
              <w:color w:val="808080" w:themeColor="background1" w:themeShade="80"/>
            </w:rPr>
            <w:t>Nome do Coorientador (</w:t>
          </w:r>
          <w:r w:rsidR="00596D34">
            <w:rPr>
              <w:rStyle w:val="PlaceholderText"/>
              <w:color w:val="808080" w:themeColor="background1" w:themeShade="80"/>
            </w:rPr>
            <w:t>SE APLICÁVEL</w:t>
          </w:r>
          <w:r w:rsidRPr="00243591">
            <w:rPr>
              <w:rStyle w:val="PlaceholderText"/>
              <w:color w:val="808080" w:themeColor="background1" w:themeShade="80"/>
            </w:rPr>
            <w:t>)</w:t>
          </w:r>
        </w:sdtContent>
      </w:sdt>
    </w:p>
    <w:sdt>
      <w:sdtPr>
        <w:id w:val="1615395948"/>
        <w:lock w:val="contentLocked"/>
        <w:placeholder>
          <w:docPart w:val="DefaultPlaceholder_-1854013440"/>
        </w:placeholder>
        <w:group/>
      </w:sdtPr>
      <w:sdtEndPr/>
      <w:sdtContent>
        <w:p w14:paraId="4348AC24" w14:textId="4D29AA56" w:rsidR="00DB107D" w:rsidRPr="00030568" w:rsidRDefault="00DB107D" w:rsidP="007D0882">
          <w:pPr>
            <w:pStyle w:val="TextoNormal-IPCA"/>
            <w:ind w:firstLine="0"/>
          </w:pPr>
          <w:r w:rsidRPr="00030568">
            <w:t xml:space="preserve">Ano de conclusão: </w:t>
          </w:r>
          <w:sdt>
            <w:sdtPr>
              <w:alias w:val="Data"/>
              <w:tag w:val="Data"/>
              <w:id w:val="1495687124"/>
              <w:lock w:val="sdtLocked"/>
              <w:placeholder>
                <w:docPart w:val="7872ECC2E2344039A64BB0E1EC503F3E"/>
              </w:placeholder>
              <w:date w:fullDate="2020-03-31T00:00:00Z">
                <w:dateFormat w:val="MMMM, yyyy"/>
                <w:lid w:val="pt-PT"/>
                <w:storeMappedDataAs w:val="dateTime"/>
                <w:calendar w:val="gregorian"/>
              </w:date>
            </w:sdtPr>
            <w:sdtEndPr/>
            <w:sdtContent>
              <w:r w:rsidR="00D6167B">
                <w:t>março, 2020</w:t>
              </w:r>
            </w:sdtContent>
          </w:sdt>
        </w:p>
      </w:sdtContent>
    </w:sdt>
    <w:sdt>
      <w:sdtPr>
        <w:id w:val="-1301601127"/>
        <w:lock w:val="contentLocked"/>
        <w:placeholder>
          <w:docPart w:val="DefaultPlaceholder_-1854013440"/>
        </w:placeholder>
        <w:group/>
      </w:sdtPr>
      <w:sdtEndPr/>
      <w:sdtContent>
        <w:p w14:paraId="75BEF327" w14:textId="2F98FC3B" w:rsidR="00DB107D" w:rsidRPr="00030568" w:rsidRDefault="00DB107D" w:rsidP="007D0882">
          <w:pPr>
            <w:pStyle w:val="TextoNormal-IPCA"/>
            <w:ind w:firstLine="0"/>
          </w:pPr>
          <w:r w:rsidRPr="00030568">
            <w:t>Designação do Curso de Mestrado:</w:t>
          </w:r>
          <w:r w:rsidR="0068689D">
            <w:t xml:space="preserve"> Mestrado em</w:t>
          </w:r>
          <w:r w:rsidR="00243591">
            <w:t xml:space="preserve"> </w:t>
          </w:r>
          <w:sdt>
            <w:sdtPr>
              <w:rPr>
                <w:rStyle w:val="TextoNormal-IPCACarter"/>
              </w:rPr>
              <w:alias w:val="nome do mestrado"/>
              <w:tag w:val="nome do mestrado"/>
              <w:id w:val="496698934"/>
              <w:lock w:val="sdtLocked"/>
              <w:placeholder>
                <w:docPart w:val="55FCEA8690614DC8A442BE9A214B41B1"/>
              </w:placeholder>
              <w:comboBox>
                <w:listItem w:displayText="Auditoria" w:value="Auditoria"/>
                <w:listItem w:displayText="Contabilidade e Finanças (APNOR)" w:value="Contabilidade e Finanças (APNOR)"/>
                <w:listItem w:displayText="Design Digital" w:value="Design Digital"/>
                <w:listItem w:displayText="Design e Desenvolvimento de Produto" w:value="Design e Desenvolvimento de Produto"/>
                <w:listItem w:displayText="Engenharia Eletrónica e de Computadores" w:value="Engenharia Eletrónica e de Computadores"/>
                <w:listItem w:displayText="Engenharia Informática" w:value="Engenharia Informática"/>
                <w:listItem w:displayText="Engenharia em Desenvolvimento em Jogos Digitais" w:value="Engenharia em Desenvolvimento em Jogos Digitais"/>
                <w:listItem w:displayText="Fiscalidade" w:value="Fiscalidade"/>
                <w:listItem w:displayText="Gestão Autárquica" w:value="Gestão Autárquica"/>
                <w:listItem w:displayText="Gestão das Organizações (APNOR)" w:value="Gestão das Organizações (APNOR)"/>
                <w:listItem w:displayText="Gestão do Turismo" w:value="Gestão do Turismo"/>
                <w:listItem w:displayText="Ilustração e Animação" w:value="Ilustração e Animação"/>
                <w:listItem w:displayText="Sistemas Integrados de Gestão QAS" w:value="Sistemas Integrados de Gestão QAS"/>
                <w:listItem w:displayText="Solicitadoria" w:value="Solicitadoria"/>
              </w:comboBox>
            </w:sdtPr>
            <w:sdtEndPr>
              <w:rPr>
                <w:rStyle w:val="DefaultParagraphFont"/>
              </w:rPr>
            </w:sdtEndPr>
            <w:sdtContent>
              <w:r w:rsidR="00D6167B">
                <w:rPr>
                  <w:rStyle w:val="TextoNormal-IPCACarter"/>
                </w:rPr>
                <w:t>Engenharia Eletrónica e de Computadores</w:t>
              </w:r>
            </w:sdtContent>
          </w:sdt>
          <w:r w:rsidR="00243591">
            <w:t xml:space="preserve"> </w:t>
          </w:r>
        </w:p>
      </w:sdtContent>
    </w:sdt>
    <w:p w14:paraId="5612E5A4" w14:textId="77777777" w:rsidR="007D0882" w:rsidRDefault="007D0882" w:rsidP="003832A5">
      <w:pPr>
        <w:pStyle w:val="TextoNormal-IPCA"/>
        <w:ind w:firstLine="0"/>
      </w:pPr>
    </w:p>
    <w:sdt>
      <w:sdtPr>
        <w:id w:val="-238719754"/>
        <w:lock w:val="contentLocked"/>
        <w:placeholder>
          <w:docPart w:val="DefaultPlaceholder_-1854013440"/>
        </w:placeholder>
        <w:group/>
      </w:sdtPr>
      <w:sdtEndPr/>
      <w:sdtContent>
        <w:p w14:paraId="398309B7" w14:textId="40EC9385" w:rsidR="00DB107D" w:rsidRPr="00030568" w:rsidRDefault="00DB107D" w:rsidP="003832A5">
          <w:pPr>
            <w:pStyle w:val="TextoNormal-IPCA"/>
            <w:ind w:firstLine="0"/>
          </w:pPr>
          <w:r w:rsidRPr="00030568">
            <w:t>Nos exemplares das Dissertações</w:t>
          </w:r>
          <w:r w:rsidR="00084C8A">
            <w:t xml:space="preserve"> /Projetos/ Relatórios de Estágio</w:t>
          </w:r>
          <w:r w:rsidRPr="00030568">
            <w:t xml:space="preserve"> de mestrado ou de outros trabalhos entregues para prestação de Provas Públicas, e dos quais é obrigatoriamente enviado exemplares para depósito </w:t>
          </w:r>
          <w:r w:rsidR="00F75A2D" w:rsidRPr="00030568">
            <w:t>legal, deve</w:t>
          </w:r>
          <w:r w:rsidRPr="00030568">
            <w:t xml:space="preserve"> constar uma das seguintes declarações:</w:t>
          </w:r>
        </w:p>
        <w:p w14:paraId="2D312261" w14:textId="77777777" w:rsidR="003832A5" w:rsidRDefault="003832A5" w:rsidP="003832A5">
          <w:pPr>
            <w:pStyle w:val="TextoNormal-IPCA"/>
            <w:ind w:firstLine="0"/>
          </w:pPr>
        </w:p>
        <w:p w14:paraId="115A86CE" w14:textId="3717280E" w:rsidR="00DB107D" w:rsidRPr="003832A5" w:rsidRDefault="007724CE" w:rsidP="003832A5">
          <w:pPr>
            <w:pStyle w:val="TextoNormal-IPCA"/>
            <w:ind w:firstLine="0"/>
            <w:jc w:val="left"/>
          </w:pPr>
          <w:sdt>
            <w:sdtPr>
              <w:alias w:val="opção 1."/>
              <w:tag w:val="opção 1."/>
              <w:id w:val="1570315282"/>
              <w:lock w:val="sdtLocked"/>
              <w14:checkbox>
                <w14:checked w14:val="1"/>
                <w14:checkedState w14:val="2612" w14:font="MS Gothic"/>
                <w14:uncheckedState w14:val="2610" w14:font="MS Gothic"/>
              </w14:checkbox>
            </w:sdtPr>
            <w:sdtEndPr/>
            <w:sdtContent>
              <w:r w:rsidR="00D6167B">
                <w:rPr>
                  <w:rFonts w:ascii="MS Gothic" w:eastAsia="MS Gothic" w:hAnsi="MS Gothic" w:hint="eastAsia"/>
                </w:rPr>
                <w:t>☒</w:t>
              </w:r>
            </w:sdtContent>
          </w:sdt>
          <w:r w:rsidR="007D0882">
            <w:tab/>
          </w:r>
          <w:r w:rsidR="003832A5">
            <w:t xml:space="preserve"> </w:t>
          </w:r>
          <w:r w:rsidR="00DB107D" w:rsidRPr="003832A5">
            <w:t>É AUTORIZADA A REPRODUÇÃO INTEGRAL DESTA DISSERTAÇÃO/TRABALHO APENAS PARA EFEITOS DE INVESTIGAÇÃO, MEDIANTE DECLARAÇÃO ESCRITA DO INTERESSADO, QUE A TAL SE COMPROMETE;</w:t>
          </w:r>
        </w:p>
      </w:sdtContent>
    </w:sdt>
    <w:p w14:paraId="58F259C9" w14:textId="77777777" w:rsidR="00DB107D" w:rsidRPr="00030568" w:rsidRDefault="00DB107D" w:rsidP="003832A5">
      <w:pPr>
        <w:pStyle w:val="TextoNormal-IPCA"/>
        <w:jc w:val="left"/>
      </w:pPr>
    </w:p>
    <w:p w14:paraId="646B62C3" w14:textId="6E473B28" w:rsidR="00DB107D" w:rsidRPr="003832A5" w:rsidRDefault="007724CE" w:rsidP="003832A5">
      <w:pPr>
        <w:pStyle w:val="TextoNormal-IPCA"/>
        <w:ind w:firstLine="0"/>
        <w:jc w:val="left"/>
      </w:pPr>
      <w:sdt>
        <w:sdtPr>
          <w:id w:val="-451863212"/>
          <w:lock w:val="contentLocked"/>
          <w:placeholder>
            <w:docPart w:val="DefaultPlaceholder_-1854013440"/>
          </w:placeholder>
          <w:group/>
        </w:sdtPr>
        <w:sdtEndPr/>
        <w:sdtContent>
          <w:sdt>
            <w:sdtPr>
              <w:alias w:val="opção 2."/>
              <w:tag w:val="opção 2."/>
              <w:id w:val="-1873687612"/>
              <w:lock w:val="sdtLocked"/>
              <w14:checkbox>
                <w14:checked w14:val="0"/>
                <w14:checkedState w14:val="2612" w14:font="MS Gothic"/>
                <w14:uncheckedState w14:val="2610" w14:font="MS Gothic"/>
              </w14:checkbox>
            </w:sdtPr>
            <w:sdtEndPr/>
            <w:sdtContent>
              <w:r w:rsidR="003832A5" w:rsidRPr="003832A5">
                <w:rPr>
                  <w:rFonts w:ascii="Segoe UI Symbol" w:hAnsi="Segoe UI Symbol" w:cs="Segoe UI Symbol"/>
                </w:rPr>
                <w:t>☐</w:t>
              </w:r>
            </w:sdtContent>
          </w:sdt>
          <w:r w:rsidR="007D0882">
            <w:tab/>
          </w:r>
          <w:r w:rsidR="003832A5">
            <w:t xml:space="preserve"> </w:t>
          </w:r>
          <w:r w:rsidR="00DB107D" w:rsidRPr="003832A5">
            <w:t>É AUTORIZADA A REPRODUÇÃO PARCIAL DESTA</w:t>
          </w:r>
          <w:r w:rsidR="003832A5" w:rsidRPr="003832A5">
            <w:t xml:space="preserve"> </w:t>
          </w:r>
          <w:r w:rsidR="00DB107D" w:rsidRPr="003832A5">
            <w:t>DISSERTAÇÃO/TRABALHO</w:t>
          </w:r>
        </w:sdtContent>
      </w:sdt>
      <w:r w:rsidR="00DB107D" w:rsidRPr="003832A5">
        <w:t xml:space="preserve"> (indicar, caso tal seja necessário, nº máximo de páginas</w:t>
      </w:r>
      <w:r w:rsidR="00DC4EAC">
        <w:t>,</w:t>
      </w:r>
      <w:r w:rsidR="00DB107D" w:rsidRPr="003832A5">
        <w:t xml:space="preserve"> ilustrações, gráficos, </w:t>
      </w:r>
      <w:proofErr w:type="spellStart"/>
      <w:r w:rsidR="00DB107D" w:rsidRPr="003832A5">
        <w:t>etc</w:t>
      </w:r>
      <w:proofErr w:type="spellEnd"/>
      <w:sdt>
        <w:sdtPr>
          <w:id w:val="1396708363"/>
          <w:lock w:val="contentLocked"/>
          <w:placeholder>
            <w:docPart w:val="DefaultPlaceholder_-1854013440"/>
          </w:placeholder>
          <w:group/>
        </w:sdtPr>
        <w:sdtEndPr/>
        <w:sdtContent>
          <w:r w:rsidR="00DB107D" w:rsidRPr="003832A5">
            <w:t>.), APENAS PARA EFEITOS DE INVESTIGAÇÃO, MEDIANTE DECLARAÇÃO ESCRITA DO INTERESSADO, QUE A TAL SE COMPROMETE;</w:t>
          </w:r>
        </w:sdtContent>
      </w:sdt>
    </w:p>
    <w:p w14:paraId="06B8BE84" w14:textId="77777777" w:rsidR="00DB107D" w:rsidRPr="00030568" w:rsidRDefault="00DB107D" w:rsidP="003832A5">
      <w:pPr>
        <w:pStyle w:val="TextoNormal-IPCA"/>
        <w:jc w:val="left"/>
      </w:pPr>
    </w:p>
    <w:p w14:paraId="4B0D1B55" w14:textId="5C0C6E4E" w:rsidR="00DB107D" w:rsidRPr="003832A5" w:rsidRDefault="007724CE" w:rsidP="003832A5">
      <w:pPr>
        <w:pStyle w:val="TextoNormal-IPCA"/>
        <w:ind w:firstLine="0"/>
      </w:pPr>
      <w:sdt>
        <w:sdtPr>
          <w:alias w:val="opção 3."/>
          <w:tag w:val="opção 3."/>
          <w:id w:val="-1993479126"/>
          <w:lock w:val="sdtLocked"/>
          <w14:checkbox>
            <w14:checked w14:val="0"/>
            <w14:checkedState w14:val="2612" w14:font="MS Gothic"/>
            <w14:uncheckedState w14:val="2610" w14:font="MS Gothic"/>
          </w14:checkbox>
        </w:sdtPr>
        <w:sdtEndPr/>
        <w:sdtContent>
          <w:r w:rsidR="003832A5" w:rsidRPr="003832A5">
            <w:rPr>
              <w:rFonts w:ascii="Segoe UI Symbol" w:hAnsi="Segoe UI Symbol" w:cs="Segoe UI Symbol"/>
            </w:rPr>
            <w:t>☐</w:t>
          </w:r>
        </w:sdtContent>
      </w:sdt>
      <w:r w:rsidR="007D0882">
        <w:tab/>
      </w:r>
      <w:r w:rsidR="003832A5" w:rsidRPr="003832A5">
        <w:t xml:space="preserve"> </w:t>
      </w:r>
      <w:r w:rsidR="00F75A2D" w:rsidRPr="003832A5">
        <w:t xml:space="preserve">DE ACORDO COM A LEGISLAÇÃO EM VIGOR, NÃO É PERMITIDA A REPRODUÇÃO DE QUALQUER PARTE DESTA </w:t>
      </w:r>
      <w:r w:rsidR="00F75A2D" w:rsidRPr="002E43AE">
        <w:t>DISSERTAÇÃO</w:t>
      </w:r>
      <w:r w:rsidR="00F75A2D" w:rsidRPr="003832A5">
        <w:t>/TRABALHO</w:t>
      </w:r>
    </w:p>
    <w:p w14:paraId="50DE6472" w14:textId="77777777" w:rsidR="00DB107D" w:rsidRPr="00030568" w:rsidRDefault="00DB107D" w:rsidP="00030568">
      <w:pPr>
        <w:pStyle w:val="TextoNormal-IPCA"/>
      </w:pPr>
    </w:p>
    <w:sdt>
      <w:sdtPr>
        <w:id w:val="522902187"/>
        <w:lock w:val="contentLocked"/>
        <w:placeholder>
          <w:docPart w:val="DefaultPlaceholder_-1854013440"/>
        </w:placeholder>
        <w:group/>
      </w:sdtPr>
      <w:sdtEndPr>
        <w:rPr>
          <w:rStyle w:val="TextoNormal-IPCACarter"/>
        </w:rPr>
      </w:sdtEndPr>
      <w:sdtContent>
        <w:p w14:paraId="7EC037B6" w14:textId="4D404034" w:rsidR="00DB107D" w:rsidRPr="00030568" w:rsidRDefault="00DB107D" w:rsidP="007D0882">
          <w:pPr>
            <w:pStyle w:val="TextoNormal-IPCA"/>
            <w:ind w:firstLine="0"/>
          </w:pPr>
          <w:r w:rsidRPr="00030568">
            <w:t xml:space="preserve">Instituto Politécnico do Cávado e do </w:t>
          </w:r>
          <w:r w:rsidR="00F75A2D" w:rsidRPr="00030568">
            <w:t>Ave,</w:t>
          </w:r>
          <w:sdt>
            <w:sdtPr>
              <w:rPr>
                <w:rStyle w:val="TextoNormal-IPCACarter"/>
              </w:rPr>
              <w:alias w:val="Data"/>
              <w:tag w:val="Data"/>
              <w:id w:val="-2102025058"/>
              <w:lock w:val="sdtLocked"/>
              <w:placeholder>
                <w:docPart w:val="DefaultPlaceholder_-1854013437"/>
              </w:placeholder>
              <w:date>
                <w:dateFormat w:val="dd/MM/yyyy"/>
                <w:lid w:val="pt-PT"/>
                <w:storeMappedDataAs w:val="dateTime"/>
                <w:calendar w:val="gregorian"/>
              </w:date>
            </w:sdtPr>
            <w:sdtEndPr>
              <w:rPr>
                <w:rStyle w:val="TextoNormal-IPCACarter"/>
              </w:rPr>
            </w:sdtEndPr>
            <w:sdtContent>
              <w:r w:rsidR="00F75A2D" w:rsidRPr="003832A5">
                <w:rPr>
                  <w:rStyle w:val="TextoNormal-IPCACarter"/>
                </w:rPr>
                <w:t xml:space="preserve"> </w:t>
              </w:r>
              <w:r w:rsidRPr="003832A5">
                <w:rPr>
                  <w:rStyle w:val="TextoNormal-IPCACarter"/>
                </w:rPr>
                <w:t>___/___/______</w:t>
              </w:r>
            </w:sdtContent>
          </w:sdt>
        </w:p>
      </w:sdtContent>
    </w:sdt>
    <w:p w14:paraId="6893A4BF" w14:textId="77777777" w:rsidR="00DB107D" w:rsidRPr="00030568" w:rsidRDefault="00DB107D" w:rsidP="00030568">
      <w:pPr>
        <w:pStyle w:val="TextoNormal-IPCA"/>
      </w:pPr>
    </w:p>
    <w:p w14:paraId="032414A6" w14:textId="77777777" w:rsidR="00DB107D" w:rsidRPr="00030568" w:rsidRDefault="00DB107D" w:rsidP="007D0882">
      <w:pPr>
        <w:pStyle w:val="TextoNormal-IPCA"/>
        <w:ind w:firstLine="0"/>
      </w:pPr>
      <w:r w:rsidRPr="00030568">
        <w:t>Assinatura: ________________________________________________</w:t>
      </w:r>
    </w:p>
    <w:p w14:paraId="1B283178" w14:textId="77777777" w:rsidR="00F75A2D" w:rsidRDefault="00F75A2D" w:rsidP="00A6161A">
      <w:pPr>
        <w:pStyle w:val="TextoNormal-IPCA"/>
        <w:ind w:left="708" w:hanging="708"/>
      </w:pPr>
    </w:p>
    <w:p w14:paraId="6FFE8DAD" w14:textId="77777777" w:rsidR="00F75A2D" w:rsidRDefault="00F75A2D" w:rsidP="00A6161A">
      <w:pPr>
        <w:pStyle w:val="TextoNormal-IPCA"/>
        <w:ind w:left="708" w:hanging="708"/>
        <w:sectPr w:rsidR="00F75A2D" w:rsidSect="000505F8">
          <w:footerReference w:type="default" r:id="rId14"/>
          <w:pgSz w:w="11900" w:h="16840"/>
          <w:pgMar w:top="1985" w:right="1418" w:bottom="1985" w:left="1701" w:header="709" w:footer="709" w:gutter="0"/>
          <w:pgNumType w:fmt="upperRoman" w:start="1"/>
          <w:cols w:space="708"/>
          <w:docGrid w:linePitch="360"/>
        </w:sectPr>
      </w:pPr>
    </w:p>
    <w:p w14:paraId="7DD1B56B" w14:textId="38746DFF" w:rsidR="00F47439" w:rsidRPr="00BC3A28" w:rsidRDefault="005F195C" w:rsidP="000505F8">
      <w:pPr>
        <w:pStyle w:val="TtulosPrembulo-IPCA"/>
        <w:rPr>
          <w:highlight w:val="yellow"/>
        </w:rPr>
      </w:pPr>
      <w:bookmarkStart w:id="0" w:name="_Toc32575153"/>
      <w:r w:rsidRPr="00BC3A28">
        <w:rPr>
          <w:highlight w:val="yellow"/>
        </w:rPr>
        <w:lastRenderedPageBreak/>
        <w:t>APOIOS</w:t>
      </w:r>
      <w:bookmarkEnd w:id="0"/>
    </w:p>
    <w:p w14:paraId="7129C068" w14:textId="188C72B1" w:rsidR="00356377" w:rsidRPr="00951C64" w:rsidRDefault="005F195C" w:rsidP="00DB107D">
      <w:pPr>
        <w:pStyle w:val="TextoNormal-IPCA"/>
        <w:rPr>
          <w:lang w:val="en-US"/>
        </w:rPr>
      </w:pPr>
      <w:r w:rsidRPr="00BC3A28">
        <w:rPr>
          <w:highlight w:val="yellow"/>
        </w:rPr>
        <w:t xml:space="preserve">Nesta folha deve ser feita “alusão aos apoios financeiros sempre que isso acontecer”. Se não a utilizar, selecione desde o início do título desta secção até ao início do título da secção seguinte e remova tudo. </w:t>
      </w:r>
      <w:r w:rsidR="00356377" w:rsidRPr="00951C64">
        <w:rPr>
          <w:highlight w:val="yellow"/>
          <w:lang w:val="en-US"/>
        </w:rPr>
        <w:t>(</w:t>
      </w:r>
      <w:proofErr w:type="spellStart"/>
      <w:r w:rsidR="00356377" w:rsidRPr="00951C64">
        <w:rPr>
          <w:highlight w:val="yellow"/>
          <w:lang w:val="en-US"/>
        </w:rPr>
        <w:t>tecla</w:t>
      </w:r>
      <w:proofErr w:type="spellEnd"/>
      <w:r w:rsidR="00356377" w:rsidRPr="00951C64">
        <w:rPr>
          <w:highlight w:val="yellow"/>
          <w:lang w:val="en-US"/>
        </w:rPr>
        <w:t xml:space="preserve"> Del Windows </w:t>
      </w:r>
      <w:proofErr w:type="spellStart"/>
      <w:r w:rsidR="00356377" w:rsidRPr="00951C64">
        <w:rPr>
          <w:highlight w:val="yellow"/>
          <w:lang w:val="en-US"/>
        </w:rPr>
        <w:t>ou</w:t>
      </w:r>
      <w:proofErr w:type="spellEnd"/>
      <w:r w:rsidR="00356377" w:rsidRPr="00951C64">
        <w:rPr>
          <w:highlight w:val="yellow"/>
          <w:lang w:val="en-US"/>
        </w:rPr>
        <w:t xml:space="preserve"> Shift + Del Mac)</w:t>
      </w:r>
    </w:p>
    <w:p w14:paraId="69C73D68" w14:textId="77777777" w:rsidR="00BF0B83" w:rsidRPr="00951C64" w:rsidRDefault="00BF0B83" w:rsidP="00401434">
      <w:pPr>
        <w:pStyle w:val="TextoNormal-IPCA"/>
        <w:rPr>
          <w:lang w:val="en-US"/>
        </w:rPr>
      </w:pPr>
    </w:p>
    <w:p w14:paraId="49D9CC8C" w14:textId="77777777" w:rsidR="004F6AA5" w:rsidRPr="00951C64" w:rsidRDefault="004F6AA5" w:rsidP="006F4486">
      <w:pPr>
        <w:pStyle w:val="TextoNormal-IPCA"/>
        <w:ind w:firstLine="0"/>
        <w:rPr>
          <w:rFonts w:ascii="Arial" w:hAnsi="Arial" w:cs="Arial"/>
          <w:b/>
          <w:sz w:val="24"/>
          <w:lang w:val="en-US"/>
        </w:rPr>
        <w:sectPr w:rsidR="004F6AA5" w:rsidRPr="00951C64" w:rsidSect="000505F8">
          <w:footerReference w:type="default" r:id="rId15"/>
          <w:pgSz w:w="11900" w:h="16840"/>
          <w:pgMar w:top="1985" w:right="1418" w:bottom="1985" w:left="1701" w:header="709" w:footer="709" w:gutter="0"/>
          <w:pgNumType w:fmt="upperRoman" w:start="1"/>
          <w:cols w:space="708"/>
          <w:docGrid w:linePitch="360"/>
        </w:sectPr>
      </w:pPr>
    </w:p>
    <w:p w14:paraId="66B995E9" w14:textId="28BD489D" w:rsidR="004F6AA5" w:rsidRPr="00951C64" w:rsidRDefault="004F6AA5" w:rsidP="006F4486">
      <w:pPr>
        <w:pStyle w:val="TextoNormal-IPCA"/>
        <w:ind w:firstLine="0"/>
        <w:rPr>
          <w:rFonts w:ascii="Arial" w:hAnsi="Arial" w:cs="Arial"/>
          <w:b/>
          <w:sz w:val="24"/>
          <w:lang w:val="en-US"/>
        </w:rPr>
        <w:sectPr w:rsidR="004F6AA5" w:rsidRPr="00951C64" w:rsidSect="000505F8">
          <w:pgSz w:w="11900" w:h="16840"/>
          <w:pgMar w:top="1985" w:right="1418" w:bottom="1985" w:left="1701" w:header="709" w:footer="709" w:gutter="0"/>
          <w:pgNumType w:fmt="upperRoman"/>
          <w:cols w:space="708"/>
          <w:docGrid w:linePitch="360"/>
        </w:sectPr>
      </w:pPr>
    </w:p>
    <w:p w14:paraId="25AABF96" w14:textId="2D324FCF" w:rsidR="006F4486" w:rsidRPr="00D6167B" w:rsidRDefault="00D6167B" w:rsidP="00DC4EAC">
      <w:pPr>
        <w:pStyle w:val="TtulodeCapaefolhaderosto-IPCA"/>
        <w:rPr>
          <w:lang w:val="en-US"/>
        </w:rPr>
      </w:pPr>
      <w:r>
        <w:rPr>
          <w:lang w:val="en-US"/>
        </w:rPr>
        <w:lastRenderedPageBreak/>
        <w:t>Wildfire Risk</w:t>
      </w:r>
      <w:r w:rsidRPr="00657BA7">
        <w:rPr>
          <w:lang w:val="en-US"/>
        </w:rPr>
        <w:t xml:space="preserve"> </w:t>
      </w:r>
      <w:r>
        <w:rPr>
          <w:lang w:val="en-US"/>
        </w:rPr>
        <w:t xml:space="preserve">and </w:t>
      </w:r>
      <w:r w:rsidRPr="00657BA7">
        <w:rPr>
          <w:lang w:val="en-US"/>
        </w:rPr>
        <w:t xml:space="preserve">Burned Area </w:t>
      </w:r>
      <w:r>
        <w:rPr>
          <w:lang w:val="en-US"/>
        </w:rPr>
        <w:t>Simulator</w:t>
      </w:r>
    </w:p>
    <w:p w14:paraId="65B66409" w14:textId="57A90BD6" w:rsidR="006F4486" w:rsidRPr="0045454A" w:rsidRDefault="00D6167B" w:rsidP="00DC4EAC">
      <w:pPr>
        <w:pStyle w:val="Subttulo-Capaefolhaderosto-IPCA"/>
      </w:pPr>
      <w:r w:rsidRPr="00951C64">
        <w:t>A Deep Learning Approach</w:t>
      </w:r>
    </w:p>
    <w:p w14:paraId="1BC2704E" w14:textId="77777777" w:rsidR="00336F4F" w:rsidRDefault="00336F4F" w:rsidP="000505F8">
      <w:pPr>
        <w:pStyle w:val="TtulosPrembulo-IPCA"/>
      </w:pPr>
    </w:p>
    <w:p w14:paraId="56A14F77" w14:textId="77777777" w:rsidR="00F47439" w:rsidRPr="004F6AA5" w:rsidRDefault="005F195C" w:rsidP="000505F8">
      <w:pPr>
        <w:pStyle w:val="TtulosPrembulo-IPCA"/>
      </w:pPr>
      <w:bookmarkStart w:id="1" w:name="_Toc32575154"/>
      <w:r w:rsidRPr="004F6AA5">
        <w:t>RESUMO</w:t>
      </w:r>
      <w:bookmarkEnd w:id="1"/>
    </w:p>
    <w:p w14:paraId="057270E9" w14:textId="7D4E9E70" w:rsidR="00306872" w:rsidRDefault="005F195C" w:rsidP="00401434">
      <w:pPr>
        <w:pStyle w:val="TextoNormal-IPCA"/>
      </w:pPr>
      <w:r w:rsidRPr="00273867">
        <w:t xml:space="preserve">O resumo deve ter entre 200 a 300 palavras no máximo. Esta </w:t>
      </w:r>
      <w:r w:rsidR="003C3EB8">
        <w:t>secção deve ser traduzida para</w:t>
      </w:r>
      <w:r w:rsidRPr="00273867">
        <w:t xml:space="preserve"> Inglês (ver secções seguintes).  (Texto deve ser escrito a </w:t>
      </w:r>
      <w:r w:rsidR="00306872">
        <w:t>TIMES NEW ROMAN</w:t>
      </w:r>
      <w:r w:rsidRPr="00273867">
        <w:t xml:space="preserve"> tamanho 10 pontos, espaçamento entre linhas 1,5</w:t>
      </w:r>
      <w:r w:rsidR="00306872">
        <w:t>).</w:t>
      </w:r>
    </w:p>
    <w:p w14:paraId="1262449C" w14:textId="4CB4B048" w:rsidR="005F195C" w:rsidRPr="00273867" w:rsidRDefault="005F195C" w:rsidP="00401434">
      <w:pPr>
        <w:pStyle w:val="TextoNormal-IPCA"/>
      </w:pPr>
      <w:r w:rsidRPr="00273867">
        <w:t xml:space="preserve">O objetivo principal o resumo é informar o leitor sobre: a razão da investigação; como foi feita a investigação; os </w:t>
      </w:r>
      <w:r w:rsidRPr="00596D34">
        <w:t>principais</w:t>
      </w:r>
      <w:r w:rsidRPr="00273867">
        <w:t xml:space="preserve"> resultados e apre</w:t>
      </w:r>
      <w:r w:rsidR="00306872">
        <w:t>sentar as principais conclusões</w:t>
      </w:r>
      <w:r w:rsidRPr="00273867">
        <w:t xml:space="preserve">. </w:t>
      </w:r>
    </w:p>
    <w:p w14:paraId="5EEEBD5B" w14:textId="77777777" w:rsidR="005F195C" w:rsidRPr="00273867" w:rsidRDefault="005F195C" w:rsidP="00401434">
      <w:pPr>
        <w:pStyle w:val="TextoNormal-IPCA"/>
      </w:pPr>
      <w:r w:rsidRPr="00273867">
        <w:t>No caso de o trabalho ser escrito numa só língua elimine o que vêm escrito na página da esquerda (nesta página) e introduza uma quebra de secção ou passe o texto para branco de forma a não ser impresso.</w:t>
      </w:r>
    </w:p>
    <w:p w14:paraId="07E33E1A" w14:textId="77777777" w:rsidR="005F195C" w:rsidRPr="00273867" w:rsidRDefault="005F195C" w:rsidP="00401434">
      <w:pPr>
        <w:pStyle w:val="TextoNormal-IPCA"/>
      </w:pPr>
    </w:p>
    <w:p w14:paraId="33D23075" w14:textId="77777777" w:rsidR="005F195C" w:rsidRDefault="005F195C" w:rsidP="00401434">
      <w:pPr>
        <w:pStyle w:val="TextoNormal-IPCA"/>
      </w:pPr>
      <w:r w:rsidRPr="00273867">
        <w:rPr>
          <w:b/>
        </w:rPr>
        <w:t>Palavras-chave:</w:t>
      </w:r>
      <w:r w:rsidRPr="00273867">
        <w:t xml:space="preserve"> Indicar as palavras-chave separadas por vírgulas, até um máximo de 5 palavras-chave.</w:t>
      </w:r>
    </w:p>
    <w:p w14:paraId="0522D6DF" w14:textId="77777777" w:rsidR="00F75A2D" w:rsidRPr="00273867" w:rsidRDefault="00F75A2D" w:rsidP="00401434">
      <w:pPr>
        <w:pStyle w:val="TextoNormal-IPCA"/>
      </w:pPr>
    </w:p>
    <w:p w14:paraId="0463D659" w14:textId="77777777" w:rsidR="00F75A2D" w:rsidRDefault="00F75A2D" w:rsidP="004F6AA5">
      <w:pPr>
        <w:pStyle w:val="TextoNormal-IPCA"/>
        <w:ind w:firstLine="0"/>
        <w:rPr>
          <w:rFonts w:ascii="Arial" w:hAnsi="Arial" w:cs="Arial"/>
          <w:b/>
          <w:sz w:val="24"/>
        </w:rPr>
        <w:sectPr w:rsidR="00F75A2D" w:rsidSect="000505F8">
          <w:footerReference w:type="default" r:id="rId16"/>
          <w:type w:val="oddPage"/>
          <w:pgSz w:w="11900" w:h="16840"/>
          <w:pgMar w:top="1985" w:right="1418" w:bottom="1985" w:left="1701" w:header="709" w:footer="709" w:gutter="0"/>
          <w:pgNumType w:fmt="upperRoman"/>
          <w:cols w:space="708"/>
          <w:docGrid w:linePitch="360"/>
        </w:sectPr>
      </w:pPr>
    </w:p>
    <w:p w14:paraId="7F4237ED" w14:textId="4281C658" w:rsidR="00F75A2D" w:rsidRPr="00F75A2D" w:rsidRDefault="00F75A2D" w:rsidP="006F4486">
      <w:pPr>
        <w:pStyle w:val="TextoNormal-IPCA"/>
        <w:ind w:firstLine="0"/>
        <w:rPr>
          <w:rFonts w:ascii="Arial" w:hAnsi="Arial" w:cs="Arial"/>
          <w:b/>
          <w:sz w:val="24"/>
        </w:rPr>
        <w:sectPr w:rsidR="00F75A2D" w:rsidRPr="00F75A2D" w:rsidSect="000505F8">
          <w:pgSz w:w="11900" w:h="16840"/>
          <w:pgMar w:top="1985" w:right="1418" w:bottom="1985" w:left="1701" w:header="709" w:footer="709" w:gutter="0"/>
          <w:pgNumType w:fmt="upperRoman"/>
          <w:cols w:space="708"/>
          <w:docGrid w:linePitch="360"/>
        </w:sectPr>
      </w:pPr>
    </w:p>
    <w:p w14:paraId="371BDC37" w14:textId="77777777" w:rsidR="006B3979" w:rsidRPr="006B3979" w:rsidRDefault="006B3979" w:rsidP="006B3979">
      <w:pPr>
        <w:pStyle w:val="Subttulo-Capaefolhaderosto-IPCA"/>
        <w:rPr>
          <w:b/>
          <w:lang w:val="en-US"/>
        </w:rPr>
      </w:pPr>
      <w:r w:rsidRPr="006B3979">
        <w:rPr>
          <w:b/>
          <w:lang w:val="en-US"/>
        </w:rPr>
        <w:lastRenderedPageBreak/>
        <w:t>WILDFIRE RISK AND BURNED AREA SIMULATOR</w:t>
      </w:r>
    </w:p>
    <w:p w14:paraId="2199B725" w14:textId="42DC0624" w:rsidR="005F195C" w:rsidRPr="0045454A" w:rsidRDefault="006B3979" w:rsidP="006B3979">
      <w:pPr>
        <w:pStyle w:val="Subttulo-Capaefolhaderosto-IPCA"/>
        <w:rPr>
          <w:lang w:val="en-US"/>
        </w:rPr>
      </w:pPr>
      <w:r w:rsidRPr="006B3979">
        <w:rPr>
          <w:b/>
          <w:lang w:val="en-US"/>
        </w:rPr>
        <w:t>A DEEP LEARNING APPROACH</w:t>
      </w:r>
    </w:p>
    <w:p w14:paraId="2DD9E8BD" w14:textId="77777777" w:rsidR="00336F4F" w:rsidRDefault="00336F4F" w:rsidP="000505F8">
      <w:pPr>
        <w:pStyle w:val="TtulosPrembulo-IPCA"/>
        <w:rPr>
          <w:lang w:val="en-US"/>
        </w:rPr>
      </w:pPr>
    </w:p>
    <w:p w14:paraId="11B585A9" w14:textId="70D78BB6" w:rsidR="00F47439" w:rsidRPr="004F6AA5" w:rsidRDefault="005F195C" w:rsidP="000505F8">
      <w:pPr>
        <w:pStyle w:val="TtulosPrembulo-IPCA"/>
        <w:rPr>
          <w:lang w:val="en-US"/>
        </w:rPr>
      </w:pPr>
      <w:bookmarkStart w:id="2" w:name="_Toc32575155"/>
      <w:r w:rsidRPr="004F6AA5">
        <w:rPr>
          <w:lang w:val="en-US"/>
        </w:rPr>
        <w:t>ABSTRACT</w:t>
      </w:r>
      <w:bookmarkEnd w:id="2"/>
    </w:p>
    <w:p w14:paraId="7BD55DB6" w14:textId="77777777" w:rsidR="00273867" w:rsidRDefault="005F195C" w:rsidP="00336F4F">
      <w:pPr>
        <w:pStyle w:val="TextoNormal-IPCA"/>
        <w:ind w:firstLine="0"/>
        <w:rPr>
          <w:lang w:val="en-US"/>
        </w:rPr>
      </w:pPr>
      <w:r w:rsidRPr="00273867">
        <w:rPr>
          <w:lang w:val="en-US"/>
        </w:rPr>
        <w:t xml:space="preserve">The abstract should contain between 200 and 300 words maximum.  </w:t>
      </w:r>
    </w:p>
    <w:p w14:paraId="43790D99" w14:textId="77777777" w:rsidR="005F195C" w:rsidRPr="00273867" w:rsidRDefault="005F195C" w:rsidP="00336F4F">
      <w:pPr>
        <w:pStyle w:val="TextoNormal-IPCA"/>
        <w:ind w:firstLine="0"/>
        <w:rPr>
          <w:lang w:val="en-US"/>
        </w:rPr>
      </w:pPr>
      <w:r w:rsidRPr="00273867">
        <w:rPr>
          <w:lang w:val="en-US"/>
        </w:rPr>
        <w:t>This section should be a translation of</w:t>
      </w:r>
      <w:r w:rsidR="00306872">
        <w:rPr>
          <w:lang w:val="en-US"/>
        </w:rPr>
        <w:t xml:space="preserve"> the Portuguese version of the A</w:t>
      </w:r>
      <w:r w:rsidRPr="00273867">
        <w:rPr>
          <w:lang w:val="en-US"/>
        </w:rPr>
        <w:t>bstract</w:t>
      </w:r>
      <w:r w:rsidR="00306872">
        <w:rPr>
          <w:lang w:val="en-US"/>
        </w:rPr>
        <w:t xml:space="preserve"> (</w:t>
      </w:r>
      <w:proofErr w:type="spellStart"/>
      <w:r w:rsidR="00306872">
        <w:rPr>
          <w:lang w:val="en-US"/>
        </w:rPr>
        <w:t>Resumo</w:t>
      </w:r>
      <w:proofErr w:type="spellEnd"/>
      <w:r w:rsidR="00306872">
        <w:rPr>
          <w:lang w:val="en-US"/>
        </w:rPr>
        <w:t>)</w:t>
      </w:r>
      <w:r w:rsidRPr="00273867">
        <w:rPr>
          <w:lang w:val="en-US"/>
        </w:rPr>
        <w:t xml:space="preserve">. </w:t>
      </w:r>
    </w:p>
    <w:p w14:paraId="160B7170" w14:textId="77777777" w:rsidR="005F195C" w:rsidRPr="00273867" w:rsidRDefault="005F195C" w:rsidP="00401434">
      <w:pPr>
        <w:pStyle w:val="TextoNormal-IPCA"/>
        <w:rPr>
          <w:lang w:val="en-US"/>
        </w:rPr>
      </w:pPr>
    </w:p>
    <w:p w14:paraId="0A9F988D" w14:textId="77777777" w:rsidR="004F6AA5" w:rsidRDefault="005F195C" w:rsidP="00401434">
      <w:pPr>
        <w:pStyle w:val="TextoNormal-IPCA"/>
        <w:rPr>
          <w:lang w:val="en-US"/>
        </w:rPr>
      </w:pPr>
      <w:r w:rsidRPr="00273867">
        <w:rPr>
          <w:b/>
          <w:lang w:val="en-US"/>
        </w:rPr>
        <w:t>Keywords:</w:t>
      </w:r>
      <w:r w:rsidRPr="00273867">
        <w:rPr>
          <w:lang w:val="en-US"/>
        </w:rPr>
        <w:t xml:space="preserve"> Write a list of, at most, 5 keywords, comma separated</w:t>
      </w:r>
      <w:r w:rsidRPr="00273867">
        <w:rPr>
          <w:lang w:val="en-US"/>
        </w:rPr>
        <w:cr/>
      </w:r>
      <w:bookmarkStart w:id="3" w:name="_Toc394664654"/>
      <w:bookmarkStart w:id="4" w:name="_Toc394664868"/>
      <w:bookmarkStart w:id="5" w:name="_Toc394664946"/>
      <w:bookmarkStart w:id="6" w:name="_Toc457372007"/>
    </w:p>
    <w:p w14:paraId="32EF138C" w14:textId="27CC5A64" w:rsidR="004F6AA5" w:rsidRDefault="004F6AA5" w:rsidP="00401434">
      <w:pPr>
        <w:pStyle w:val="TextoNormal-IPCA"/>
        <w:rPr>
          <w:lang w:val="en-US"/>
        </w:rPr>
      </w:pPr>
    </w:p>
    <w:p w14:paraId="65B47BF4" w14:textId="204F1E76" w:rsidR="008C5744" w:rsidRDefault="008C5744" w:rsidP="00401434">
      <w:pPr>
        <w:pStyle w:val="TextoNormal-IPCA"/>
        <w:rPr>
          <w:lang w:val="en-US"/>
        </w:rPr>
      </w:pPr>
    </w:p>
    <w:p w14:paraId="165046FF" w14:textId="32F78CDA" w:rsidR="008C5744" w:rsidRDefault="008C5744" w:rsidP="00401434">
      <w:pPr>
        <w:pStyle w:val="TextoNormal-IPCA"/>
        <w:rPr>
          <w:lang w:val="en-US"/>
        </w:rPr>
      </w:pPr>
    </w:p>
    <w:p w14:paraId="5DE34C34" w14:textId="1E6B34CC" w:rsidR="008C5744" w:rsidRDefault="008C5744" w:rsidP="00401434">
      <w:pPr>
        <w:pStyle w:val="TextoNormal-IPCA"/>
        <w:rPr>
          <w:lang w:val="en-US"/>
        </w:rPr>
      </w:pPr>
    </w:p>
    <w:p w14:paraId="11D52D69" w14:textId="192DD2E4" w:rsidR="008C5744" w:rsidRDefault="008C5744" w:rsidP="00401434">
      <w:pPr>
        <w:pStyle w:val="TextoNormal-IPCA"/>
        <w:rPr>
          <w:lang w:val="en-US"/>
        </w:rPr>
      </w:pPr>
    </w:p>
    <w:p w14:paraId="0E0035DF" w14:textId="395DAB08" w:rsidR="008C5744" w:rsidRDefault="008C5744" w:rsidP="00401434">
      <w:pPr>
        <w:pStyle w:val="TextoNormal-IPCA"/>
        <w:rPr>
          <w:lang w:val="en-US"/>
        </w:rPr>
      </w:pPr>
    </w:p>
    <w:p w14:paraId="5977144B" w14:textId="52418F40" w:rsidR="008C5744" w:rsidRDefault="008C5744" w:rsidP="00401434">
      <w:pPr>
        <w:pStyle w:val="TextoNormal-IPCA"/>
        <w:rPr>
          <w:lang w:val="en-US"/>
        </w:rPr>
      </w:pPr>
    </w:p>
    <w:p w14:paraId="38216B6F" w14:textId="51EFC2AD" w:rsidR="008C5744" w:rsidRDefault="008C5744" w:rsidP="00401434">
      <w:pPr>
        <w:pStyle w:val="TextoNormal-IPCA"/>
        <w:rPr>
          <w:lang w:val="en-US"/>
        </w:rPr>
      </w:pPr>
    </w:p>
    <w:p w14:paraId="760C3B24" w14:textId="6C373B71" w:rsidR="008C5744" w:rsidRDefault="008C5744" w:rsidP="00401434">
      <w:pPr>
        <w:pStyle w:val="TextoNormal-IPCA"/>
        <w:rPr>
          <w:lang w:val="en-US"/>
        </w:rPr>
      </w:pPr>
    </w:p>
    <w:p w14:paraId="1DF05125" w14:textId="0D102103" w:rsidR="008C5744" w:rsidRDefault="008C5744" w:rsidP="00401434">
      <w:pPr>
        <w:pStyle w:val="TextoNormal-IPCA"/>
        <w:rPr>
          <w:lang w:val="en-US"/>
        </w:rPr>
      </w:pPr>
    </w:p>
    <w:p w14:paraId="3ECF30C1" w14:textId="74CAF33A" w:rsidR="008C5744" w:rsidRDefault="008C5744" w:rsidP="00401434">
      <w:pPr>
        <w:pStyle w:val="TextoNormal-IPCA"/>
        <w:rPr>
          <w:lang w:val="en-US"/>
        </w:rPr>
      </w:pPr>
    </w:p>
    <w:p w14:paraId="28E1DE0D" w14:textId="5741B1C4" w:rsidR="008C5744" w:rsidRDefault="008C5744" w:rsidP="00401434">
      <w:pPr>
        <w:pStyle w:val="TextoNormal-IPCA"/>
        <w:rPr>
          <w:lang w:val="en-US"/>
        </w:rPr>
      </w:pPr>
    </w:p>
    <w:p w14:paraId="0E4D836C" w14:textId="5009ADD5" w:rsidR="008C5744" w:rsidRDefault="008C5744" w:rsidP="00401434">
      <w:pPr>
        <w:pStyle w:val="TextoNormal-IPCA"/>
        <w:rPr>
          <w:lang w:val="en-US"/>
        </w:rPr>
      </w:pPr>
    </w:p>
    <w:p w14:paraId="1E5EB5BF" w14:textId="52DE1175" w:rsidR="008C5744" w:rsidRDefault="008C5744" w:rsidP="00401434">
      <w:pPr>
        <w:pStyle w:val="TextoNormal-IPCA"/>
        <w:rPr>
          <w:lang w:val="en-US"/>
        </w:rPr>
      </w:pPr>
    </w:p>
    <w:p w14:paraId="2C508DEC" w14:textId="1D04074D" w:rsidR="008C5744" w:rsidRDefault="008C5744" w:rsidP="00401434">
      <w:pPr>
        <w:pStyle w:val="TextoNormal-IPCA"/>
        <w:rPr>
          <w:lang w:val="en-US"/>
        </w:rPr>
      </w:pPr>
    </w:p>
    <w:p w14:paraId="3E98C60D" w14:textId="346242FB" w:rsidR="008C5744" w:rsidRDefault="008C5744" w:rsidP="00401434">
      <w:pPr>
        <w:pStyle w:val="TextoNormal-IPCA"/>
        <w:rPr>
          <w:lang w:val="en-US"/>
        </w:rPr>
      </w:pPr>
    </w:p>
    <w:p w14:paraId="38B07538" w14:textId="473144B6" w:rsidR="008C5744" w:rsidRDefault="008C5744" w:rsidP="00401434">
      <w:pPr>
        <w:pStyle w:val="TextoNormal-IPCA"/>
        <w:rPr>
          <w:lang w:val="en-US"/>
        </w:rPr>
      </w:pPr>
    </w:p>
    <w:p w14:paraId="4825CCB0" w14:textId="506ABEE4" w:rsidR="008C5744" w:rsidRDefault="008C5744" w:rsidP="00401434">
      <w:pPr>
        <w:pStyle w:val="TextoNormal-IPCA"/>
        <w:rPr>
          <w:lang w:val="en-US"/>
        </w:rPr>
      </w:pPr>
    </w:p>
    <w:p w14:paraId="2A2A2412" w14:textId="61EB4D4F" w:rsidR="008C5744" w:rsidRDefault="008C5744" w:rsidP="00401434">
      <w:pPr>
        <w:pStyle w:val="TextoNormal-IPCA"/>
        <w:rPr>
          <w:lang w:val="en-US"/>
        </w:rPr>
      </w:pPr>
    </w:p>
    <w:p w14:paraId="1B01BB73" w14:textId="35AFC990" w:rsidR="008C5744" w:rsidRDefault="008C5744" w:rsidP="00401434">
      <w:pPr>
        <w:pStyle w:val="TextoNormal-IPCA"/>
        <w:rPr>
          <w:lang w:val="en-US"/>
        </w:rPr>
      </w:pPr>
    </w:p>
    <w:p w14:paraId="33D47134" w14:textId="7648E0D2" w:rsidR="008C5744" w:rsidRDefault="008C5744" w:rsidP="00401434">
      <w:pPr>
        <w:pStyle w:val="TextoNormal-IPCA"/>
        <w:rPr>
          <w:lang w:val="en-US"/>
        </w:rPr>
      </w:pPr>
    </w:p>
    <w:p w14:paraId="64E5D20C" w14:textId="2D43895C" w:rsidR="008C5744" w:rsidRDefault="008C5744" w:rsidP="00401434">
      <w:pPr>
        <w:pStyle w:val="TextoNormal-IPCA"/>
        <w:rPr>
          <w:lang w:val="en-US"/>
        </w:rPr>
      </w:pPr>
    </w:p>
    <w:p w14:paraId="12F955E8" w14:textId="1FAAB5A6" w:rsidR="008C5744" w:rsidRDefault="008C5744" w:rsidP="00401434">
      <w:pPr>
        <w:pStyle w:val="TextoNormal-IPCA"/>
        <w:rPr>
          <w:lang w:val="en-US"/>
        </w:rPr>
      </w:pPr>
    </w:p>
    <w:p w14:paraId="73075AD9" w14:textId="03DE415A" w:rsidR="008C5744" w:rsidRDefault="008C5744" w:rsidP="00401434">
      <w:pPr>
        <w:pStyle w:val="TextoNormal-IPCA"/>
        <w:rPr>
          <w:lang w:val="en-US"/>
        </w:rPr>
      </w:pPr>
    </w:p>
    <w:p w14:paraId="007DDA83" w14:textId="6136F866" w:rsidR="008C5744" w:rsidRDefault="008C5744" w:rsidP="00401434">
      <w:pPr>
        <w:pStyle w:val="TextoNormal-IPCA"/>
        <w:rPr>
          <w:lang w:val="en-US"/>
        </w:rPr>
      </w:pPr>
    </w:p>
    <w:p w14:paraId="14E45E56" w14:textId="6E49C8CA" w:rsidR="008C5744" w:rsidRDefault="008C5744" w:rsidP="00401434">
      <w:pPr>
        <w:pStyle w:val="TextoNormal-IPCA"/>
        <w:rPr>
          <w:lang w:val="en-US"/>
        </w:rPr>
      </w:pPr>
    </w:p>
    <w:p w14:paraId="1FA8ECFD" w14:textId="33025631" w:rsidR="008C5744" w:rsidRDefault="008C5744" w:rsidP="00401434">
      <w:pPr>
        <w:pStyle w:val="TextoNormal-IPCA"/>
        <w:rPr>
          <w:lang w:val="en-US"/>
        </w:rPr>
      </w:pPr>
    </w:p>
    <w:p w14:paraId="7BB15723" w14:textId="50E6F412" w:rsidR="008C5744" w:rsidRDefault="008C5744" w:rsidP="00401434">
      <w:pPr>
        <w:pStyle w:val="TextoNormal-IPCA"/>
        <w:rPr>
          <w:lang w:val="en-US"/>
        </w:rPr>
      </w:pPr>
    </w:p>
    <w:p w14:paraId="472E29A2" w14:textId="24A92ADF" w:rsidR="008C5744" w:rsidRDefault="008C5744" w:rsidP="00401434">
      <w:pPr>
        <w:pStyle w:val="TextoNormal-IPCA"/>
        <w:rPr>
          <w:lang w:val="en-US"/>
        </w:rPr>
      </w:pPr>
    </w:p>
    <w:p w14:paraId="08DE6C7B" w14:textId="77777777" w:rsidR="008C5744" w:rsidRDefault="008C5744" w:rsidP="00401434">
      <w:pPr>
        <w:pStyle w:val="TextoNormal-IPCA"/>
        <w:rPr>
          <w:lang w:val="en-US"/>
        </w:rPr>
        <w:sectPr w:rsidR="008C5744" w:rsidSect="000505F8">
          <w:pgSz w:w="11900" w:h="16840"/>
          <w:pgMar w:top="1985" w:right="1418" w:bottom="1985" w:left="1701" w:header="709" w:footer="709" w:gutter="0"/>
          <w:pgNumType w:fmt="upperRoman"/>
          <w:cols w:space="708"/>
          <w:docGrid w:linePitch="360"/>
        </w:sectPr>
      </w:pPr>
    </w:p>
    <w:p w14:paraId="0A713393" w14:textId="20A1DAB1" w:rsidR="00321641" w:rsidRPr="00F47439" w:rsidRDefault="00321641" w:rsidP="000505F8">
      <w:pPr>
        <w:pStyle w:val="TtulosPrembulo-IPCA"/>
      </w:pPr>
      <w:bookmarkStart w:id="7" w:name="_Toc457372008"/>
      <w:bookmarkStart w:id="8" w:name="_Toc32575156"/>
      <w:r w:rsidRPr="00144AA8">
        <w:lastRenderedPageBreak/>
        <w:t>Agradecimentos</w:t>
      </w:r>
      <w:bookmarkEnd w:id="7"/>
      <w:bookmarkEnd w:id="8"/>
    </w:p>
    <w:p w14:paraId="33D44879" w14:textId="77777777" w:rsidR="00321641" w:rsidRDefault="00321641" w:rsidP="00321641">
      <w:pPr>
        <w:pStyle w:val="TextoNormal-IPCA"/>
      </w:pPr>
      <w:r w:rsidRPr="00753424">
        <w:t>Esta secção é facultativa. Se não a utilizar, selecione desde o início do título desta secção até ao início do título da secção seguinte e remova tudo.</w:t>
      </w:r>
      <w:r w:rsidRPr="003C3498">
        <w:t xml:space="preserve"> </w:t>
      </w:r>
      <w:r w:rsidRPr="004112D6">
        <w:t xml:space="preserve">(tecla </w:t>
      </w:r>
      <w:proofErr w:type="spellStart"/>
      <w:r w:rsidRPr="004112D6">
        <w:t>Del</w:t>
      </w:r>
      <w:proofErr w:type="spellEnd"/>
      <w:r w:rsidRPr="004112D6">
        <w:t xml:space="preserve"> Windows ou </w:t>
      </w:r>
      <w:proofErr w:type="spellStart"/>
      <w:r w:rsidRPr="004112D6">
        <w:t>Shift</w:t>
      </w:r>
      <w:proofErr w:type="spellEnd"/>
      <w:r w:rsidRPr="004112D6">
        <w:t xml:space="preserve"> + </w:t>
      </w:r>
      <w:proofErr w:type="spellStart"/>
      <w:r w:rsidRPr="004112D6">
        <w:t>Del</w:t>
      </w:r>
      <w:proofErr w:type="spellEnd"/>
      <w:r w:rsidRPr="004112D6">
        <w:t xml:space="preserve"> Mac)</w:t>
      </w:r>
      <w:r w:rsidRPr="00753424">
        <w:t xml:space="preserve"> </w:t>
      </w:r>
    </w:p>
    <w:p w14:paraId="0967A504" w14:textId="1961CA46" w:rsidR="00321641" w:rsidRDefault="00321641" w:rsidP="000505F8">
      <w:pPr>
        <w:pStyle w:val="TtulosPrembulo-IPCA"/>
      </w:pPr>
    </w:p>
    <w:p w14:paraId="57998F4F" w14:textId="04B1DFDD" w:rsidR="008C5744" w:rsidRDefault="008C5744" w:rsidP="008C5744"/>
    <w:p w14:paraId="36E5D98F" w14:textId="087A1407" w:rsidR="008C5744" w:rsidRDefault="008C5744" w:rsidP="008C5744"/>
    <w:p w14:paraId="4E5F0E0F" w14:textId="379558AE" w:rsidR="008C5744" w:rsidRDefault="008C5744" w:rsidP="008C5744"/>
    <w:p w14:paraId="7777E832" w14:textId="4B0E71CE" w:rsidR="008C5744" w:rsidRDefault="008C5744" w:rsidP="008C5744"/>
    <w:p w14:paraId="0430BEEF" w14:textId="56A6E8C9" w:rsidR="008C5744" w:rsidRDefault="008C5744" w:rsidP="008C5744"/>
    <w:p w14:paraId="5C3D40EF" w14:textId="0E961F15" w:rsidR="008C5744" w:rsidRDefault="008C5744" w:rsidP="008C5744"/>
    <w:p w14:paraId="3033227A" w14:textId="53EC83A4" w:rsidR="008C5744" w:rsidRDefault="008C5744" w:rsidP="008C5744"/>
    <w:p w14:paraId="33831A4C" w14:textId="05179C87" w:rsidR="008C5744" w:rsidRDefault="008C5744" w:rsidP="008C5744"/>
    <w:p w14:paraId="75DCAAA0" w14:textId="0C5A3D5B" w:rsidR="008C5744" w:rsidRDefault="008C5744" w:rsidP="008C5744"/>
    <w:p w14:paraId="7CF08021" w14:textId="51B00632" w:rsidR="008C5744" w:rsidRDefault="008C5744" w:rsidP="008C5744"/>
    <w:p w14:paraId="68EA7D02" w14:textId="3FB1E0C4" w:rsidR="008C5744" w:rsidRDefault="008C5744" w:rsidP="008C5744"/>
    <w:p w14:paraId="26088650" w14:textId="3A45B615" w:rsidR="008C5744" w:rsidRDefault="008C5744" w:rsidP="008C5744"/>
    <w:p w14:paraId="1F6709FD" w14:textId="16D2881D" w:rsidR="008C5744" w:rsidRDefault="008C5744" w:rsidP="008C5744"/>
    <w:p w14:paraId="25BC72BD" w14:textId="4C88BEFA" w:rsidR="008C5744" w:rsidRDefault="008C5744" w:rsidP="008C5744"/>
    <w:p w14:paraId="351360DA" w14:textId="44CCDEFB" w:rsidR="008C5744" w:rsidRDefault="008C5744" w:rsidP="008C5744"/>
    <w:p w14:paraId="0293220C" w14:textId="5BFD382E" w:rsidR="008C5744" w:rsidRDefault="008C5744" w:rsidP="008C5744"/>
    <w:p w14:paraId="1C612D55" w14:textId="4B13C54E" w:rsidR="008C5744" w:rsidRDefault="008C5744" w:rsidP="008C5744"/>
    <w:p w14:paraId="50851D33" w14:textId="6249D44A" w:rsidR="008C5744" w:rsidRDefault="008C5744" w:rsidP="008C5744"/>
    <w:p w14:paraId="45620FC5" w14:textId="328F8F63" w:rsidR="008C5744" w:rsidRDefault="008C5744" w:rsidP="008C5744"/>
    <w:p w14:paraId="487CA294" w14:textId="6E2AD084" w:rsidR="008C5744" w:rsidRDefault="008C5744" w:rsidP="008C5744"/>
    <w:p w14:paraId="7B8E4D83" w14:textId="6CD03E62" w:rsidR="008C5744" w:rsidRDefault="008C5744" w:rsidP="008C5744"/>
    <w:p w14:paraId="0BF62A6B" w14:textId="5F5EDD30" w:rsidR="008C5744" w:rsidRDefault="008C5744" w:rsidP="008C5744"/>
    <w:p w14:paraId="5558680E" w14:textId="1DDA636A" w:rsidR="008C5744" w:rsidRDefault="008C5744" w:rsidP="008C5744"/>
    <w:p w14:paraId="5E24A496" w14:textId="7B90A9DD" w:rsidR="008C5744" w:rsidRDefault="008C5744" w:rsidP="008C5744"/>
    <w:p w14:paraId="77D18EE0" w14:textId="688483BB" w:rsidR="008C5744" w:rsidRDefault="008C5744" w:rsidP="008C5744"/>
    <w:p w14:paraId="3EBE9C16" w14:textId="1859B7FD" w:rsidR="008C5744" w:rsidRDefault="008C5744" w:rsidP="008C5744"/>
    <w:p w14:paraId="44F435E8" w14:textId="7ABE03DE" w:rsidR="008C5744" w:rsidRDefault="008C5744" w:rsidP="008C5744"/>
    <w:p w14:paraId="66A74824" w14:textId="3178DF22" w:rsidR="008C5744" w:rsidRDefault="008C5744" w:rsidP="008C5744"/>
    <w:p w14:paraId="0514E742" w14:textId="3E884AFE" w:rsidR="008C5744" w:rsidRDefault="008C5744" w:rsidP="008C5744"/>
    <w:p w14:paraId="0DB1D867" w14:textId="6371E02E" w:rsidR="008C5744" w:rsidRDefault="008C5744" w:rsidP="008C5744"/>
    <w:p w14:paraId="22B22213" w14:textId="2DC480AA" w:rsidR="008C5744" w:rsidRDefault="008C5744" w:rsidP="008C5744"/>
    <w:p w14:paraId="6688D578" w14:textId="7D9978FD" w:rsidR="008C5744" w:rsidRDefault="008C5744" w:rsidP="008C5744"/>
    <w:p w14:paraId="03C387D0" w14:textId="0855DC59" w:rsidR="008C5744" w:rsidRDefault="008C5744" w:rsidP="008C5744"/>
    <w:p w14:paraId="60F2ED57" w14:textId="27111A74" w:rsidR="008C5744" w:rsidRDefault="008C5744" w:rsidP="008C5744"/>
    <w:p w14:paraId="563088E4" w14:textId="57C8D2E1" w:rsidR="008C5744" w:rsidRDefault="008C5744" w:rsidP="008C5744"/>
    <w:p w14:paraId="4E4EDA01" w14:textId="555C943D" w:rsidR="008C5744" w:rsidRDefault="008C5744" w:rsidP="008C5744"/>
    <w:p w14:paraId="5BAFCE10" w14:textId="4FC7618B" w:rsidR="008C5744" w:rsidRDefault="008C5744" w:rsidP="008C5744"/>
    <w:p w14:paraId="2EF5EEEF" w14:textId="3DE35E13" w:rsidR="008C5744" w:rsidRDefault="008C5744" w:rsidP="008C5744"/>
    <w:p w14:paraId="569CC57C" w14:textId="520D7BA0" w:rsidR="008C5744" w:rsidRDefault="008C5744" w:rsidP="008C5744"/>
    <w:p w14:paraId="6A4C9C5D" w14:textId="593DB246" w:rsidR="008C5744" w:rsidRDefault="008C5744" w:rsidP="008C5744"/>
    <w:p w14:paraId="2EED035E" w14:textId="77777777" w:rsidR="008C5744" w:rsidRDefault="008C5744" w:rsidP="008C5744"/>
    <w:p w14:paraId="258AE0B1" w14:textId="4012C68B" w:rsidR="008C5744" w:rsidRDefault="008C5744" w:rsidP="008C5744"/>
    <w:p w14:paraId="2B579944" w14:textId="6FB2BF24" w:rsidR="008C5744" w:rsidRDefault="008C5744" w:rsidP="008C5744"/>
    <w:p w14:paraId="375BB0AE" w14:textId="3A80A834" w:rsidR="008C5744" w:rsidRDefault="008C5744" w:rsidP="008C5744"/>
    <w:p w14:paraId="74C19E91" w14:textId="6956CC12" w:rsidR="008C5744" w:rsidRDefault="008C5744" w:rsidP="008C5744"/>
    <w:p w14:paraId="41DFAC33" w14:textId="12390238" w:rsidR="008C5744" w:rsidRDefault="008C5744" w:rsidP="008C5744"/>
    <w:p w14:paraId="3016E0E2" w14:textId="5647081B" w:rsidR="008C5744" w:rsidRDefault="008C5744" w:rsidP="008C5744"/>
    <w:p w14:paraId="7E0ECD1F" w14:textId="49A8C09D" w:rsidR="008C5744" w:rsidRDefault="008C5744" w:rsidP="008C5744"/>
    <w:p w14:paraId="69F2134F" w14:textId="7278E2DE" w:rsidR="008C5744" w:rsidRDefault="008C5744" w:rsidP="008C5744"/>
    <w:p w14:paraId="22A46047" w14:textId="41F5BDC2" w:rsidR="008C5744" w:rsidRDefault="008C5744" w:rsidP="008C5744"/>
    <w:p w14:paraId="0B7DA474" w14:textId="42238535" w:rsidR="008C5744" w:rsidRDefault="008C5744" w:rsidP="008C5744"/>
    <w:p w14:paraId="67BA223C" w14:textId="0144696F" w:rsidR="008C5744" w:rsidRDefault="008C5744" w:rsidP="008C5744"/>
    <w:p w14:paraId="388D8A50" w14:textId="564A1598" w:rsidR="008C5744" w:rsidRDefault="008C5744" w:rsidP="008C5744"/>
    <w:p w14:paraId="732B43EE" w14:textId="6300C3CE" w:rsidR="008C5744" w:rsidRDefault="008C5744" w:rsidP="008C5744"/>
    <w:p w14:paraId="2F648EED" w14:textId="2F10B0D2" w:rsidR="008C5744" w:rsidRDefault="008C5744" w:rsidP="008C5744"/>
    <w:p w14:paraId="2E5C3D69" w14:textId="7FD893EB" w:rsidR="008C5744" w:rsidRDefault="008C5744" w:rsidP="008C5744"/>
    <w:p w14:paraId="32AF8AB8" w14:textId="002F8D60" w:rsidR="008C5744" w:rsidRDefault="008C5744" w:rsidP="008C5744"/>
    <w:p w14:paraId="3B4F5A4A" w14:textId="440BFD67" w:rsidR="008C5744" w:rsidRDefault="008C5744" w:rsidP="008C5744"/>
    <w:p w14:paraId="1B0524D9" w14:textId="02C022E1" w:rsidR="008C5744" w:rsidRDefault="008C5744" w:rsidP="008C5744"/>
    <w:p w14:paraId="2006B0D6" w14:textId="6F49891F" w:rsidR="008C5744" w:rsidRDefault="008C5744" w:rsidP="008C5744"/>
    <w:p w14:paraId="731E503D" w14:textId="28E0E48A" w:rsidR="008C5744" w:rsidRDefault="008C5744" w:rsidP="008C5744"/>
    <w:p w14:paraId="56AC53BB" w14:textId="4347833C" w:rsidR="008C5744" w:rsidRDefault="008C5744" w:rsidP="008C5744"/>
    <w:p w14:paraId="2982632C" w14:textId="518D4629" w:rsidR="008C5744" w:rsidRDefault="008C5744" w:rsidP="008C5744"/>
    <w:p w14:paraId="33C96AF0" w14:textId="4333EB0B" w:rsidR="008C5744" w:rsidRDefault="008C5744" w:rsidP="008C5744"/>
    <w:p w14:paraId="39CCCEE0" w14:textId="51BCEB1B" w:rsidR="008C5744" w:rsidRDefault="008C5744" w:rsidP="008C5744"/>
    <w:p w14:paraId="57944997" w14:textId="2C5876FA" w:rsidR="008C5744" w:rsidRDefault="008C5744" w:rsidP="008C5744"/>
    <w:p w14:paraId="58D923A5" w14:textId="7A41805B" w:rsidR="008C5744" w:rsidRDefault="008C5744" w:rsidP="008C5744"/>
    <w:p w14:paraId="3DE60990" w14:textId="436DE91B" w:rsidR="008C5744" w:rsidRDefault="008C5744" w:rsidP="008C5744"/>
    <w:p w14:paraId="6A9485ED" w14:textId="5E860567" w:rsidR="008C5744" w:rsidRDefault="008C5744" w:rsidP="008C5744"/>
    <w:p w14:paraId="568A37B4" w14:textId="553A2F6F" w:rsidR="008C5744" w:rsidRDefault="008C5744" w:rsidP="008C5744"/>
    <w:p w14:paraId="343AA44B" w14:textId="069934FF" w:rsidR="008C5744" w:rsidRDefault="008C5744" w:rsidP="008C5744"/>
    <w:p w14:paraId="3E92D2C2" w14:textId="4F95F073" w:rsidR="008C5744" w:rsidRDefault="008C5744" w:rsidP="008C5744"/>
    <w:p w14:paraId="46364DEF" w14:textId="2CD2EF19" w:rsidR="008C5744" w:rsidRDefault="008C5744" w:rsidP="008C5744"/>
    <w:p w14:paraId="1349B164" w14:textId="393A9104" w:rsidR="00F47439" w:rsidRPr="00321641" w:rsidRDefault="005F195C" w:rsidP="000505F8">
      <w:pPr>
        <w:pStyle w:val="TtulosPrembulo-IPCA"/>
      </w:pPr>
      <w:bookmarkStart w:id="9" w:name="_Toc32575157"/>
      <w:r w:rsidRPr="00321641">
        <w:t>Dedicatória</w:t>
      </w:r>
      <w:bookmarkEnd w:id="3"/>
      <w:bookmarkEnd w:id="4"/>
      <w:bookmarkEnd w:id="5"/>
      <w:bookmarkEnd w:id="6"/>
      <w:bookmarkEnd w:id="9"/>
    </w:p>
    <w:p w14:paraId="0D26F491" w14:textId="77777777" w:rsidR="003C3498" w:rsidRDefault="005F195C" w:rsidP="00401434">
      <w:pPr>
        <w:pStyle w:val="TextoNormal-IPCA"/>
      </w:pPr>
      <w:r w:rsidRPr="00273867">
        <w:t xml:space="preserve">Esta secção é facultativa. Se não a utilizar, selecione desde o início do título desta secção até ao início do título da secção seguinte e remova tudo </w:t>
      </w:r>
      <w:r w:rsidR="003C3498" w:rsidRPr="003C3498">
        <w:t xml:space="preserve">(tecla </w:t>
      </w:r>
      <w:proofErr w:type="spellStart"/>
      <w:r w:rsidR="003C3498" w:rsidRPr="003C3498">
        <w:t>Del</w:t>
      </w:r>
      <w:proofErr w:type="spellEnd"/>
      <w:r w:rsidR="003C3498" w:rsidRPr="003C3498">
        <w:t xml:space="preserve"> Windows ou </w:t>
      </w:r>
      <w:proofErr w:type="spellStart"/>
      <w:r w:rsidR="003C3498" w:rsidRPr="003C3498">
        <w:t>Shift</w:t>
      </w:r>
      <w:proofErr w:type="spellEnd"/>
      <w:r w:rsidR="003C3498" w:rsidRPr="003C3498">
        <w:t xml:space="preserve"> + </w:t>
      </w:r>
      <w:proofErr w:type="spellStart"/>
      <w:r w:rsidR="003C3498" w:rsidRPr="003C3498">
        <w:t>Del</w:t>
      </w:r>
      <w:proofErr w:type="spellEnd"/>
      <w:r w:rsidR="003C3498" w:rsidRPr="003C3498">
        <w:t xml:space="preserve"> Mac)</w:t>
      </w:r>
      <w:r w:rsidRPr="00273867">
        <w:t>.</w:t>
      </w:r>
    </w:p>
    <w:p w14:paraId="2A810ABC" w14:textId="77777777" w:rsidR="007A59C7" w:rsidRDefault="005F195C" w:rsidP="00401434">
      <w:pPr>
        <w:pStyle w:val="TextoNormal-IPCA"/>
      </w:pPr>
      <w:r w:rsidRPr="00273867">
        <w:t xml:space="preserve"> Se a utilizar, mude a cor do texto deste parágrafo e do título da secção para branco (de modo a que não sejam impressos, mas sejam colocados no índice) e coloque a dedicatória desejada no parágrafo seguinte.</w:t>
      </w:r>
    </w:p>
    <w:p w14:paraId="3385A0A5" w14:textId="77777777" w:rsidR="007A59C7" w:rsidRDefault="007A59C7" w:rsidP="00401434">
      <w:pPr>
        <w:pStyle w:val="TextoNormal-IPCA"/>
      </w:pPr>
    </w:p>
    <w:p w14:paraId="2870A552" w14:textId="77777777" w:rsidR="00273867" w:rsidRPr="00733CAC" w:rsidRDefault="005F195C" w:rsidP="00733CAC">
      <w:pPr>
        <w:jc w:val="right"/>
        <w:rPr>
          <w:i/>
        </w:rPr>
      </w:pPr>
      <w:r w:rsidRPr="00733CAC">
        <w:rPr>
          <w:i/>
        </w:rPr>
        <w:t>Substituir pelo texto da dedicatória</w:t>
      </w:r>
      <w:r w:rsidR="00743EA8" w:rsidRPr="00733CAC">
        <w:rPr>
          <w:i/>
        </w:rPr>
        <w:br/>
      </w:r>
    </w:p>
    <w:p w14:paraId="70AD2A15" w14:textId="77777777" w:rsidR="004F6AA5" w:rsidRDefault="004F6AA5" w:rsidP="000505F8">
      <w:pPr>
        <w:pStyle w:val="TtulosPrembulo-IPCA"/>
        <w:sectPr w:rsidR="004F6AA5" w:rsidSect="000505F8">
          <w:pgSz w:w="11900" w:h="16840"/>
          <w:pgMar w:top="1985" w:right="1418" w:bottom="1985" w:left="1701" w:header="709" w:footer="709" w:gutter="0"/>
          <w:pgNumType w:fmt="upperRoman"/>
          <w:cols w:space="708"/>
          <w:docGrid w:linePitch="360"/>
        </w:sectPr>
      </w:pPr>
      <w:bookmarkStart w:id="10" w:name="_Toc457372009"/>
    </w:p>
    <w:p w14:paraId="6D4DEB8D" w14:textId="307D3839" w:rsidR="004F6AA5" w:rsidRPr="00DC4EAC" w:rsidRDefault="004F6AA5" w:rsidP="00DC4EAC">
      <w:pPr>
        <w:pStyle w:val="TextoNormal-IPCA"/>
        <w:ind w:firstLine="0"/>
        <w:rPr>
          <w:rFonts w:ascii="Arial" w:hAnsi="Arial" w:cs="Arial"/>
          <w:b/>
          <w:sz w:val="24"/>
        </w:rPr>
        <w:sectPr w:rsidR="004F6AA5" w:rsidRPr="00DC4EAC" w:rsidSect="000505F8">
          <w:pgSz w:w="11900" w:h="16840"/>
          <w:pgMar w:top="1985" w:right="1418" w:bottom="1985" w:left="1701" w:header="709" w:footer="709" w:gutter="0"/>
          <w:pgNumType w:fmt="upperRoman"/>
          <w:cols w:space="708"/>
          <w:docGrid w:linePitch="360"/>
        </w:sectPr>
      </w:pPr>
    </w:p>
    <w:p w14:paraId="322E8802" w14:textId="28A51242" w:rsidR="00F47439" w:rsidRPr="00F47439" w:rsidRDefault="00F47439" w:rsidP="000505F8">
      <w:pPr>
        <w:pStyle w:val="TtulosPrembulo-IPCA"/>
      </w:pPr>
      <w:bookmarkStart w:id="11" w:name="_Toc32575158"/>
      <w:r w:rsidRPr="00F47439">
        <w:lastRenderedPageBreak/>
        <w:t xml:space="preserve">Lista de Abreviaturas </w:t>
      </w:r>
      <w:r w:rsidR="00A3238C">
        <w:br/>
      </w:r>
      <w:r w:rsidRPr="00F47439">
        <w:t>e/ou Siglas</w:t>
      </w:r>
      <w:bookmarkEnd w:id="10"/>
      <w:bookmarkEnd w:id="11"/>
    </w:p>
    <w:p w14:paraId="1A6A2EC4" w14:textId="77777777" w:rsidR="00F47439" w:rsidRPr="00715F23" w:rsidRDefault="00F47439" w:rsidP="00401434">
      <w:pPr>
        <w:pStyle w:val="TextoNormal-IPCA"/>
      </w:pPr>
    </w:p>
    <w:p w14:paraId="3AFB38B5" w14:textId="4A4E5AE7" w:rsidR="00394BDB" w:rsidRPr="000409C3" w:rsidRDefault="00394BDB" w:rsidP="00394BDB">
      <w:pPr>
        <w:pStyle w:val="TextoNormal-IPCA"/>
        <w:rPr>
          <w:lang w:val="en-US"/>
        </w:rPr>
      </w:pPr>
      <w:r w:rsidRPr="000409C3">
        <w:rPr>
          <w:lang w:val="en-US"/>
        </w:rPr>
        <w:t xml:space="preserve">DGT – </w:t>
      </w:r>
      <w:proofErr w:type="spellStart"/>
      <w:r w:rsidRPr="000409C3">
        <w:rPr>
          <w:lang w:val="en-US"/>
        </w:rPr>
        <w:t>Direção</w:t>
      </w:r>
      <w:proofErr w:type="spellEnd"/>
      <w:r w:rsidRPr="000409C3">
        <w:rPr>
          <w:lang w:val="en-US"/>
        </w:rPr>
        <w:t xml:space="preserve"> </w:t>
      </w:r>
      <w:proofErr w:type="spellStart"/>
      <w:r w:rsidRPr="000409C3">
        <w:rPr>
          <w:lang w:val="en-US"/>
        </w:rPr>
        <w:t>Geral</w:t>
      </w:r>
      <w:proofErr w:type="spellEnd"/>
      <w:r w:rsidRPr="000409C3">
        <w:rPr>
          <w:lang w:val="en-US"/>
        </w:rPr>
        <w:t xml:space="preserve"> de </w:t>
      </w:r>
      <w:proofErr w:type="spellStart"/>
      <w:r w:rsidRPr="000409C3">
        <w:rPr>
          <w:lang w:val="en-US"/>
        </w:rPr>
        <w:t>Território</w:t>
      </w:r>
      <w:proofErr w:type="spellEnd"/>
    </w:p>
    <w:p w14:paraId="3B0230A7" w14:textId="0212C729" w:rsidR="007D3D43" w:rsidRPr="0034797C" w:rsidRDefault="007D3D43" w:rsidP="00394BDB">
      <w:pPr>
        <w:pStyle w:val="TextoNormal-IPCA"/>
        <w:rPr>
          <w:sz w:val="18"/>
          <w:szCs w:val="22"/>
          <w:lang w:val="en-US"/>
        </w:rPr>
      </w:pPr>
      <w:r w:rsidRPr="006B2DFF">
        <w:rPr>
          <w:lang w:val="en-US"/>
        </w:rPr>
        <w:t>EPSG - European Petroleum Survey Group</w:t>
      </w:r>
      <w:r w:rsidR="006918A7" w:rsidRPr="006B2DFF">
        <w:rPr>
          <w:lang w:val="en-US"/>
        </w:rPr>
        <w:t xml:space="preserve"> – </w:t>
      </w:r>
      <w:r w:rsidR="006918A7" w:rsidRPr="0034797C">
        <w:rPr>
          <w:sz w:val="18"/>
          <w:szCs w:val="22"/>
          <w:lang w:val="en-US"/>
        </w:rPr>
        <w:t>This group</w:t>
      </w:r>
      <w:r w:rsidR="00CA47CF" w:rsidRPr="0034797C">
        <w:rPr>
          <w:sz w:val="18"/>
          <w:szCs w:val="22"/>
          <w:lang w:val="en-US"/>
        </w:rPr>
        <w:t xml:space="preserve"> have </w:t>
      </w:r>
      <w:r w:rsidR="0034797C" w:rsidRPr="0034797C">
        <w:rPr>
          <w:sz w:val="18"/>
          <w:szCs w:val="22"/>
          <w:lang w:val="en-US"/>
        </w:rPr>
        <w:t>systematized</w:t>
      </w:r>
      <w:r w:rsidR="00CA47CF" w:rsidRPr="0034797C">
        <w:rPr>
          <w:sz w:val="18"/>
          <w:szCs w:val="22"/>
          <w:lang w:val="en-US"/>
        </w:rPr>
        <w:t xml:space="preserve"> all </w:t>
      </w:r>
      <w:r w:rsidR="0034797C" w:rsidRPr="0034797C">
        <w:rPr>
          <w:sz w:val="18"/>
          <w:szCs w:val="22"/>
          <w:lang w:val="en-US"/>
        </w:rPr>
        <w:t>Spatial</w:t>
      </w:r>
      <w:r w:rsidR="00CA47CF" w:rsidRPr="0034797C">
        <w:rPr>
          <w:sz w:val="18"/>
          <w:szCs w:val="22"/>
          <w:lang w:val="en-US"/>
        </w:rPr>
        <w:t xml:space="preserve"> Reference Systems</w:t>
      </w:r>
      <w:r w:rsidR="006B2DFF" w:rsidRPr="0034797C">
        <w:rPr>
          <w:sz w:val="18"/>
          <w:szCs w:val="22"/>
          <w:lang w:val="en-US"/>
        </w:rPr>
        <w:t xml:space="preserve"> (SRS)</w:t>
      </w:r>
      <w:r w:rsidR="006918A7" w:rsidRPr="0034797C">
        <w:rPr>
          <w:sz w:val="18"/>
          <w:szCs w:val="22"/>
          <w:lang w:val="en-US"/>
        </w:rPr>
        <w:t xml:space="preserve">, </w:t>
      </w:r>
      <w:r w:rsidR="009A55C6" w:rsidRPr="0034797C">
        <w:rPr>
          <w:sz w:val="18"/>
          <w:szCs w:val="22"/>
          <w:lang w:val="en-US"/>
        </w:rPr>
        <w:t>naming as ESPG codes</w:t>
      </w:r>
      <w:r w:rsidR="006918A7" w:rsidRPr="0034797C">
        <w:rPr>
          <w:sz w:val="18"/>
          <w:szCs w:val="22"/>
          <w:lang w:val="en-US"/>
        </w:rPr>
        <w:t>.</w:t>
      </w:r>
      <w:r w:rsidR="009A55C6" w:rsidRPr="0034797C">
        <w:rPr>
          <w:sz w:val="18"/>
          <w:szCs w:val="22"/>
          <w:lang w:val="en-US"/>
        </w:rPr>
        <w:t xml:space="preserve"> This means a given </w:t>
      </w:r>
      <w:r w:rsidR="00A4682B" w:rsidRPr="0034797C">
        <w:rPr>
          <w:sz w:val="18"/>
          <w:szCs w:val="22"/>
          <w:lang w:val="en-US"/>
        </w:rPr>
        <w:t>projection can be identified through EPSG pa</w:t>
      </w:r>
      <w:r w:rsidR="008C09EA" w:rsidRPr="0034797C">
        <w:rPr>
          <w:sz w:val="18"/>
          <w:szCs w:val="22"/>
          <w:lang w:val="en-US"/>
        </w:rPr>
        <w:t>ttern</w:t>
      </w:r>
      <w:sdt>
        <w:sdtPr>
          <w:rPr>
            <w:sz w:val="18"/>
            <w:szCs w:val="22"/>
            <w:lang w:val="en-US"/>
          </w:rPr>
          <w:id w:val="434017682"/>
          <w:citation/>
        </w:sdtPr>
        <w:sdtEndPr/>
        <w:sdtContent>
          <w:r w:rsidR="00230E1B">
            <w:rPr>
              <w:sz w:val="18"/>
              <w:szCs w:val="22"/>
              <w:lang w:val="en-US"/>
            </w:rPr>
            <w:fldChar w:fldCharType="begin"/>
          </w:r>
          <w:r w:rsidR="00230E1B" w:rsidRPr="00230E1B">
            <w:rPr>
              <w:sz w:val="18"/>
              <w:szCs w:val="22"/>
              <w:lang w:val="en-US"/>
            </w:rPr>
            <w:instrText xml:space="preserve"> CITATION Dir20 \l 2070 </w:instrText>
          </w:r>
          <w:r w:rsidR="00230E1B">
            <w:rPr>
              <w:sz w:val="18"/>
              <w:szCs w:val="22"/>
              <w:lang w:val="en-US"/>
            </w:rPr>
            <w:fldChar w:fldCharType="separate"/>
          </w:r>
          <w:r w:rsidR="00230E1B" w:rsidRPr="00230E1B">
            <w:rPr>
              <w:noProof/>
              <w:sz w:val="18"/>
              <w:szCs w:val="22"/>
              <w:lang w:val="en-US"/>
            </w:rPr>
            <w:t xml:space="preserve"> (Direção-Geral do Território, 2020)</w:t>
          </w:r>
          <w:r w:rsidR="00230E1B">
            <w:rPr>
              <w:sz w:val="18"/>
              <w:szCs w:val="22"/>
              <w:lang w:val="en-US"/>
            </w:rPr>
            <w:fldChar w:fldCharType="end"/>
          </w:r>
        </w:sdtContent>
      </w:sdt>
      <w:r w:rsidR="00A4682B" w:rsidRPr="0034797C">
        <w:rPr>
          <w:sz w:val="18"/>
          <w:szCs w:val="22"/>
          <w:lang w:val="en-US"/>
        </w:rPr>
        <w:t>.</w:t>
      </w:r>
    </w:p>
    <w:p w14:paraId="0FCBF8CE" w14:textId="1F51A515" w:rsidR="00580165" w:rsidRDefault="00580165" w:rsidP="00580165">
      <w:pPr>
        <w:pStyle w:val="TextoNormal-IPCA"/>
      </w:pPr>
      <w:r>
        <w:t>ICNF – Instituto de Conservação da Natureza e Floresta</w:t>
      </w:r>
    </w:p>
    <w:p w14:paraId="0E040B51" w14:textId="0693B68D" w:rsidR="004D446F" w:rsidRDefault="004D446F" w:rsidP="00401434">
      <w:pPr>
        <w:pStyle w:val="TextoNormal-IPCA"/>
      </w:pPr>
      <w:r w:rsidRPr="004D446F">
        <w:t>SNIG – Sistema Nacio</w:t>
      </w:r>
      <w:r>
        <w:t>nal</w:t>
      </w:r>
      <w:r w:rsidR="00322284">
        <w:t xml:space="preserve"> de Informação Geográfica</w:t>
      </w:r>
    </w:p>
    <w:p w14:paraId="6BCEEF19" w14:textId="2B7E92B2" w:rsidR="008206C7" w:rsidRDefault="008206C7" w:rsidP="00401434">
      <w:pPr>
        <w:pStyle w:val="TextoNormal-IPCA"/>
      </w:pPr>
      <w:r>
        <w:t xml:space="preserve">WMS – Web </w:t>
      </w:r>
      <w:proofErr w:type="spellStart"/>
      <w:r w:rsidRPr="000409C3">
        <w:t>Map</w:t>
      </w:r>
      <w:proofErr w:type="spellEnd"/>
      <w:r>
        <w:t xml:space="preserve"> </w:t>
      </w:r>
      <w:proofErr w:type="spellStart"/>
      <w:r w:rsidRPr="000409C3">
        <w:t>Services</w:t>
      </w:r>
      <w:proofErr w:type="spellEnd"/>
    </w:p>
    <w:p w14:paraId="4CF27F3F" w14:textId="77777777" w:rsidR="00FC5E98" w:rsidRDefault="00FC5E98" w:rsidP="00401434">
      <w:pPr>
        <w:pStyle w:val="TextoNormal-IPCA"/>
      </w:pPr>
    </w:p>
    <w:p w14:paraId="7B911125" w14:textId="77777777" w:rsidR="00322284" w:rsidRPr="004D446F" w:rsidRDefault="00322284" w:rsidP="00401434">
      <w:pPr>
        <w:pStyle w:val="TextoNormal-IPCA"/>
      </w:pPr>
    </w:p>
    <w:p w14:paraId="06D81727" w14:textId="77777777" w:rsidR="00336F4F" w:rsidRDefault="00336F4F" w:rsidP="00401434">
      <w:pPr>
        <w:pStyle w:val="TextoNormal-IPCA"/>
      </w:pPr>
    </w:p>
    <w:p w14:paraId="41CB2F8F" w14:textId="77777777" w:rsidR="00336F4F" w:rsidRDefault="00336F4F" w:rsidP="00401434">
      <w:pPr>
        <w:pStyle w:val="TextoNormal-IPCA"/>
        <w:sectPr w:rsidR="00336F4F" w:rsidSect="004170BC">
          <w:type w:val="oddPage"/>
          <w:pgSz w:w="11900" w:h="16840"/>
          <w:pgMar w:top="1985" w:right="1418" w:bottom="1985" w:left="1701" w:header="709" w:footer="709" w:gutter="0"/>
          <w:pgNumType w:fmt="upperRoman"/>
          <w:cols w:space="708"/>
          <w:docGrid w:linePitch="360"/>
        </w:sectPr>
      </w:pPr>
    </w:p>
    <w:p w14:paraId="7A1BAA52" w14:textId="5EDBBD88" w:rsidR="00336F4F" w:rsidRPr="000505F8" w:rsidRDefault="00336F4F" w:rsidP="00336F4F">
      <w:pPr>
        <w:pStyle w:val="TextoNormal-IPCA"/>
        <w:ind w:firstLine="0"/>
        <w:rPr>
          <w:rFonts w:ascii="Arial" w:hAnsi="Arial" w:cs="Arial"/>
          <w:b/>
          <w:sz w:val="24"/>
        </w:rPr>
      </w:pPr>
    </w:p>
    <w:p w14:paraId="12620CBE" w14:textId="77777777" w:rsidR="00336F4F" w:rsidRDefault="00336F4F" w:rsidP="00336F4F">
      <w:pPr>
        <w:pStyle w:val="TextoNormal-IPCA"/>
        <w:ind w:firstLine="0"/>
        <w:sectPr w:rsidR="00336F4F" w:rsidSect="004170BC">
          <w:pgSz w:w="11900" w:h="16840"/>
          <w:pgMar w:top="1985" w:right="1418" w:bottom="1985" w:left="1701" w:header="709" w:footer="709" w:gutter="0"/>
          <w:pgNumType w:fmt="upperRoman"/>
          <w:cols w:space="708"/>
          <w:docGrid w:linePitch="360"/>
        </w:sectPr>
      </w:pPr>
    </w:p>
    <w:p w14:paraId="7C2AA2D9" w14:textId="60C0CB11" w:rsidR="00AE1268" w:rsidRPr="00336F4F" w:rsidRDefault="00336F4F" w:rsidP="00084C8A">
      <w:pPr>
        <w:pStyle w:val="TtulosPrembulo-IPCA"/>
      </w:pPr>
      <w:bookmarkStart w:id="12" w:name="_Toc32575159"/>
      <w:r w:rsidRPr="00336F4F">
        <w:lastRenderedPageBreak/>
        <w:t>ÍNDICE</w:t>
      </w:r>
      <w:bookmarkEnd w:id="12"/>
      <w:r w:rsidRPr="00336F4F">
        <w:t xml:space="preserve"> </w:t>
      </w:r>
    </w:p>
    <w:p w14:paraId="65FA6037" w14:textId="7CB3A2ED" w:rsidR="00CF7355" w:rsidRDefault="00F75A2D">
      <w:pPr>
        <w:pStyle w:val="TOC1"/>
        <w:rPr>
          <w:rFonts w:asciiTheme="minorHAnsi" w:eastAsiaTheme="minorEastAsia" w:hAnsiTheme="minorHAnsi" w:cstheme="minorBidi"/>
          <w:caps w:val="0"/>
          <w:noProof/>
          <w:sz w:val="22"/>
          <w:szCs w:val="22"/>
          <w:lang w:eastAsia="pt-PT"/>
        </w:rPr>
      </w:pPr>
      <w:r>
        <w:rPr>
          <w:caps w:val="0"/>
        </w:rPr>
        <w:fldChar w:fldCharType="begin"/>
      </w:r>
      <w:r>
        <w:rPr>
          <w:caps w:val="0"/>
        </w:rPr>
        <w:instrText xml:space="preserve"> TOC \o "1-5" \u </w:instrText>
      </w:r>
      <w:r>
        <w:rPr>
          <w:caps w:val="0"/>
        </w:rPr>
        <w:fldChar w:fldCharType="separate"/>
      </w:r>
      <w:r w:rsidR="00CF7355" w:rsidRPr="002B53C6">
        <w:rPr>
          <w:noProof/>
          <w:highlight w:val="yellow"/>
        </w:rPr>
        <w:t>APOIOS</w:t>
      </w:r>
      <w:r w:rsidR="00CF7355">
        <w:rPr>
          <w:noProof/>
        </w:rPr>
        <w:tab/>
      </w:r>
      <w:r w:rsidR="00CF7355">
        <w:rPr>
          <w:noProof/>
        </w:rPr>
        <w:fldChar w:fldCharType="begin"/>
      </w:r>
      <w:r w:rsidR="00CF7355">
        <w:rPr>
          <w:noProof/>
        </w:rPr>
        <w:instrText xml:space="preserve"> PAGEREF _Toc32575153 \h </w:instrText>
      </w:r>
      <w:r w:rsidR="00CF7355">
        <w:rPr>
          <w:noProof/>
        </w:rPr>
      </w:r>
      <w:r w:rsidR="00CF7355">
        <w:rPr>
          <w:noProof/>
        </w:rPr>
        <w:fldChar w:fldCharType="separate"/>
      </w:r>
      <w:r w:rsidR="00CF7355">
        <w:rPr>
          <w:noProof/>
        </w:rPr>
        <w:t>I</w:t>
      </w:r>
      <w:r w:rsidR="00CF7355">
        <w:rPr>
          <w:noProof/>
        </w:rPr>
        <w:fldChar w:fldCharType="end"/>
      </w:r>
    </w:p>
    <w:p w14:paraId="514A0262" w14:textId="546108D6" w:rsidR="00CF7355" w:rsidRDefault="00CF7355">
      <w:pPr>
        <w:pStyle w:val="TOC1"/>
        <w:rPr>
          <w:rFonts w:asciiTheme="minorHAnsi" w:eastAsiaTheme="minorEastAsia" w:hAnsiTheme="minorHAnsi" w:cstheme="minorBidi"/>
          <w:caps w:val="0"/>
          <w:noProof/>
          <w:sz w:val="22"/>
          <w:szCs w:val="22"/>
          <w:lang w:eastAsia="pt-PT"/>
        </w:rPr>
      </w:pPr>
      <w:r>
        <w:rPr>
          <w:noProof/>
        </w:rPr>
        <w:t>RESUMO</w:t>
      </w:r>
      <w:r>
        <w:rPr>
          <w:noProof/>
        </w:rPr>
        <w:tab/>
      </w:r>
      <w:r>
        <w:rPr>
          <w:noProof/>
        </w:rPr>
        <w:fldChar w:fldCharType="begin"/>
      </w:r>
      <w:r>
        <w:rPr>
          <w:noProof/>
        </w:rPr>
        <w:instrText xml:space="preserve"> PAGEREF _Toc32575154 \h </w:instrText>
      </w:r>
      <w:r>
        <w:rPr>
          <w:noProof/>
        </w:rPr>
      </w:r>
      <w:r>
        <w:rPr>
          <w:noProof/>
        </w:rPr>
        <w:fldChar w:fldCharType="separate"/>
      </w:r>
      <w:r>
        <w:rPr>
          <w:noProof/>
        </w:rPr>
        <w:t>III</w:t>
      </w:r>
      <w:r>
        <w:rPr>
          <w:noProof/>
        </w:rPr>
        <w:fldChar w:fldCharType="end"/>
      </w:r>
    </w:p>
    <w:p w14:paraId="1F4A52BA" w14:textId="077CE366" w:rsidR="00CF7355" w:rsidRDefault="00CF7355">
      <w:pPr>
        <w:pStyle w:val="TOC1"/>
        <w:rPr>
          <w:rFonts w:asciiTheme="minorHAnsi" w:eastAsiaTheme="minorEastAsia" w:hAnsiTheme="minorHAnsi" w:cstheme="minorBidi"/>
          <w:caps w:val="0"/>
          <w:noProof/>
          <w:sz w:val="22"/>
          <w:szCs w:val="22"/>
          <w:lang w:eastAsia="pt-PT"/>
        </w:rPr>
      </w:pPr>
      <w:r w:rsidRPr="00CF7355">
        <w:rPr>
          <w:noProof/>
        </w:rPr>
        <w:t>ABSTRACT</w:t>
      </w:r>
      <w:r>
        <w:rPr>
          <w:noProof/>
        </w:rPr>
        <w:tab/>
      </w:r>
      <w:r>
        <w:rPr>
          <w:noProof/>
        </w:rPr>
        <w:fldChar w:fldCharType="begin"/>
      </w:r>
      <w:r>
        <w:rPr>
          <w:noProof/>
        </w:rPr>
        <w:instrText xml:space="preserve"> PAGEREF _Toc32575155 \h </w:instrText>
      </w:r>
      <w:r>
        <w:rPr>
          <w:noProof/>
        </w:rPr>
      </w:r>
      <w:r>
        <w:rPr>
          <w:noProof/>
        </w:rPr>
        <w:fldChar w:fldCharType="separate"/>
      </w:r>
      <w:r>
        <w:rPr>
          <w:noProof/>
        </w:rPr>
        <w:t>V</w:t>
      </w:r>
      <w:r>
        <w:rPr>
          <w:noProof/>
        </w:rPr>
        <w:fldChar w:fldCharType="end"/>
      </w:r>
    </w:p>
    <w:p w14:paraId="01547D58" w14:textId="3FC3246A" w:rsidR="00CF7355" w:rsidRDefault="00CF7355">
      <w:pPr>
        <w:pStyle w:val="TOC1"/>
        <w:rPr>
          <w:rFonts w:asciiTheme="minorHAnsi" w:eastAsiaTheme="minorEastAsia" w:hAnsiTheme="minorHAnsi" w:cstheme="minorBidi"/>
          <w:caps w:val="0"/>
          <w:noProof/>
          <w:sz w:val="22"/>
          <w:szCs w:val="22"/>
          <w:lang w:eastAsia="pt-PT"/>
        </w:rPr>
      </w:pPr>
      <w:r>
        <w:rPr>
          <w:noProof/>
        </w:rPr>
        <w:t>Agradecimentos</w:t>
      </w:r>
      <w:r>
        <w:rPr>
          <w:noProof/>
        </w:rPr>
        <w:tab/>
      </w:r>
      <w:r>
        <w:rPr>
          <w:noProof/>
        </w:rPr>
        <w:fldChar w:fldCharType="begin"/>
      </w:r>
      <w:r>
        <w:rPr>
          <w:noProof/>
        </w:rPr>
        <w:instrText xml:space="preserve"> PAGEREF _Toc32575156 \h </w:instrText>
      </w:r>
      <w:r>
        <w:rPr>
          <w:noProof/>
        </w:rPr>
      </w:r>
      <w:r>
        <w:rPr>
          <w:noProof/>
        </w:rPr>
        <w:fldChar w:fldCharType="separate"/>
      </w:r>
      <w:r>
        <w:rPr>
          <w:noProof/>
        </w:rPr>
        <w:t>VII</w:t>
      </w:r>
      <w:r>
        <w:rPr>
          <w:noProof/>
        </w:rPr>
        <w:fldChar w:fldCharType="end"/>
      </w:r>
    </w:p>
    <w:p w14:paraId="21594F4B" w14:textId="577AC9D0" w:rsidR="00CF7355" w:rsidRDefault="00CF7355">
      <w:pPr>
        <w:pStyle w:val="TOC1"/>
        <w:rPr>
          <w:rFonts w:asciiTheme="minorHAnsi" w:eastAsiaTheme="minorEastAsia" w:hAnsiTheme="minorHAnsi" w:cstheme="minorBidi"/>
          <w:caps w:val="0"/>
          <w:noProof/>
          <w:sz w:val="22"/>
          <w:szCs w:val="22"/>
          <w:lang w:eastAsia="pt-PT"/>
        </w:rPr>
      </w:pPr>
      <w:r>
        <w:rPr>
          <w:noProof/>
        </w:rPr>
        <w:t>Dedicatória</w:t>
      </w:r>
      <w:r>
        <w:rPr>
          <w:noProof/>
        </w:rPr>
        <w:tab/>
      </w:r>
      <w:r>
        <w:rPr>
          <w:noProof/>
        </w:rPr>
        <w:fldChar w:fldCharType="begin"/>
      </w:r>
      <w:r>
        <w:rPr>
          <w:noProof/>
        </w:rPr>
        <w:instrText xml:space="preserve"> PAGEREF _Toc32575157 \h </w:instrText>
      </w:r>
      <w:r>
        <w:rPr>
          <w:noProof/>
        </w:rPr>
      </w:r>
      <w:r>
        <w:rPr>
          <w:noProof/>
        </w:rPr>
        <w:fldChar w:fldCharType="separate"/>
      </w:r>
      <w:r>
        <w:rPr>
          <w:noProof/>
        </w:rPr>
        <w:t>IX</w:t>
      </w:r>
      <w:r>
        <w:rPr>
          <w:noProof/>
        </w:rPr>
        <w:fldChar w:fldCharType="end"/>
      </w:r>
    </w:p>
    <w:p w14:paraId="7A43BE2B" w14:textId="25542802" w:rsidR="00CF7355" w:rsidRDefault="00CF7355">
      <w:pPr>
        <w:pStyle w:val="TOC1"/>
        <w:rPr>
          <w:rFonts w:asciiTheme="minorHAnsi" w:eastAsiaTheme="minorEastAsia" w:hAnsiTheme="minorHAnsi" w:cstheme="minorBidi"/>
          <w:caps w:val="0"/>
          <w:noProof/>
          <w:sz w:val="22"/>
          <w:szCs w:val="22"/>
          <w:lang w:eastAsia="pt-PT"/>
        </w:rPr>
      </w:pPr>
      <w:r>
        <w:rPr>
          <w:noProof/>
        </w:rPr>
        <w:t>Lista de Abreviaturas  e/ou Siglas</w:t>
      </w:r>
      <w:r>
        <w:rPr>
          <w:noProof/>
        </w:rPr>
        <w:tab/>
      </w:r>
      <w:r>
        <w:rPr>
          <w:noProof/>
        </w:rPr>
        <w:fldChar w:fldCharType="begin"/>
      </w:r>
      <w:r>
        <w:rPr>
          <w:noProof/>
        </w:rPr>
        <w:instrText xml:space="preserve"> PAGEREF _Toc32575158 \h </w:instrText>
      </w:r>
      <w:r>
        <w:rPr>
          <w:noProof/>
        </w:rPr>
      </w:r>
      <w:r>
        <w:rPr>
          <w:noProof/>
        </w:rPr>
        <w:fldChar w:fldCharType="separate"/>
      </w:r>
      <w:r>
        <w:rPr>
          <w:noProof/>
        </w:rPr>
        <w:t>XI</w:t>
      </w:r>
      <w:r>
        <w:rPr>
          <w:noProof/>
        </w:rPr>
        <w:fldChar w:fldCharType="end"/>
      </w:r>
    </w:p>
    <w:p w14:paraId="13E37FBB" w14:textId="463F4EFF" w:rsidR="00CF7355" w:rsidRDefault="00CF7355">
      <w:pPr>
        <w:pStyle w:val="TOC1"/>
        <w:rPr>
          <w:rFonts w:asciiTheme="minorHAnsi" w:eastAsiaTheme="minorEastAsia" w:hAnsiTheme="minorHAnsi" w:cstheme="minorBidi"/>
          <w:caps w:val="0"/>
          <w:noProof/>
          <w:sz w:val="22"/>
          <w:szCs w:val="22"/>
          <w:lang w:eastAsia="pt-PT"/>
        </w:rPr>
      </w:pPr>
      <w:r>
        <w:rPr>
          <w:noProof/>
        </w:rPr>
        <w:t>ÍNDICE</w:t>
      </w:r>
      <w:r>
        <w:rPr>
          <w:noProof/>
        </w:rPr>
        <w:tab/>
      </w:r>
      <w:r>
        <w:rPr>
          <w:noProof/>
        </w:rPr>
        <w:fldChar w:fldCharType="begin"/>
      </w:r>
      <w:r>
        <w:rPr>
          <w:noProof/>
        </w:rPr>
        <w:instrText xml:space="preserve"> PAGEREF _Toc32575159 \h </w:instrText>
      </w:r>
      <w:r>
        <w:rPr>
          <w:noProof/>
        </w:rPr>
      </w:r>
      <w:r>
        <w:rPr>
          <w:noProof/>
        </w:rPr>
        <w:fldChar w:fldCharType="separate"/>
      </w:r>
      <w:r>
        <w:rPr>
          <w:noProof/>
        </w:rPr>
        <w:t>XIII</w:t>
      </w:r>
      <w:r>
        <w:rPr>
          <w:noProof/>
        </w:rPr>
        <w:fldChar w:fldCharType="end"/>
      </w:r>
    </w:p>
    <w:p w14:paraId="19A7EDCC" w14:textId="3703C207" w:rsidR="00CF7355" w:rsidRDefault="00CF7355">
      <w:pPr>
        <w:pStyle w:val="TOC1"/>
        <w:rPr>
          <w:rFonts w:asciiTheme="minorHAnsi" w:eastAsiaTheme="minorEastAsia" w:hAnsiTheme="minorHAnsi" w:cstheme="minorBidi"/>
          <w:caps w:val="0"/>
          <w:noProof/>
          <w:sz w:val="22"/>
          <w:szCs w:val="22"/>
          <w:lang w:eastAsia="pt-PT"/>
        </w:rPr>
      </w:pPr>
      <w:r>
        <w:rPr>
          <w:noProof/>
        </w:rPr>
        <w:t>Introdução</w:t>
      </w:r>
      <w:r>
        <w:rPr>
          <w:noProof/>
        </w:rPr>
        <w:tab/>
      </w:r>
      <w:r>
        <w:rPr>
          <w:noProof/>
        </w:rPr>
        <w:fldChar w:fldCharType="begin"/>
      </w:r>
      <w:r>
        <w:rPr>
          <w:noProof/>
        </w:rPr>
        <w:instrText xml:space="preserve"> PAGEREF _Toc32575160 \h </w:instrText>
      </w:r>
      <w:r>
        <w:rPr>
          <w:noProof/>
        </w:rPr>
      </w:r>
      <w:r>
        <w:rPr>
          <w:noProof/>
        </w:rPr>
        <w:fldChar w:fldCharType="separate"/>
      </w:r>
      <w:r>
        <w:rPr>
          <w:noProof/>
        </w:rPr>
        <w:t>1</w:t>
      </w:r>
      <w:r>
        <w:rPr>
          <w:noProof/>
        </w:rPr>
        <w:fldChar w:fldCharType="end"/>
      </w:r>
    </w:p>
    <w:p w14:paraId="5A5A5BD0" w14:textId="61C5118F" w:rsidR="00CF7355" w:rsidRDefault="00CF7355">
      <w:pPr>
        <w:pStyle w:val="TOC1"/>
        <w:tabs>
          <w:tab w:val="left" w:pos="680"/>
        </w:tabs>
        <w:rPr>
          <w:rFonts w:asciiTheme="minorHAnsi" w:eastAsiaTheme="minorEastAsia" w:hAnsiTheme="minorHAnsi" w:cstheme="minorBidi"/>
          <w:caps w:val="0"/>
          <w:noProof/>
          <w:sz w:val="22"/>
          <w:szCs w:val="22"/>
          <w:lang w:eastAsia="pt-PT"/>
        </w:rPr>
      </w:pPr>
      <w:r>
        <w:rPr>
          <w:noProof/>
        </w:rPr>
        <w:t>1.</w:t>
      </w:r>
      <w:r>
        <w:rPr>
          <w:rFonts w:asciiTheme="minorHAnsi" w:eastAsiaTheme="minorEastAsia" w:hAnsiTheme="minorHAnsi" w:cstheme="minorBidi"/>
          <w:caps w:val="0"/>
          <w:noProof/>
          <w:sz w:val="22"/>
          <w:szCs w:val="22"/>
          <w:lang w:eastAsia="pt-PT"/>
        </w:rPr>
        <w:tab/>
      </w:r>
      <w:r>
        <w:rPr>
          <w:noProof/>
        </w:rPr>
        <w:t>Exemplo de Capítulo/ secção de Nível 1</w:t>
      </w:r>
      <w:r>
        <w:rPr>
          <w:noProof/>
        </w:rPr>
        <w:tab/>
      </w:r>
      <w:r>
        <w:rPr>
          <w:noProof/>
        </w:rPr>
        <w:fldChar w:fldCharType="begin"/>
      </w:r>
      <w:r>
        <w:rPr>
          <w:noProof/>
        </w:rPr>
        <w:instrText xml:space="preserve"> PAGEREF _Toc32575161 \h </w:instrText>
      </w:r>
      <w:r>
        <w:rPr>
          <w:noProof/>
        </w:rPr>
      </w:r>
      <w:r>
        <w:rPr>
          <w:noProof/>
        </w:rPr>
        <w:fldChar w:fldCharType="separate"/>
      </w:r>
      <w:r>
        <w:rPr>
          <w:noProof/>
        </w:rPr>
        <w:t>3</w:t>
      </w:r>
      <w:r>
        <w:rPr>
          <w:noProof/>
        </w:rPr>
        <w:fldChar w:fldCharType="end"/>
      </w:r>
    </w:p>
    <w:p w14:paraId="578116F3" w14:textId="615D112D" w:rsidR="00CF7355" w:rsidRDefault="00CF7355">
      <w:pPr>
        <w:pStyle w:val="TOC2"/>
        <w:rPr>
          <w:rFonts w:asciiTheme="minorHAnsi" w:eastAsiaTheme="minorEastAsia" w:hAnsiTheme="minorHAnsi" w:cstheme="minorBidi"/>
          <w:b w:val="0"/>
          <w:caps w:val="0"/>
          <w:noProof/>
          <w:sz w:val="22"/>
          <w:szCs w:val="22"/>
          <w:lang w:eastAsia="pt-PT"/>
        </w:rPr>
      </w:pPr>
      <w:r>
        <w:rPr>
          <w:noProof/>
        </w:rPr>
        <w:t>1.1 Exemplo de SubCapítulo/ seccção de Nível 2</w:t>
      </w:r>
      <w:r>
        <w:rPr>
          <w:noProof/>
        </w:rPr>
        <w:tab/>
      </w:r>
      <w:r>
        <w:rPr>
          <w:noProof/>
        </w:rPr>
        <w:fldChar w:fldCharType="begin"/>
      </w:r>
      <w:r>
        <w:rPr>
          <w:noProof/>
        </w:rPr>
        <w:instrText xml:space="preserve"> PAGEREF _Toc32575162 \h </w:instrText>
      </w:r>
      <w:r>
        <w:rPr>
          <w:noProof/>
        </w:rPr>
      </w:r>
      <w:r>
        <w:rPr>
          <w:noProof/>
        </w:rPr>
        <w:fldChar w:fldCharType="separate"/>
      </w:r>
      <w:r>
        <w:rPr>
          <w:noProof/>
        </w:rPr>
        <w:t>3</w:t>
      </w:r>
      <w:r>
        <w:rPr>
          <w:noProof/>
        </w:rPr>
        <w:fldChar w:fldCharType="end"/>
      </w:r>
    </w:p>
    <w:p w14:paraId="0E5A40B2" w14:textId="0A1BBCD5" w:rsidR="00CF7355" w:rsidRDefault="00CF7355">
      <w:pPr>
        <w:pStyle w:val="TOC3"/>
        <w:tabs>
          <w:tab w:val="right" w:leader="dot" w:pos="7070"/>
        </w:tabs>
        <w:rPr>
          <w:rFonts w:asciiTheme="minorHAnsi" w:eastAsiaTheme="minorEastAsia" w:hAnsiTheme="minorHAnsi" w:cstheme="minorBidi"/>
          <w:caps w:val="0"/>
          <w:noProof/>
          <w:sz w:val="22"/>
          <w:szCs w:val="22"/>
          <w:lang w:eastAsia="pt-PT"/>
        </w:rPr>
      </w:pPr>
      <w:r>
        <w:rPr>
          <w:noProof/>
        </w:rPr>
        <w:t>1.1.1 Exemplo de outro subCapítulo/Secção de Nível 3</w:t>
      </w:r>
      <w:r>
        <w:rPr>
          <w:noProof/>
        </w:rPr>
        <w:tab/>
      </w:r>
      <w:r>
        <w:rPr>
          <w:noProof/>
        </w:rPr>
        <w:fldChar w:fldCharType="begin"/>
      </w:r>
      <w:r>
        <w:rPr>
          <w:noProof/>
        </w:rPr>
        <w:instrText xml:space="preserve"> PAGEREF _Toc32575163 \h </w:instrText>
      </w:r>
      <w:r>
        <w:rPr>
          <w:noProof/>
        </w:rPr>
      </w:r>
      <w:r>
        <w:rPr>
          <w:noProof/>
        </w:rPr>
        <w:fldChar w:fldCharType="separate"/>
      </w:r>
      <w:r>
        <w:rPr>
          <w:noProof/>
        </w:rPr>
        <w:t>3</w:t>
      </w:r>
      <w:r>
        <w:rPr>
          <w:noProof/>
        </w:rPr>
        <w:fldChar w:fldCharType="end"/>
      </w:r>
    </w:p>
    <w:p w14:paraId="3770AD07" w14:textId="21230708" w:rsidR="00CF7355" w:rsidRDefault="00CF7355">
      <w:pPr>
        <w:pStyle w:val="TOC4"/>
        <w:tabs>
          <w:tab w:val="right" w:leader="dot" w:pos="7070"/>
        </w:tabs>
        <w:rPr>
          <w:rFonts w:asciiTheme="minorHAnsi" w:eastAsiaTheme="minorEastAsia" w:hAnsiTheme="minorHAnsi" w:cstheme="minorBidi"/>
          <w:b w:val="0"/>
          <w:noProof/>
          <w:sz w:val="22"/>
          <w:szCs w:val="22"/>
          <w:lang w:eastAsia="pt-PT"/>
        </w:rPr>
      </w:pPr>
      <w:r>
        <w:rPr>
          <w:noProof/>
        </w:rPr>
        <w:t>1.1.1.1 Exemplo de outro Subcapítulo/ Secção de Nível 4</w:t>
      </w:r>
      <w:r>
        <w:rPr>
          <w:noProof/>
        </w:rPr>
        <w:tab/>
      </w:r>
      <w:r>
        <w:rPr>
          <w:noProof/>
        </w:rPr>
        <w:fldChar w:fldCharType="begin"/>
      </w:r>
      <w:r>
        <w:rPr>
          <w:noProof/>
        </w:rPr>
        <w:instrText xml:space="preserve"> PAGEREF _Toc32575164 \h </w:instrText>
      </w:r>
      <w:r>
        <w:rPr>
          <w:noProof/>
        </w:rPr>
      </w:r>
      <w:r>
        <w:rPr>
          <w:noProof/>
        </w:rPr>
        <w:fldChar w:fldCharType="separate"/>
      </w:r>
      <w:r>
        <w:rPr>
          <w:noProof/>
        </w:rPr>
        <w:t>3</w:t>
      </w:r>
      <w:r>
        <w:rPr>
          <w:noProof/>
        </w:rPr>
        <w:fldChar w:fldCharType="end"/>
      </w:r>
    </w:p>
    <w:p w14:paraId="78AAC081" w14:textId="265FC9CE" w:rsidR="00CF7355" w:rsidRDefault="00CF7355">
      <w:pPr>
        <w:pStyle w:val="TOC5"/>
        <w:tabs>
          <w:tab w:val="right" w:leader="dot" w:pos="7070"/>
        </w:tabs>
        <w:rPr>
          <w:rFonts w:asciiTheme="minorHAnsi" w:eastAsiaTheme="minorEastAsia" w:hAnsiTheme="minorHAnsi" w:cstheme="minorBidi"/>
          <w:i w:val="0"/>
          <w:noProof/>
          <w:sz w:val="22"/>
          <w:szCs w:val="22"/>
          <w:lang w:eastAsia="pt-PT"/>
        </w:rPr>
      </w:pPr>
      <w:r>
        <w:rPr>
          <w:noProof/>
        </w:rPr>
        <w:t>1.1.1.1.1 Exemplo de outro Subcapítulo/Secção de Nível 5</w:t>
      </w:r>
      <w:r>
        <w:rPr>
          <w:noProof/>
        </w:rPr>
        <w:tab/>
      </w:r>
      <w:r>
        <w:rPr>
          <w:noProof/>
        </w:rPr>
        <w:fldChar w:fldCharType="begin"/>
      </w:r>
      <w:r>
        <w:rPr>
          <w:noProof/>
        </w:rPr>
        <w:instrText xml:space="preserve"> PAGEREF _Toc32575165 \h </w:instrText>
      </w:r>
      <w:r>
        <w:rPr>
          <w:noProof/>
        </w:rPr>
      </w:r>
      <w:r>
        <w:rPr>
          <w:noProof/>
        </w:rPr>
        <w:fldChar w:fldCharType="separate"/>
      </w:r>
      <w:r>
        <w:rPr>
          <w:noProof/>
        </w:rPr>
        <w:t>3</w:t>
      </w:r>
      <w:r>
        <w:rPr>
          <w:noProof/>
        </w:rPr>
        <w:fldChar w:fldCharType="end"/>
      </w:r>
    </w:p>
    <w:p w14:paraId="49A80255" w14:textId="07E64681" w:rsidR="00CF7355" w:rsidRDefault="00CF7355">
      <w:pPr>
        <w:pStyle w:val="TOC5"/>
        <w:tabs>
          <w:tab w:val="right" w:leader="dot" w:pos="7070"/>
        </w:tabs>
        <w:rPr>
          <w:rFonts w:asciiTheme="minorHAnsi" w:eastAsiaTheme="minorEastAsia" w:hAnsiTheme="minorHAnsi" w:cstheme="minorBidi"/>
          <w:i w:val="0"/>
          <w:noProof/>
          <w:sz w:val="22"/>
          <w:szCs w:val="22"/>
          <w:lang w:eastAsia="pt-PT"/>
        </w:rPr>
      </w:pPr>
      <w:r>
        <w:rPr>
          <w:noProof/>
        </w:rPr>
        <w:t>1.1.1.1.2 Outro Subcapítulo/ Secção de Nível 5</w:t>
      </w:r>
      <w:r>
        <w:rPr>
          <w:noProof/>
        </w:rPr>
        <w:tab/>
      </w:r>
      <w:r>
        <w:rPr>
          <w:noProof/>
        </w:rPr>
        <w:fldChar w:fldCharType="begin"/>
      </w:r>
      <w:r>
        <w:rPr>
          <w:noProof/>
        </w:rPr>
        <w:instrText xml:space="preserve"> PAGEREF _Toc32575166 \h </w:instrText>
      </w:r>
      <w:r>
        <w:rPr>
          <w:noProof/>
        </w:rPr>
      </w:r>
      <w:r>
        <w:rPr>
          <w:noProof/>
        </w:rPr>
        <w:fldChar w:fldCharType="separate"/>
      </w:r>
      <w:r>
        <w:rPr>
          <w:noProof/>
        </w:rPr>
        <w:t>3</w:t>
      </w:r>
      <w:r>
        <w:rPr>
          <w:noProof/>
        </w:rPr>
        <w:fldChar w:fldCharType="end"/>
      </w:r>
    </w:p>
    <w:p w14:paraId="4D6E5F41" w14:textId="1589C020" w:rsidR="00CF7355" w:rsidRDefault="00CF7355">
      <w:pPr>
        <w:pStyle w:val="TOC2"/>
        <w:rPr>
          <w:rFonts w:asciiTheme="minorHAnsi" w:eastAsiaTheme="minorEastAsia" w:hAnsiTheme="minorHAnsi" w:cstheme="minorBidi"/>
          <w:b w:val="0"/>
          <w:caps w:val="0"/>
          <w:noProof/>
          <w:sz w:val="22"/>
          <w:szCs w:val="22"/>
          <w:lang w:eastAsia="pt-PT"/>
        </w:rPr>
      </w:pPr>
      <w:r>
        <w:rPr>
          <w:noProof/>
        </w:rPr>
        <w:t>1.2 Outro Subcapítulo/ Secção de Nível 2</w:t>
      </w:r>
      <w:r>
        <w:rPr>
          <w:noProof/>
        </w:rPr>
        <w:tab/>
      </w:r>
      <w:r>
        <w:rPr>
          <w:noProof/>
        </w:rPr>
        <w:fldChar w:fldCharType="begin"/>
      </w:r>
      <w:r>
        <w:rPr>
          <w:noProof/>
        </w:rPr>
        <w:instrText xml:space="preserve"> PAGEREF _Toc32575167 \h </w:instrText>
      </w:r>
      <w:r>
        <w:rPr>
          <w:noProof/>
        </w:rPr>
      </w:r>
      <w:r>
        <w:rPr>
          <w:noProof/>
        </w:rPr>
        <w:fldChar w:fldCharType="separate"/>
      </w:r>
      <w:r>
        <w:rPr>
          <w:noProof/>
        </w:rPr>
        <w:t>3</w:t>
      </w:r>
      <w:r>
        <w:rPr>
          <w:noProof/>
        </w:rPr>
        <w:fldChar w:fldCharType="end"/>
      </w:r>
    </w:p>
    <w:p w14:paraId="1E491B6E" w14:textId="036272F2" w:rsidR="00CF7355" w:rsidRPr="00CF7355" w:rsidRDefault="00CF7355">
      <w:pPr>
        <w:pStyle w:val="TOC1"/>
        <w:tabs>
          <w:tab w:val="left" w:pos="680"/>
        </w:tabs>
        <w:rPr>
          <w:rFonts w:asciiTheme="minorHAnsi" w:eastAsiaTheme="minorEastAsia" w:hAnsiTheme="minorHAnsi" w:cstheme="minorBidi"/>
          <w:caps w:val="0"/>
          <w:noProof/>
          <w:sz w:val="22"/>
          <w:szCs w:val="22"/>
          <w:lang w:val="en-US" w:eastAsia="pt-PT"/>
        </w:rPr>
      </w:pPr>
      <w:r w:rsidRPr="00CF7355">
        <w:rPr>
          <w:noProof/>
          <w:lang w:val="en-US"/>
        </w:rPr>
        <w:t>2.</w:t>
      </w:r>
      <w:r w:rsidRPr="00CF7355">
        <w:rPr>
          <w:rFonts w:asciiTheme="minorHAnsi" w:eastAsiaTheme="minorEastAsia" w:hAnsiTheme="minorHAnsi" w:cstheme="minorBidi"/>
          <w:caps w:val="0"/>
          <w:noProof/>
          <w:sz w:val="22"/>
          <w:szCs w:val="22"/>
          <w:lang w:val="en-US" w:eastAsia="pt-PT"/>
        </w:rPr>
        <w:tab/>
      </w:r>
      <w:r w:rsidRPr="00CF7355">
        <w:rPr>
          <w:noProof/>
          <w:lang w:val="en-US"/>
        </w:rPr>
        <w:t>Work developed</w:t>
      </w:r>
      <w:r w:rsidRPr="00CF7355">
        <w:rPr>
          <w:noProof/>
          <w:lang w:val="en-US"/>
        </w:rPr>
        <w:tab/>
      </w:r>
      <w:r>
        <w:rPr>
          <w:noProof/>
        </w:rPr>
        <w:fldChar w:fldCharType="begin"/>
      </w:r>
      <w:r w:rsidRPr="00CF7355">
        <w:rPr>
          <w:noProof/>
          <w:lang w:val="en-US"/>
        </w:rPr>
        <w:instrText xml:space="preserve"> PAGEREF _Toc32575168 \h </w:instrText>
      </w:r>
      <w:r>
        <w:rPr>
          <w:noProof/>
        </w:rPr>
      </w:r>
      <w:r>
        <w:rPr>
          <w:noProof/>
        </w:rPr>
        <w:fldChar w:fldCharType="separate"/>
      </w:r>
      <w:r w:rsidRPr="00CF7355">
        <w:rPr>
          <w:noProof/>
          <w:lang w:val="en-US"/>
        </w:rPr>
        <w:t>4</w:t>
      </w:r>
      <w:r>
        <w:rPr>
          <w:noProof/>
        </w:rPr>
        <w:fldChar w:fldCharType="end"/>
      </w:r>
    </w:p>
    <w:p w14:paraId="75AE0421" w14:textId="4BDB2E8A" w:rsidR="00CF7355" w:rsidRPr="00CF7355" w:rsidRDefault="00CF7355">
      <w:pPr>
        <w:pStyle w:val="TOC2"/>
        <w:rPr>
          <w:rFonts w:asciiTheme="minorHAnsi" w:eastAsiaTheme="minorEastAsia" w:hAnsiTheme="minorHAnsi" w:cstheme="minorBidi"/>
          <w:b w:val="0"/>
          <w:caps w:val="0"/>
          <w:noProof/>
          <w:sz w:val="22"/>
          <w:szCs w:val="22"/>
          <w:lang w:val="en-US" w:eastAsia="pt-PT"/>
        </w:rPr>
      </w:pPr>
      <w:r w:rsidRPr="00CF7355">
        <w:rPr>
          <w:noProof/>
          <w:lang w:val="en-US"/>
        </w:rPr>
        <w:t>2.1 Analysis and data obtention</w:t>
      </w:r>
      <w:r w:rsidRPr="00CF7355">
        <w:rPr>
          <w:noProof/>
          <w:lang w:val="en-US"/>
        </w:rPr>
        <w:tab/>
      </w:r>
      <w:r>
        <w:rPr>
          <w:noProof/>
        </w:rPr>
        <w:fldChar w:fldCharType="begin"/>
      </w:r>
      <w:r w:rsidRPr="00CF7355">
        <w:rPr>
          <w:noProof/>
          <w:lang w:val="en-US"/>
        </w:rPr>
        <w:instrText xml:space="preserve"> PAGEREF _Toc32575169 \h </w:instrText>
      </w:r>
      <w:r>
        <w:rPr>
          <w:noProof/>
        </w:rPr>
      </w:r>
      <w:r>
        <w:rPr>
          <w:noProof/>
        </w:rPr>
        <w:fldChar w:fldCharType="separate"/>
      </w:r>
      <w:r w:rsidRPr="00CF7355">
        <w:rPr>
          <w:noProof/>
          <w:lang w:val="en-US"/>
        </w:rPr>
        <w:t>4</w:t>
      </w:r>
      <w:r>
        <w:rPr>
          <w:noProof/>
        </w:rPr>
        <w:fldChar w:fldCharType="end"/>
      </w:r>
    </w:p>
    <w:p w14:paraId="2FE15688" w14:textId="22442C1E" w:rsidR="00CF7355" w:rsidRPr="00CF7355" w:rsidRDefault="00CF7355">
      <w:pPr>
        <w:pStyle w:val="TOC3"/>
        <w:tabs>
          <w:tab w:val="right" w:leader="dot" w:pos="7070"/>
        </w:tabs>
        <w:rPr>
          <w:rFonts w:asciiTheme="minorHAnsi" w:eastAsiaTheme="minorEastAsia" w:hAnsiTheme="minorHAnsi" w:cstheme="minorBidi"/>
          <w:caps w:val="0"/>
          <w:noProof/>
          <w:sz w:val="22"/>
          <w:szCs w:val="22"/>
          <w:lang w:val="en-US" w:eastAsia="pt-PT"/>
        </w:rPr>
      </w:pPr>
      <w:r w:rsidRPr="002B53C6">
        <w:rPr>
          <w:noProof/>
          <w:lang w:val="en-US"/>
        </w:rPr>
        <w:t>2.1.1 Shapefiles</w:t>
      </w:r>
      <w:r w:rsidRPr="00CF7355">
        <w:rPr>
          <w:noProof/>
          <w:lang w:val="en-US"/>
        </w:rPr>
        <w:tab/>
      </w:r>
      <w:r>
        <w:rPr>
          <w:noProof/>
        </w:rPr>
        <w:fldChar w:fldCharType="begin"/>
      </w:r>
      <w:r w:rsidRPr="00CF7355">
        <w:rPr>
          <w:noProof/>
          <w:lang w:val="en-US"/>
        </w:rPr>
        <w:instrText xml:space="preserve"> PAGEREF _Toc32575170 \h </w:instrText>
      </w:r>
      <w:r>
        <w:rPr>
          <w:noProof/>
        </w:rPr>
      </w:r>
      <w:r>
        <w:rPr>
          <w:noProof/>
        </w:rPr>
        <w:fldChar w:fldCharType="separate"/>
      </w:r>
      <w:r w:rsidRPr="00CF7355">
        <w:rPr>
          <w:noProof/>
          <w:lang w:val="en-US"/>
        </w:rPr>
        <w:t>4</w:t>
      </w:r>
      <w:r>
        <w:rPr>
          <w:noProof/>
        </w:rPr>
        <w:fldChar w:fldCharType="end"/>
      </w:r>
    </w:p>
    <w:p w14:paraId="72C172A6" w14:textId="2ADB61E1" w:rsidR="00CF7355" w:rsidRPr="00CF7355" w:rsidRDefault="00CF7355">
      <w:pPr>
        <w:pStyle w:val="TOC3"/>
        <w:tabs>
          <w:tab w:val="right" w:leader="dot" w:pos="7070"/>
        </w:tabs>
        <w:rPr>
          <w:rFonts w:asciiTheme="minorHAnsi" w:eastAsiaTheme="minorEastAsia" w:hAnsiTheme="minorHAnsi" w:cstheme="minorBidi"/>
          <w:caps w:val="0"/>
          <w:noProof/>
          <w:sz w:val="22"/>
          <w:szCs w:val="22"/>
          <w:lang w:val="en-US" w:eastAsia="pt-PT"/>
        </w:rPr>
      </w:pPr>
      <w:r w:rsidRPr="002B53C6">
        <w:rPr>
          <w:noProof/>
          <w:lang w:val="en-US"/>
        </w:rPr>
        <w:t>2.1.2 Wep map services (wms)</w:t>
      </w:r>
      <w:r w:rsidRPr="00CF7355">
        <w:rPr>
          <w:noProof/>
          <w:lang w:val="en-US"/>
        </w:rPr>
        <w:tab/>
      </w:r>
      <w:r>
        <w:rPr>
          <w:noProof/>
        </w:rPr>
        <w:fldChar w:fldCharType="begin"/>
      </w:r>
      <w:r w:rsidRPr="00CF7355">
        <w:rPr>
          <w:noProof/>
          <w:lang w:val="en-US"/>
        </w:rPr>
        <w:instrText xml:space="preserve"> PAGEREF _Toc32575171 \h </w:instrText>
      </w:r>
      <w:r>
        <w:rPr>
          <w:noProof/>
        </w:rPr>
      </w:r>
      <w:r>
        <w:rPr>
          <w:noProof/>
        </w:rPr>
        <w:fldChar w:fldCharType="separate"/>
      </w:r>
      <w:r w:rsidRPr="00CF7355">
        <w:rPr>
          <w:noProof/>
          <w:lang w:val="en-US"/>
        </w:rPr>
        <w:t>5</w:t>
      </w:r>
      <w:r>
        <w:rPr>
          <w:noProof/>
        </w:rPr>
        <w:fldChar w:fldCharType="end"/>
      </w:r>
    </w:p>
    <w:p w14:paraId="025842F1" w14:textId="12E8D824" w:rsidR="00CF7355" w:rsidRPr="00CF7355" w:rsidRDefault="00CF7355">
      <w:pPr>
        <w:pStyle w:val="TOC2"/>
        <w:rPr>
          <w:rFonts w:asciiTheme="minorHAnsi" w:eastAsiaTheme="minorEastAsia" w:hAnsiTheme="minorHAnsi" w:cstheme="minorBidi"/>
          <w:b w:val="0"/>
          <w:caps w:val="0"/>
          <w:noProof/>
          <w:sz w:val="22"/>
          <w:szCs w:val="22"/>
          <w:lang w:val="en-US" w:eastAsia="pt-PT"/>
        </w:rPr>
      </w:pPr>
      <w:r w:rsidRPr="002B53C6">
        <w:rPr>
          <w:noProof/>
          <w:lang w:val="en-US"/>
        </w:rPr>
        <w:t>2.2 Data Processing</w:t>
      </w:r>
      <w:r w:rsidRPr="00CF7355">
        <w:rPr>
          <w:noProof/>
          <w:lang w:val="en-US"/>
        </w:rPr>
        <w:tab/>
      </w:r>
      <w:r>
        <w:rPr>
          <w:noProof/>
        </w:rPr>
        <w:fldChar w:fldCharType="begin"/>
      </w:r>
      <w:r w:rsidRPr="00CF7355">
        <w:rPr>
          <w:noProof/>
          <w:lang w:val="en-US"/>
        </w:rPr>
        <w:instrText xml:space="preserve"> PAGEREF _Toc32575172 \h </w:instrText>
      </w:r>
      <w:r>
        <w:rPr>
          <w:noProof/>
        </w:rPr>
      </w:r>
      <w:r>
        <w:rPr>
          <w:noProof/>
        </w:rPr>
        <w:fldChar w:fldCharType="separate"/>
      </w:r>
      <w:r w:rsidRPr="00CF7355">
        <w:rPr>
          <w:noProof/>
          <w:lang w:val="en-US"/>
        </w:rPr>
        <w:t>7</w:t>
      </w:r>
      <w:r>
        <w:rPr>
          <w:noProof/>
        </w:rPr>
        <w:fldChar w:fldCharType="end"/>
      </w:r>
    </w:p>
    <w:p w14:paraId="0F0CDC1D" w14:textId="01A9D6B7" w:rsidR="00CF7355" w:rsidRPr="00CF7355" w:rsidRDefault="00CF7355">
      <w:pPr>
        <w:pStyle w:val="TOC3"/>
        <w:tabs>
          <w:tab w:val="right" w:leader="dot" w:pos="7070"/>
        </w:tabs>
        <w:rPr>
          <w:rFonts w:asciiTheme="minorHAnsi" w:eastAsiaTheme="minorEastAsia" w:hAnsiTheme="minorHAnsi" w:cstheme="minorBidi"/>
          <w:caps w:val="0"/>
          <w:noProof/>
          <w:sz w:val="22"/>
          <w:szCs w:val="22"/>
          <w:lang w:val="en-US" w:eastAsia="pt-PT"/>
        </w:rPr>
      </w:pPr>
      <w:r w:rsidRPr="002B53C6">
        <w:rPr>
          <w:noProof/>
          <w:lang w:val="en-US"/>
        </w:rPr>
        <w:t>2.2.1 Program Workflow</w:t>
      </w:r>
      <w:r w:rsidRPr="00CF7355">
        <w:rPr>
          <w:noProof/>
          <w:lang w:val="en-US"/>
        </w:rPr>
        <w:tab/>
      </w:r>
      <w:r>
        <w:rPr>
          <w:noProof/>
        </w:rPr>
        <w:fldChar w:fldCharType="begin"/>
      </w:r>
      <w:r w:rsidRPr="00CF7355">
        <w:rPr>
          <w:noProof/>
          <w:lang w:val="en-US"/>
        </w:rPr>
        <w:instrText xml:space="preserve"> PAGEREF _Toc32575173 \h </w:instrText>
      </w:r>
      <w:r>
        <w:rPr>
          <w:noProof/>
        </w:rPr>
      </w:r>
      <w:r>
        <w:rPr>
          <w:noProof/>
        </w:rPr>
        <w:fldChar w:fldCharType="separate"/>
      </w:r>
      <w:r w:rsidRPr="00CF7355">
        <w:rPr>
          <w:noProof/>
          <w:lang w:val="en-US"/>
        </w:rPr>
        <w:t>7</w:t>
      </w:r>
      <w:r>
        <w:rPr>
          <w:noProof/>
        </w:rPr>
        <w:fldChar w:fldCharType="end"/>
      </w:r>
    </w:p>
    <w:p w14:paraId="7B64FFBA" w14:textId="01DC6789" w:rsidR="00CF7355" w:rsidRPr="00CF7355" w:rsidRDefault="00CF7355">
      <w:pPr>
        <w:pStyle w:val="TOC4"/>
        <w:tabs>
          <w:tab w:val="right" w:leader="dot" w:pos="7070"/>
        </w:tabs>
        <w:rPr>
          <w:rFonts w:asciiTheme="minorHAnsi" w:eastAsiaTheme="minorEastAsia" w:hAnsiTheme="minorHAnsi" w:cstheme="minorBidi"/>
          <w:b w:val="0"/>
          <w:noProof/>
          <w:sz w:val="22"/>
          <w:szCs w:val="22"/>
          <w:lang w:val="en-US" w:eastAsia="pt-PT"/>
        </w:rPr>
      </w:pPr>
      <w:r w:rsidRPr="002B53C6">
        <w:rPr>
          <w:noProof/>
          <w:lang w:val="en-US"/>
        </w:rPr>
        <w:t>2.2.1.1 Interface</w:t>
      </w:r>
      <w:r w:rsidRPr="00CF7355">
        <w:rPr>
          <w:noProof/>
          <w:lang w:val="en-US"/>
        </w:rPr>
        <w:tab/>
      </w:r>
      <w:r>
        <w:rPr>
          <w:noProof/>
        </w:rPr>
        <w:fldChar w:fldCharType="begin"/>
      </w:r>
      <w:r w:rsidRPr="00CF7355">
        <w:rPr>
          <w:noProof/>
          <w:lang w:val="en-US"/>
        </w:rPr>
        <w:instrText xml:space="preserve"> PAGEREF _Toc32575174 \h </w:instrText>
      </w:r>
      <w:r>
        <w:rPr>
          <w:noProof/>
        </w:rPr>
      </w:r>
      <w:r>
        <w:rPr>
          <w:noProof/>
        </w:rPr>
        <w:fldChar w:fldCharType="separate"/>
      </w:r>
      <w:r w:rsidRPr="00CF7355">
        <w:rPr>
          <w:noProof/>
          <w:lang w:val="en-US"/>
        </w:rPr>
        <w:t>7</w:t>
      </w:r>
      <w:r>
        <w:rPr>
          <w:noProof/>
        </w:rPr>
        <w:fldChar w:fldCharType="end"/>
      </w:r>
    </w:p>
    <w:p w14:paraId="6CB38671" w14:textId="610EFA02" w:rsidR="00CF7355" w:rsidRPr="00CF7355" w:rsidRDefault="00CF7355">
      <w:pPr>
        <w:pStyle w:val="TOC5"/>
        <w:tabs>
          <w:tab w:val="right" w:leader="dot" w:pos="7070"/>
        </w:tabs>
        <w:rPr>
          <w:rFonts w:asciiTheme="minorHAnsi" w:eastAsiaTheme="minorEastAsia" w:hAnsiTheme="minorHAnsi" w:cstheme="minorBidi"/>
          <w:i w:val="0"/>
          <w:noProof/>
          <w:sz w:val="22"/>
          <w:szCs w:val="22"/>
          <w:lang w:val="en-US" w:eastAsia="pt-PT"/>
        </w:rPr>
      </w:pPr>
      <w:r w:rsidRPr="002B53C6">
        <w:rPr>
          <w:noProof/>
          <w:lang w:val="en-US"/>
        </w:rPr>
        <w:t>2.2.1.1.1 Interface Layout</w:t>
      </w:r>
      <w:r w:rsidRPr="00CF7355">
        <w:rPr>
          <w:noProof/>
          <w:lang w:val="en-US"/>
        </w:rPr>
        <w:tab/>
      </w:r>
      <w:r>
        <w:rPr>
          <w:noProof/>
        </w:rPr>
        <w:fldChar w:fldCharType="begin"/>
      </w:r>
      <w:r w:rsidRPr="00CF7355">
        <w:rPr>
          <w:noProof/>
          <w:lang w:val="en-US"/>
        </w:rPr>
        <w:instrText xml:space="preserve"> PAGEREF _Toc32575175 \h </w:instrText>
      </w:r>
      <w:r>
        <w:rPr>
          <w:noProof/>
        </w:rPr>
      </w:r>
      <w:r>
        <w:rPr>
          <w:noProof/>
        </w:rPr>
        <w:fldChar w:fldCharType="separate"/>
      </w:r>
      <w:r w:rsidRPr="00CF7355">
        <w:rPr>
          <w:noProof/>
          <w:lang w:val="en-US"/>
        </w:rPr>
        <w:t>7</w:t>
      </w:r>
      <w:r>
        <w:rPr>
          <w:noProof/>
        </w:rPr>
        <w:fldChar w:fldCharType="end"/>
      </w:r>
    </w:p>
    <w:p w14:paraId="3E399144" w14:textId="063FA447" w:rsidR="00CF7355" w:rsidRPr="00CF7355" w:rsidRDefault="00CF7355">
      <w:pPr>
        <w:pStyle w:val="TOC5"/>
        <w:tabs>
          <w:tab w:val="right" w:leader="dot" w:pos="7070"/>
        </w:tabs>
        <w:rPr>
          <w:rFonts w:asciiTheme="minorHAnsi" w:eastAsiaTheme="minorEastAsia" w:hAnsiTheme="minorHAnsi" w:cstheme="minorBidi"/>
          <w:i w:val="0"/>
          <w:noProof/>
          <w:sz w:val="22"/>
          <w:szCs w:val="22"/>
          <w:lang w:val="en-US" w:eastAsia="pt-PT"/>
        </w:rPr>
      </w:pPr>
      <w:r w:rsidRPr="002B53C6">
        <w:rPr>
          <w:noProof/>
          <w:lang w:val="en-US"/>
        </w:rPr>
        <w:t>2.2.1.1.2 Interface Operation</w:t>
      </w:r>
      <w:r w:rsidRPr="00CF7355">
        <w:rPr>
          <w:noProof/>
          <w:lang w:val="en-US"/>
        </w:rPr>
        <w:tab/>
      </w:r>
      <w:r>
        <w:rPr>
          <w:noProof/>
        </w:rPr>
        <w:fldChar w:fldCharType="begin"/>
      </w:r>
      <w:r w:rsidRPr="00CF7355">
        <w:rPr>
          <w:noProof/>
          <w:lang w:val="en-US"/>
        </w:rPr>
        <w:instrText xml:space="preserve"> PAGEREF _Toc32575176 \h </w:instrText>
      </w:r>
      <w:r>
        <w:rPr>
          <w:noProof/>
        </w:rPr>
      </w:r>
      <w:r>
        <w:rPr>
          <w:noProof/>
        </w:rPr>
        <w:fldChar w:fldCharType="separate"/>
      </w:r>
      <w:r w:rsidRPr="00CF7355">
        <w:rPr>
          <w:noProof/>
          <w:lang w:val="en-US"/>
        </w:rPr>
        <w:t>8</w:t>
      </w:r>
      <w:r>
        <w:rPr>
          <w:noProof/>
        </w:rPr>
        <w:fldChar w:fldCharType="end"/>
      </w:r>
    </w:p>
    <w:p w14:paraId="4186AD0D" w14:textId="6921B4BC" w:rsidR="00CF7355" w:rsidRPr="00CF7355" w:rsidRDefault="00CF7355">
      <w:pPr>
        <w:pStyle w:val="TOC4"/>
        <w:tabs>
          <w:tab w:val="right" w:leader="dot" w:pos="7070"/>
        </w:tabs>
        <w:rPr>
          <w:rFonts w:asciiTheme="minorHAnsi" w:eastAsiaTheme="minorEastAsia" w:hAnsiTheme="minorHAnsi" w:cstheme="minorBidi"/>
          <w:b w:val="0"/>
          <w:noProof/>
          <w:sz w:val="22"/>
          <w:szCs w:val="22"/>
          <w:lang w:val="en-US" w:eastAsia="pt-PT"/>
        </w:rPr>
      </w:pPr>
      <w:r w:rsidRPr="002B53C6">
        <w:rPr>
          <w:noProof/>
          <w:lang w:val="en-US"/>
        </w:rPr>
        <w:t>2.2.1.2 Shapefile Iteration Process</w:t>
      </w:r>
      <w:r w:rsidRPr="00CF7355">
        <w:rPr>
          <w:noProof/>
          <w:lang w:val="en-US"/>
        </w:rPr>
        <w:tab/>
      </w:r>
      <w:r>
        <w:rPr>
          <w:noProof/>
        </w:rPr>
        <w:fldChar w:fldCharType="begin"/>
      </w:r>
      <w:r w:rsidRPr="00CF7355">
        <w:rPr>
          <w:noProof/>
          <w:lang w:val="en-US"/>
        </w:rPr>
        <w:instrText xml:space="preserve"> PAGEREF _Toc32575177 \h </w:instrText>
      </w:r>
      <w:r>
        <w:rPr>
          <w:noProof/>
        </w:rPr>
      </w:r>
      <w:r>
        <w:rPr>
          <w:noProof/>
        </w:rPr>
        <w:fldChar w:fldCharType="separate"/>
      </w:r>
      <w:r w:rsidRPr="00CF7355">
        <w:rPr>
          <w:noProof/>
          <w:lang w:val="en-US"/>
        </w:rPr>
        <w:t>9</w:t>
      </w:r>
      <w:r>
        <w:rPr>
          <w:noProof/>
        </w:rPr>
        <w:fldChar w:fldCharType="end"/>
      </w:r>
    </w:p>
    <w:p w14:paraId="66A9B346" w14:textId="3CA5D8C0" w:rsidR="00CF7355" w:rsidRPr="00CF7355" w:rsidRDefault="00CF7355">
      <w:pPr>
        <w:pStyle w:val="TOC4"/>
        <w:tabs>
          <w:tab w:val="right" w:leader="dot" w:pos="7070"/>
        </w:tabs>
        <w:rPr>
          <w:rFonts w:asciiTheme="minorHAnsi" w:eastAsiaTheme="minorEastAsia" w:hAnsiTheme="minorHAnsi" w:cstheme="minorBidi"/>
          <w:b w:val="0"/>
          <w:noProof/>
          <w:sz w:val="22"/>
          <w:szCs w:val="22"/>
          <w:lang w:val="en-US" w:eastAsia="pt-PT"/>
        </w:rPr>
      </w:pPr>
      <w:r w:rsidRPr="002B53C6">
        <w:rPr>
          <w:noProof/>
          <w:lang w:val="en-US"/>
        </w:rPr>
        <w:t>2.2.1.3 Images Generation using shape and WMS</w:t>
      </w:r>
      <w:r w:rsidRPr="00CF7355">
        <w:rPr>
          <w:noProof/>
          <w:lang w:val="en-US"/>
        </w:rPr>
        <w:tab/>
      </w:r>
      <w:r>
        <w:rPr>
          <w:noProof/>
        </w:rPr>
        <w:fldChar w:fldCharType="begin"/>
      </w:r>
      <w:r w:rsidRPr="00CF7355">
        <w:rPr>
          <w:noProof/>
          <w:lang w:val="en-US"/>
        </w:rPr>
        <w:instrText xml:space="preserve"> PAGEREF _Toc32575178 \h </w:instrText>
      </w:r>
      <w:r>
        <w:rPr>
          <w:noProof/>
        </w:rPr>
      </w:r>
      <w:r>
        <w:rPr>
          <w:noProof/>
        </w:rPr>
        <w:fldChar w:fldCharType="separate"/>
      </w:r>
      <w:r w:rsidRPr="00CF7355">
        <w:rPr>
          <w:noProof/>
          <w:lang w:val="en-US"/>
        </w:rPr>
        <w:t>9</w:t>
      </w:r>
      <w:r>
        <w:rPr>
          <w:noProof/>
        </w:rPr>
        <w:fldChar w:fldCharType="end"/>
      </w:r>
    </w:p>
    <w:p w14:paraId="174F5F52" w14:textId="4AEC4555" w:rsidR="00CF7355" w:rsidRDefault="00CF7355">
      <w:pPr>
        <w:pStyle w:val="TOC1"/>
        <w:tabs>
          <w:tab w:val="left" w:pos="680"/>
        </w:tabs>
        <w:rPr>
          <w:rFonts w:asciiTheme="minorHAnsi" w:eastAsiaTheme="minorEastAsia" w:hAnsiTheme="minorHAnsi" w:cstheme="minorBidi"/>
          <w:caps w:val="0"/>
          <w:noProof/>
          <w:sz w:val="22"/>
          <w:szCs w:val="22"/>
          <w:lang w:eastAsia="pt-PT"/>
        </w:rPr>
      </w:pPr>
      <w:r>
        <w:rPr>
          <w:noProof/>
        </w:rPr>
        <w:t>3.</w:t>
      </w:r>
      <w:r>
        <w:rPr>
          <w:rFonts w:asciiTheme="minorHAnsi" w:eastAsiaTheme="minorEastAsia" w:hAnsiTheme="minorHAnsi" w:cstheme="minorBidi"/>
          <w:caps w:val="0"/>
          <w:noProof/>
          <w:sz w:val="22"/>
          <w:szCs w:val="22"/>
          <w:lang w:eastAsia="pt-PT"/>
        </w:rPr>
        <w:tab/>
      </w:r>
      <w:r>
        <w:rPr>
          <w:noProof/>
        </w:rPr>
        <w:t>Outro Exemplo Capítulo/Secção de nível 1</w:t>
      </w:r>
      <w:r>
        <w:rPr>
          <w:noProof/>
        </w:rPr>
        <w:tab/>
      </w:r>
      <w:r>
        <w:rPr>
          <w:noProof/>
        </w:rPr>
        <w:fldChar w:fldCharType="begin"/>
      </w:r>
      <w:r>
        <w:rPr>
          <w:noProof/>
        </w:rPr>
        <w:instrText xml:space="preserve"> PAGEREF _Toc32575179 \h </w:instrText>
      </w:r>
      <w:r>
        <w:rPr>
          <w:noProof/>
        </w:rPr>
      </w:r>
      <w:r>
        <w:rPr>
          <w:noProof/>
        </w:rPr>
        <w:fldChar w:fldCharType="separate"/>
      </w:r>
      <w:r>
        <w:rPr>
          <w:noProof/>
        </w:rPr>
        <w:t>12</w:t>
      </w:r>
      <w:r>
        <w:rPr>
          <w:noProof/>
        </w:rPr>
        <w:fldChar w:fldCharType="end"/>
      </w:r>
    </w:p>
    <w:p w14:paraId="5B088CED" w14:textId="4EB81ED3" w:rsidR="00CF7355" w:rsidRDefault="00CF7355">
      <w:pPr>
        <w:pStyle w:val="TOC1"/>
        <w:rPr>
          <w:rFonts w:asciiTheme="minorHAnsi" w:eastAsiaTheme="minorEastAsia" w:hAnsiTheme="minorHAnsi" w:cstheme="minorBidi"/>
          <w:caps w:val="0"/>
          <w:noProof/>
          <w:sz w:val="22"/>
          <w:szCs w:val="22"/>
          <w:lang w:eastAsia="pt-PT"/>
        </w:rPr>
      </w:pPr>
      <w:r>
        <w:rPr>
          <w:noProof/>
        </w:rPr>
        <w:t>Conclusões</w:t>
      </w:r>
      <w:r>
        <w:rPr>
          <w:noProof/>
        </w:rPr>
        <w:tab/>
      </w:r>
      <w:r>
        <w:rPr>
          <w:noProof/>
        </w:rPr>
        <w:fldChar w:fldCharType="begin"/>
      </w:r>
      <w:r>
        <w:rPr>
          <w:noProof/>
        </w:rPr>
        <w:instrText xml:space="preserve"> PAGEREF _Toc32575180 \h </w:instrText>
      </w:r>
      <w:r>
        <w:rPr>
          <w:noProof/>
        </w:rPr>
      </w:r>
      <w:r>
        <w:rPr>
          <w:noProof/>
        </w:rPr>
        <w:fldChar w:fldCharType="separate"/>
      </w:r>
      <w:r>
        <w:rPr>
          <w:noProof/>
        </w:rPr>
        <w:t>14</w:t>
      </w:r>
      <w:r>
        <w:rPr>
          <w:noProof/>
        </w:rPr>
        <w:fldChar w:fldCharType="end"/>
      </w:r>
    </w:p>
    <w:p w14:paraId="72134C84" w14:textId="718DA32E" w:rsidR="00CF7355" w:rsidRDefault="00CF7355">
      <w:pPr>
        <w:pStyle w:val="TOC1"/>
        <w:rPr>
          <w:rFonts w:asciiTheme="minorHAnsi" w:eastAsiaTheme="minorEastAsia" w:hAnsiTheme="minorHAnsi" w:cstheme="minorBidi"/>
          <w:caps w:val="0"/>
          <w:noProof/>
          <w:sz w:val="22"/>
          <w:szCs w:val="22"/>
          <w:lang w:eastAsia="pt-PT"/>
        </w:rPr>
      </w:pPr>
      <w:r>
        <w:rPr>
          <w:noProof/>
        </w:rPr>
        <w:t>Referências Bibliográficas</w:t>
      </w:r>
      <w:r>
        <w:rPr>
          <w:noProof/>
        </w:rPr>
        <w:tab/>
      </w:r>
      <w:r>
        <w:rPr>
          <w:noProof/>
        </w:rPr>
        <w:fldChar w:fldCharType="begin"/>
      </w:r>
      <w:r>
        <w:rPr>
          <w:noProof/>
        </w:rPr>
        <w:instrText xml:space="preserve"> PAGEREF _Toc32575181 \h </w:instrText>
      </w:r>
      <w:r>
        <w:rPr>
          <w:noProof/>
        </w:rPr>
      </w:r>
      <w:r>
        <w:rPr>
          <w:noProof/>
        </w:rPr>
        <w:fldChar w:fldCharType="separate"/>
      </w:r>
      <w:r>
        <w:rPr>
          <w:noProof/>
        </w:rPr>
        <w:t>16</w:t>
      </w:r>
      <w:r>
        <w:rPr>
          <w:noProof/>
        </w:rPr>
        <w:fldChar w:fldCharType="end"/>
      </w:r>
    </w:p>
    <w:p w14:paraId="696B5DC9" w14:textId="6CBAB16E" w:rsidR="00CF7355" w:rsidRDefault="00CF7355">
      <w:pPr>
        <w:pStyle w:val="TOC1"/>
        <w:rPr>
          <w:rFonts w:asciiTheme="minorHAnsi" w:eastAsiaTheme="minorEastAsia" w:hAnsiTheme="minorHAnsi" w:cstheme="minorBidi"/>
          <w:caps w:val="0"/>
          <w:noProof/>
          <w:sz w:val="22"/>
          <w:szCs w:val="22"/>
          <w:lang w:eastAsia="pt-PT"/>
        </w:rPr>
      </w:pPr>
      <w:r>
        <w:rPr>
          <w:noProof/>
        </w:rPr>
        <w:t>Anexos</w:t>
      </w:r>
      <w:r>
        <w:rPr>
          <w:noProof/>
        </w:rPr>
        <w:tab/>
      </w:r>
      <w:r>
        <w:rPr>
          <w:noProof/>
        </w:rPr>
        <w:fldChar w:fldCharType="begin"/>
      </w:r>
      <w:r>
        <w:rPr>
          <w:noProof/>
        </w:rPr>
        <w:instrText xml:space="preserve"> PAGEREF _Toc32575182 \h </w:instrText>
      </w:r>
      <w:r>
        <w:rPr>
          <w:noProof/>
        </w:rPr>
      </w:r>
      <w:r>
        <w:rPr>
          <w:noProof/>
        </w:rPr>
        <w:fldChar w:fldCharType="separate"/>
      </w:r>
      <w:r>
        <w:rPr>
          <w:noProof/>
        </w:rPr>
        <w:t>18</w:t>
      </w:r>
      <w:r>
        <w:rPr>
          <w:noProof/>
        </w:rPr>
        <w:fldChar w:fldCharType="end"/>
      </w:r>
    </w:p>
    <w:p w14:paraId="160C1DFA" w14:textId="53A7C340" w:rsidR="00A50D4A" w:rsidRDefault="00F75A2D" w:rsidP="00A50D4A">
      <w:pPr>
        <w:pStyle w:val="TextoNormal-IPCA"/>
        <w:rPr>
          <w:rFonts w:ascii="Arial" w:hAnsi="Arial"/>
          <w:caps/>
          <w:sz w:val="18"/>
        </w:rPr>
        <w:sectPr w:rsidR="00A50D4A" w:rsidSect="004170BC">
          <w:type w:val="oddPage"/>
          <w:pgSz w:w="11900" w:h="16840"/>
          <w:pgMar w:top="1985" w:right="2410" w:bottom="1985" w:left="2410" w:header="709" w:footer="709" w:gutter="0"/>
          <w:pgNumType w:fmt="upperRoman"/>
          <w:cols w:space="708"/>
          <w:docGrid w:linePitch="360"/>
        </w:sectPr>
      </w:pPr>
      <w:r>
        <w:rPr>
          <w:rFonts w:ascii="Arial" w:hAnsi="Arial"/>
          <w:caps/>
          <w:sz w:val="18"/>
        </w:rPr>
        <w:fldChar w:fldCharType="end"/>
      </w:r>
    </w:p>
    <w:p w14:paraId="7BFAC3BD" w14:textId="609E2440" w:rsidR="006D7C26" w:rsidRDefault="006D7C26" w:rsidP="006363D8">
      <w:pPr>
        <w:pStyle w:val="TextoNormal-IPCA"/>
        <w:ind w:firstLine="0"/>
        <w:sectPr w:rsidR="006D7C26" w:rsidSect="004170BC">
          <w:footerReference w:type="default" r:id="rId17"/>
          <w:pgSz w:w="11900" w:h="16840"/>
          <w:pgMar w:top="1985" w:right="2410" w:bottom="1985" w:left="2410" w:header="709" w:footer="709" w:gutter="0"/>
          <w:pgNumType w:fmt="upperRoman"/>
          <w:cols w:space="708"/>
          <w:docGrid w:linePitch="360"/>
        </w:sectPr>
      </w:pPr>
    </w:p>
    <w:p w14:paraId="73100070" w14:textId="3E74B697" w:rsidR="006363D8" w:rsidRDefault="006363D8" w:rsidP="006D7C26">
      <w:pPr>
        <w:pStyle w:val="TextoNormal-IPCA"/>
        <w:ind w:firstLine="0"/>
      </w:pPr>
    </w:p>
    <w:p w14:paraId="1043CFF2" w14:textId="63EBD3BE" w:rsidR="005D0965" w:rsidRPr="00274D58" w:rsidRDefault="005D0965" w:rsidP="005109BD">
      <w:pPr>
        <w:pStyle w:val="Heading1"/>
        <w:numPr>
          <w:ilvl w:val="0"/>
          <w:numId w:val="0"/>
        </w:numPr>
      </w:pPr>
      <w:bookmarkStart w:id="13" w:name="_Toc394664660"/>
      <w:bookmarkStart w:id="14" w:name="_Toc394664874"/>
      <w:bookmarkStart w:id="15" w:name="_Toc394664952"/>
      <w:bookmarkStart w:id="16" w:name="_Toc505680282"/>
      <w:bookmarkStart w:id="17" w:name="_Toc32575160"/>
      <w:r w:rsidRPr="00274D58">
        <w:t>Introdução</w:t>
      </w:r>
      <w:bookmarkEnd w:id="13"/>
      <w:bookmarkEnd w:id="14"/>
      <w:bookmarkEnd w:id="15"/>
      <w:bookmarkEnd w:id="16"/>
      <w:bookmarkEnd w:id="17"/>
    </w:p>
    <w:p w14:paraId="42B5D9A6" w14:textId="622BFFF1" w:rsidR="005C4FD2" w:rsidRDefault="006363D8" w:rsidP="005C4FD2">
      <w:pPr>
        <w:pStyle w:val="TextoNormal-IPCA"/>
      </w:pPr>
      <w:bookmarkStart w:id="18" w:name="_Ref505712228"/>
      <w:r>
        <w:t>(</w:t>
      </w:r>
      <w:r w:rsidR="005C4FD2" w:rsidRPr="00722858">
        <w:t>Segundo o regulamento, esta secção</w:t>
      </w:r>
      <w:r w:rsidR="005C4FD2">
        <w:t>/capítulo</w:t>
      </w:r>
      <w:r w:rsidR="005C4FD2" w:rsidRPr="00722858">
        <w:t xml:space="preserve"> (introdução) deve conter “o enquadramento, a motivação para a escolha da problemática, objetivos do estudo, metodologia a ser seguida e a estrutura </w:t>
      </w:r>
      <w:r>
        <w:t>definida</w:t>
      </w:r>
      <w:r w:rsidR="005C4FD2" w:rsidRPr="00722858">
        <w:t xml:space="preserve"> </w:t>
      </w:r>
      <w:r>
        <w:t>para este trabalho)</w:t>
      </w:r>
      <w:r w:rsidR="005C4FD2" w:rsidRPr="00722858">
        <w:t>.</w:t>
      </w:r>
    </w:p>
    <w:p w14:paraId="26F5F346" w14:textId="77777777" w:rsidR="00050BF7" w:rsidRDefault="00050BF7" w:rsidP="00E34B7B">
      <w:pPr>
        <w:pStyle w:val="TextoNormal-IPCA"/>
        <w:ind w:firstLine="0"/>
      </w:pPr>
    </w:p>
    <w:p w14:paraId="38C91187" w14:textId="77777777" w:rsidR="00E34B7B" w:rsidRDefault="00E34B7B" w:rsidP="00E34B7B">
      <w:pPr>
        <w:pStyle w:val="TextoNormal-IPCA"/>
        <w:ind w:firstLine="0"/>
      </w:pPr>
    </w:p>
    <w:p w14:paraId="163FE525" w14:textId="77777777" w:rsidR="00E34B7B" w:rsidRDefault="00E34B7B" w:rsidP="00E34B7B">
      <w:pPr>
        <w:pStyle w:val="TextoNormal-IPCA"/>
        <w:ind w:firstLine="0"/>
      </w:pPr>
    </w:p>
    <w:p w14:paraId="28FD90FB" w14:textId="77777777" w:rsidR="00E34B7B" w:rsidRDefault="00E34B7B" w:rsidP="00E34B7B">
      <w:pPr>
        <w:pStyle w:val="TextoNormal-IPCA"/>
        <w:ind w:firstLine="0"/>
      </w:pPr>
    </w:p>
    <w:p w14:paraId="47F256B6" w14:textId="77777777" w:rsidR="00E34B7B" w:rsidRDefault="00E34B7B" w:rsidP="00E34B7B">
      <w:pPr>
        <w:pStyle w:val="TextoNormal-IPCA"/>
        <w:ind w:firstLine="0"/>
      </w:pPr>
    </w:p>
    <w:p w14:paraId="7E812D68" w14:textId="77777777" w:rsidR="00E34B7B" w:rsidRDefault="00E34B7B" w:rsidP="00E34B7B">
      <w:pPr>
        <w:pStyle w:val="TextoNormal-IPCA"/>
        <w:ind w:firstLine="0"/>
      </w:pPr>
    </w:p>
    <w:p w14:paraId="7424D039" w14:textId="77777777" w:rsidR="00E34B7B" w:rsidRDefault="00E34B7B" w:rsidP="00E34B7B">
      <w:pPr>
        <w:pStyle w:val="TextoNormal-IPCA"/>
        <w:ind w:firstLine="0"/>
      </w:pPr>
    </w:p>
    <w:p w14:paraId="32C550AA" w14:textId="77777777" w:rsidR="00E34B7B" w:rsidRDefault="00E34B7B" w:rsidP="00E34B7B">
      <w:pPr>
        <w:pStyle w:val="TextoNormal-IPCA"/>
        <w:ind w:firstLine="0"/>
      </w:pPr>
    </w:p>
    <w:p w14:paraId="62634A7C" w14:textId="77777777" w:rsidR="00E34B7B" w:rsidRDefault="00E34B7B" w:rsidP="00E34B7B">
      <w:pPr>
        <w:pStyle w:val="TextoNormal-IPCA"/>
        <w:ind w:firstLine="0"/>
      </w:pPr>
    </w:p>
    <w:p w14:paraId="64BE380A" w14:textId="77777777" w:rsidR="00E34B7B" w:rsidRDefault="00E34B7B" w:rsidP="00E34B7B">
      <w:pPr>
        <w:pStyle w:val="TextoNormal-IPCA"/>
        <w:ind w:firstLine="0"/>
      </w:pPr>
    </w:p>
    <w:p w14:paraId="62D84E22" w14:textId="77777777" w:rsidR="00E34B7B" w:rsidRDefault="00E34B7B" w:rsidP="00E34B7B">
      <w:pPr>
        <w:pStyle w:val="TextoNormal-IPCA"/>
        <w:ind w:firstLine="0"/>
      </w:pPr>
    </w:p>
    <w:p w14:paraId="1D8DE7D5" w14:textId="77777777" w:rsidR="00E34B7B" w:rsidRDefault="00E34B7B" w:rsidP="00E34B7B">
      <w:pPr>
        <w:pStyle w:val="TextoNormal-IPCA"/>
        <w:ind w:firstLine="0"/>
      </w:pPr>
    </w:p>
    <w:p w14:paraId="6D16CDD8" w14:textId="77777777" w:rsidR="00E34B7B" w:rsidRDefault="00E34B7B" w:rsidP="00E34B7B">
      <w:pPr>
        <w:pStyle w:val="TextoNormal-IPCA"/>
        <w:ind w:firstLine="0"/>
      </w:pPr>
    </w:p>
    <w:p w14:paraId="2642EE52" w14:textId="77777777" w:rsidR="00E34B7B" w:rsidRDefault="00E34B7B" w:rsidP="00E34B7B">
      <w:pPr>
        <w:pStyle w:val="TextoNormal-IPCA"/>
        <w:ind w:firstLine="0"/>
      </w:pPr>
    </w:p>
    <w:p w14:paraId="2F7D238F" w14:textId="77777777" w:rsidR="00E34B7B" w:rsidRDefault="00E34B7B" w:rsidP="00E34B7B">
      <w:pPr>
        <w:pStyle w:val="TextoNormal-IPCA"/>
        <w:ind w:firstLine="0"/>
      </w:pPr>
    </w:p>
    <w:p w14:paraId="516694EC" w14:textId="77777777" w:rsidR="00E34B7B" w:rsidRDefault="00E34B7B" w:rsidP="00E34B7B">
      <w:pPr>
        <w:pStyle w:val="TextoNormal-IPCA"/>
        <w:ind w:firstLine="0"/>
      </w:pPr>
    </w:p>
    <w:p w14:paraId="36E96DB1" w14:textId="77777777" w:rsidR="00E34B7B" w:rsidRDefault="00E34B7B" w:rsidP="00E34B7B">
      <w:pPr>
        <w:pStyle w:val="TextoNormal-IPCA"/>
        <w:ind w:firstLine="0"/>
      </w:pPr>
    </w:p>
    <w:p w14:paraId="16CCE6D7" w14:textId="77777777" w:rsidR="00E34B7B" w:rsidRDefault="00E34B7B" w:rsidP="00E34B7B">
      <w:pPr>
        <w:pStyle w:val="TextoNormal-IPCA"/>
        <w:ind w:firstLine="0"/>
      </w:pPr>
    </w:p>
    <w:p w14:paraId="6B7B2102" w14:textId="77777777" w:rsidR="00E34B7B" w:rsidRDefault="00E34B7B" w:rsidP="00E34B7B">
      <w:pPr>
        <w:pStyle w:val="TextoNormal-IPCA"/>
        <w:ind w:firstLine="0"/>
      </w:pPr>
    </w:p>
    <w:p w14:paraId="4D6BF9DA" w14:textId="77777777" w:rsidR="00E34B7B" w:rsidRDefault="00E34B7B" w:rsidP="00E34B7B">
      <w:pPr>
        <w:pStyle w:val="TextoNormal-IPCA"/>
        <w:ind w:firstLine="0"/>
      </w:pPr>
    </w:p>
    <w:p w14:paraId="0538AE34" w14:textId="77777777" w:rsidR="00E34B7B" w:rsidRDefault="00E34B7B" w:rsidP="00E34B7B">
      <w:pPr>
        <w:pStyle w:val="TextoNormal-IPCA"/>
        <w:ind w:firstLine="0"/>
      </w:pPr>
    </w:p>
    <w:p w14:paraId="3EBBDCE4" w14:textId="77777777" w:rsidR="00E34B7B" w:rsidRDefault="00E34B7B" w:rsidP="00E34B7B">
      <w:pPr>
        <w:pStyle w:val="TextoNormal-IPCA"/>
        <w:ind w:firstLine="0"/>
      </w:pPr>
    </w:p>
    <w:p w14:paraId="0DB5D6AD" w14:textId="77777777" w:rsidR="00E34B7B" w:rsidRDefault="00E34B7B" w:rsidP="00E34B7B">
      <w:pPr>
        <w:pStyle w:val="TextoNormal-IPCA"/>
        <w:ind w:firstLine="0"/>
      </w:pPr>
    </w:p>
    <w:p w14:paraId="5F347860" w14:textId="77777777" w:rsidR="00E34B7B" w:rsidRDefault="00E34B7B" w:rsidP="00E34B7B">
      <w:pPr>
        <w:pStyle w:val="TextoNormal-IPCA"/>
        <w:ind w:firstLine="0"/>
      </w:pPr>
    </w:p>
    <w:p w14:paraId="07FDD145" w14:textId="77777777" w:rsidR="00E34B7B" w:rsidRDefault="00E34B7B" w:rsidP="00E34B7B">
      <w:pPr>
        <w:pStyle w:val="TextoNormal-IPCA"/>
        <w:ind w:firstLine="0"/>
      </w:pPr>
    </w:p>
    <w:p w14:paraId="78C5C7D1" w14:textId="77777777" w:rsidR="00E34B7B" w:rsidRDefault="00E34B7B" w:rsidP="00E34B7B">
      <w:pPr>
        <w:pStyle w:val="TextoNormal-IPCA"/>
        <w:ind w:firstLine="0"/>
      </w:pPr>
    </w:p>
    <w:p w14:paraId="5E2A1121" w14:textId="77777777" w:rsidR="00E34B7B" w:rsidRDefault="00E34B7B" w:rsidP="00E34B7B">
      <w:pPr>
        <w:pStyle w:val="TextoNormal-IPCA"/>
        <w:ind w:firstLine="0"/>
      </w:pPr>
    </w:p>
    <w:p w14:paraId="4613D83E" w14:textId="77777777" w:rsidR="00E34B7B" w:rsidRDefault="00E34B7B" w:rsidP="00E34B7B">
      <w:pPr>
        <w:pStyle w:val="TextoNormal-IPCA"/>
        <w:ind w:firstLine="0"/>
      </w:pPr>
    </w:p>
    <w:p w14:paraId="0E2E9D1C" w14:textId="77777777" w:rsidR="00E34B7B" w:rsidRDefault="00E34B7B" w:rsidP="00E34B7B">
      <w:pPr>
        <w:pStyle w:val="TextoNormal-IPCA"/>
        <w:ind w:firstLine="0"/>
      </w:pPr>
    </w:p>
    <w:p w14:paraId="21B51FE3" w14:textId="77777777" w:rsidR="00E34B7B" w:rsidRDefault="00E34B7B" w:rsidP="00E34B7B">
      <w:pPr>
        <w:pStyle w:val="TextoNormal-IPCA"/>
        <w:ind w:firstLine="0"/>
      </w:pPr>
    </w:p>
    <w:p w14:paraId="3D515FDB" w14:textId="77777777" w:rsidR="00E34B7B" w:rsidRDefault="00E34B7B" w:rsidP="00E34B7B">
      <w:pPr>
        <w:pStyle w:val="TextoNormal-IPCA"/>
        <w:ind w:firstLine="0"/>
      </w:pPr>
    </w:p>
    <w:p w14:paraId="5CAE3E9F" w14:textId="77777777" w:rsidR="00E34B7B" w:rsidRDefault="00E34B7B" w:rsidP="00E34B7B">
      <w:pPr>
        <w:pStyle w:val="TextoNormal-IPCA"/>
        <w:ind w:firstLine="0"/>
      </w:pPr>
    </w:p>
    <w:p w14:paraId="13746FB9" w14:textId="77777777" w:rsidR="00E34B7B" w:rsidRDefault="00E34B7B" w:rsidP="00E34B7B">
      <w:pPr>
        <w:pStyle w:val="TextoNormal-IPCA"/>
        <w:ind w:firstLine="0"/>
      </w:pPr>
    </w:p>
    <w:p w14:paraId="097E08BF" w14:textId="77777777" w:rsidR="00E34B7B" w:rsidRPr="00E34B7B" w:rsidRDefault="00E34B7B" w:rsidP="00E34B7B">
      <w:pPr>
        <w:pStyle w:val="Heading1"/>
        <w:numPr>
          <w:ilvl w:val="0"/>
          <w:numId w:val="37"/>
        </w:numPr>
        <w:spacing w:before="240" w:after="0" w:line="276" w:lineRule="auto"/>
        <w:ind w:left="426" w:hanging="426"/>
        <w:contextualSpacing w:val="0"/>
        <w:jc w:val="both"/>
        <w:rPr>
          <w:highlight w:val="yellow"/>
          <w:lang w:val="en-US"/>
        </w:rPr>
      </w:pPr>
      <w:bookmarkStart w:id="19" w:name="_Toc524980179"/>
      <w:bookmarkStart w:id="20" w:name="_Toc715460"/>
      <w:r w:rsidRPr="00E34B7B">
        <w:rPr>
          <w:highlight w:val="yellow"/>
          <w:lang w:val="en-US"/>
        </w:rPr>
        <w:t>Resume</w:t>
      </w:r>
      <w:bookmarkEnd w:id="19"/>
      <w:bookmarkEnd w:id="20"/>
    </w:p>
    <w:p w14:paraId="43223492" w14:textId="77777777" w:rsidR="00E34B7B" w:rsidRPr="00E34B7B" w:rsidRDefault="00E34B7B" w:rsidP="00E34B7B">
      <w:pPr>
        <w:tabs>
          <w:tab w:val="left" w:pos="3740"/>
        </w:tabs>
        <w:spacing w:line="360" w:lineRule="exact"/>
        <w:rPr>
          <w:rFonts w:ascii="Lucida Sans Unicode" w:hAnsi="Lucida Sans Unicode" w:cs="Lucida Sans Unicode"/>
          <w:sz w:val="28"/>
          <w:szCs w:val="28"/>
          <w:highlight w:val="yellow"/>
          <w:lang w:val="en-US"/>
        </w:rPr>
      </w:pPr>
    </w:p>
    <w:p w14:paraId="12478CD3" w14:textId="77777777" w:rsidR="00E34B7B" w:rsidRPr="00E2029F" w:rsidRDefault="00E34B7B" w:rsidP="00E34B7B">
      <w:pPr>
        <w:tabs>
          <w:tab w:val="left" w:pos="3740"/>
        </w:tabs>
        <w:rPr>
          <w:highlight w:val="yellow"/>
          <w:lang w:val="en-US"/>
        </w:rPr>
      </w:pPr>
      <w:r w:rsidRPr="00E2029F">
        <w:rPr>
          <w:highlight w:val="yellow"/>
          <w:lang w:val="en-US"/>
        </w:rPr>
        <w:t xml:space="preserve">The scourge of fires is an event that has been increasing in recent years throughout the world, particularly in Portugal. </w:t>
      </w:r>
    </w:p>
    <w:p w14:paraId="5DF22E93" w14:textId="77777777" w:rsidR="00E34B7B" w:rsidRPr="00E2029F" w:rsidRDefault="00E34B7B" w:rsidP="00E34B7B">
      <w:pPr>
        <w:tabs>
          <w:tab w:val="left" w:pos="3740"/>
        </w:tabs>
        <w:rPr>
          <w:highlight w:val="yellow"/>
          <w:lang w:val="en-US"/>
        </w:rPr>
      </w:pPr>
      <w:r w:rsidRPr="00E2029F">
        <w:rPr>
          <w:highlight w:val="yellow"/>
          <w:lang w:val="en-US"/>
        </w:rPr>
        <w:t>In order to firefighters being capable of acting in a more efficient and quickly way, the current techniques used to combat fires should be improved. Being that said, the use of tools and techniques to predict the way fire is spread without endangering human lives, is an advantageous solution in many ways, particularly in terms of safety for the population and economically viable.</w:t>
      </w:r>
    </w:p>
    <w:p w14:paraId="2EF1B8E3" w14:textId="77777777" w:rsidR="00E34B7B" w:rsidRPr="00E34B7B" w:rsidRDefault="00E34B7B" w:rsidP="00E34B7B">
      <w:pPr>
        <w:tabs>
          <w:tab w:val="left" w:pos="3740"/>
        </w:tabs>
        <w:spacing w:line="360" w:lineRule="exact"/>
        <w:jc w:val="center"/>
        <w:rPr>
          <w:rFonts w:cstheme="minorHAnsi"/>
          <w:sz w:val="24"/>
          <w:highlight w:val="yellow"/>
          <w:lang w:val="en-US"/>
        </w:rPr>
      </w:pPr>
      <w:r w:rsidRPr="00E34B7B">
        <w:rPr>
          <w:rFonts w:cstheme="minorHAnsi"/>
          <w:sz w:val="24"/>
          <w:highlight w:val="yellow"/>
          <w:lang w:val="en-US"/>
        </w:rPr>
        <w:br/>
      </w:r>
      <w:r w:rsidRPr="00E34B7B">
        <w:rPr>
          <w:rFonts w:cstheme="minorHAnsi"/>
          <w:noProof/>
          <w:highlight w:val="yellow"/>
        </w:rPr>
        <w:drawing>
          <wp:anchor distT="0" distB="0" distL="114300" distR="114300" simplePos="0" relativeHeight="251732992" behindDoc="0" locked="0" layoutInCell="1" allowOverlap="1" wp14:anchorId="49893124" wp14:editId="2F2F112A">
            <wp:simplePos x="0" y="0"/>
            <wp:positionH relativeFrom="margin">
              <wp:align>right</wp:align>
            </wp:positionH>
            <wp:positionV relativeFrom="paragraph">
              <wp:posOffset>114935</wp:posOffset>
            </wp:positionV>
            <wp:extent cx="2771775" cy="1604010"/>
            <wp:effectExtent l="0" t="0" r="9525" b="0"/>
            <wp:wrapSquare wrapText="bothSides"/>
            <wp:docPr id="70" name="Picture 70" descr="Resultado de imagem para burned area simulator">
              <a:hlinkClick xmlns:a="http://schemas.openxmlformats.org/drawingml/2006/main" r:id="rId18"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Resultado de imagem para burned area simulator">
                      <a:hlinkClick r:id="rId18" tgtFrame="&quot;_blank&quo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1775" cy="1604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34B7B">
        <w:rPr>
          <w:rFonts w:cstheme="minorHAnsi"/>
          <w:noProof/>
          <w:highlight w:val="yellow"/>
        </w:rPr>
        <w:drawing>
          <wp:anchor distT="0" distB="0" distL="114300" distR="114300" simplePos="0" relativeHeight="251731968" behindDoc="0" locked="0" layoutInCell="1" allowOverlap="1" wp14:anchorId="3BB23EFE" wp14:editId="40275BBB">
            <wp:simplePos x="0" y="0"/>
            <wp:positionH relativeFrom="margin">
              <wp:posOffset>41910</wp:posOffset>
            </wp:positionH>
            <wp:positionV relativeFrom="paragraph">
              <wp:posOffset>4445</wp:posOffset>
            </wp:positionV>
            <wp:extent cx="2308860" cy="1543050"/>
            <wp:effectExtent l="0" t="0" r="0" b="0"/>
            <wp:wrapSquare wrapText="bothSides"/>
            <wp:docPr id="69" name="Picture 69" descr="Resultado de imagem para burned area simulator">
              <a:hlinkClick xmlns:a="http://schemas.openxmlformats.org/drawingml/2006/main" r:id="rId2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Resultado de imagem para burned area simulator">
                      <a:hlinkClick r:id="rId20" tgtFrame="&quot;_blank&quo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08860" cy="1543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34B7B">
        <w:rPr>
          <w:rFonts w:cstheme="minorHAnsi"/>
          <w:highlight w:val="yellow"/>
          <w:lang w:val="en-US"/>
        </w:rPr>
        <w:t>Fig. 2 – Example of existing fire simulator - NASA/Forest Service Maps Aid Fire Recovery</w:t>
      </w:r>
    </w:p>
    <w:p w14:paraId="0A4E9D22" w14:textId="77777777" w:rsidR="00E34B7B" w:rsidRPr="00E34B7B" w:rsidRDefault="00E34B7B" w:rsidP="00E34B7B">
      <w:pPr>
        <w:tabs>
          <w:tab w:val="left" w:pos="3740"/>
        </w:tabs>
        <w:spacing w:line="360" w:lineRule="exact"/>
        <w:rPr>
          <w:rFonts w:cstheme="minorHAnsi"/>
          <w:sz w:val="24"/>
          <w:highlight w:val="yellow"/>
          <w:lang w:val="en-US"/>
        </w:rPr>
      </w:pPr>
    </w:p>
    <w:p w14:paraId="04EECB77" w14:textId="77777777" w:rsidR="00E34B7B" w:rsidRPr="00E2029F" w:rsidRDefault="00E34B7B" w:rsidP="00E2029F">
      <w:pPr>
        <w:rPr>
          <w:lang w:val="en-US"/>
        </w:rPr>
      </w:pPr>
      <w:r w:rsidRPr="00E2029F">
        <w:rPr>
          <w:highlight w:val="yellow"/>
          <w:lang w:val="en-US"/>
        </w:rPr>
        <w:t>The aim of this document is to present a proposal of fire risk and burned area simulator based on Machine Learning techniques, more precisely using a deep learning approach. We are willing to develop a solution capable to predict the places predict with highest fire risk as well as the burned area using data from previous fire events.</w:t>
      </w:r>
    </w:p>
    <w:p w14:paraId="58004ADA" w14:textId="77777777" w:rsidR="00E34B7B" w:rsidRPr="00E34B7B" w:rsidRDefault="00E34B7B" w:rsidP="00E34B7B">
      <w:pPr>
        <w:tabs>
          <w:tab w:val="left" w:pos="3740"/>
        </w:tabs>
        <w:rPr>
          <w:rFonts w:cstheme="minorHAnsi"/>
          <w:highlight w:val="yellow"/>
          <w:lang w:val="en-US"/>
        </w:rPr>
      </w:pPr>
    </w:p>
    <w:p w14:paraId="1E4476FF" w14:textId="77777777" w:rsidR="00E34B7B" w:rsidRPr="00E34B7B" w:rsidRDefault="00E34B7B" w:rsidP="00E34B7B">
      <w:pPr>
        <w:tabs>
          <w:tab w:val="left" w:pos="3740"/>
        </w:tabs>
        <w:rPr>
          <w:rFonts w:cstheme="minorHAnsi"/>
          <w:highlight w:val="yellow"/>
          <w:lang w:val="en-US"/>
        </w:rPr>
      </w:pPr>
    </w:p>
    <w:p w14:paraId="4395DA65" w14:textId="77777777" w:rsidR="00E34B7B" w:rsidRPr="00E34B7B" w:rsidRDefault="00E34B7B" w:rsidP="00E34B7B">
      <w:pPr>
        <w:tabs>
          <w:tab w:val="left" w:pos="3740"/>
        </w:tabs>
        <w:rPr>
          <w:rFonts w:cstheme="minorHAnsi"/>
          <w:highlight w:val="yellow"/>
          <w:lang w:val="en-US"/>
        </w:rPr>
      </w:pPr>
    </w:p>
    <w:p w14:paraId="66E832A6" w14:textId="77777777" w:rsidR="00E34B7B" w:rsidRPr="00E34B7B" w:rsidRDefault="00E34B7B" w:rsidP="00E34B7B">
      <w:pPr>
        <w:tabs>
          <w:tab w:val="left" w:pos="3740"/>
        </w:tabs>
        <w:rPr>
          <w:rFonts w:cstheme="minorHAnsi"/>
          <w:highlight w:val="yellow"/>
          <w:lang w:val="en-US"/>
        </w:rPr>
      </w:pPr>
    </w:p>
    <w:p w14:paraId="74EC01F6" w14:textId="77777777" w:rsidR="00E34B7B" w:rsidRDefault="00E34B7B" w:rsidP="00E34B7B">
      <w:pPr>
        <w:tabs>
          <w:tab w:val="left" w:pos="3740"/>
        </w:tabs>
        <w:rPr>
          <w:rFonts w:cstheme="minorHAnsi"/>
          <w:lang w:val="en-US"/>
        </w:rPr>
      </w:pPr>
      <w:r w:rsidRPr="00E34B7B">
        <w:rPr>
          <w:rFonts w:cstheme="minorHAnsi"/>
          <w:b/>
          <w:highlight w:val="yellow"/>
          <w:lang w:val="en-US"/>
        </w:rPr>
        <w:t>Index Terms</w:t>
      </w:r>
      <w:r w:rsidRPr="00E34B7B">
        <w:rPr>
          <w:rFonts w:cstheme="minorHAnsi"/>
          <w:highlight w:val="yellow"/>
          <w:lang w:val="en-US"/>
        </w:rPr>
        <w:t>— Fire, Fire Detection, Fire Prevention, Fire Risk, Fire Simulation, Fire Damage Assessment, Firefight Technics, Machine Learning, Deep Learning.</w:t>
      </w:r>
    </w:p>
    <w:p w14:paraId="1D143DA5" w14:textId="77777777" w:rsidR="00E34B7B" w:rsidRDefault="00E34B7B" w:rsidP="00E34B7B">
      <w:pPr>
        <w:tabs>
          <w:tab w:val="left" w:pos="3740"/>
        </w:tabs>
        <w:rPr>
          <w:rFonts w:cstheme="minorHAnsi"/>
          <w:lang w:val="en-US"/>
        </w:rPr>
      </w:pPr>
    </w:p>
    <w:p w14:paraId="2C8D9F69" w14:textId="77777777" w:rsidR="00E34B7B" w:rsidRDefault="00E34B7B" w:rsidP="00E34B7B">
      <w:pPr>
        <w:tabs>
          <w:tab w:val="left" w:pos="3740"/>
        </w:tabs>
        <w:rPr>
          <w:rFonts w:cstheme="minorHAnsi"/>
          <w:lang w:val="en-US"/>
        </w:rPr>
      </w:pPr>
    </w:p>
    <w:p w14:paraId="50294906" w14:textId="5CE32793" w:rsidR="00E34B7B" w:rsidRDefault="00E34B7B" w:rsidP="00E34B7B">
      <w:pPr>
        <w:tabs>
          <w:tab w:val="left" w:pos="3740"/>
        </w:tabs>
        <w:rPr>
          <w:rFonts w:cstheme="minorHAnsi"/>
          <w:lang w:val="en-US"/>
        </w:rPr>
      </w:pPr>
    </w:p>
    <w:p w14:paraId="11720EF1" w14:textId="5FB3F38A" w:rsidR="00E34B7B" w:rsidRDefault="00E34B7B" w:rsidP="00E34B7B">
      <w:pPr>
        <w:tabs>
          <w:tab w:val="left" w:pos="3740"/>
        </w:tabs>
        <w:rPr>
          <w:rFonts w:cstheme="minorHAnsi"/>
          <w:lang w:val="en-US"/>
        </w:rPr>
      </w:pPr>
    </w:p>
    <w:p w14:paraId="1592D39F" w14:textId="77777777" w:rsidR="00E34B7B" w:rsidRPr="002B0557" w:rsidRDefault="00E34B7B" w:rsidP="00E34B7B">
      <w:pPr>
        <w:tabs>
          <w:tab w:val="left" w:pos="3740"/>
        </w:tabs>
        <w:rPr>
          <w:rFonts w:cstheme="minorHAnsi"/>
          <w:lang w:val="en-US"/>
        </w:rPr>
      </w:pPr>
    </w:p>
    <w:p w14:paraId="5AE348C4" w14:textId="77777777" w:rsidR="00E34B7B" w:rsidRPr="000321DF" w:rsidRDefault="00E34B7B" w:rsidP="00E34B7B">
      <w:pPr>
        <w:tabs>
          <w:tab w:val="left" w:pos="3740"/>
        </w:tabs>
        <w:spacing w:line="360" w:lineRule="exact"/>
        <w:rPr>
          <w:rFonts w:cstheme="minorHAnsi"/>
          <w:sz w:val="24"/>
          <w:lang w:val="en-US"/>
        </w:rPr>
      </w:pPr>
    </w:p>
    <w:p w14:paraId="5C6B5C05" w14:textId="65DF211D" w:rsidR="00E34B7B" w:rsidRDefault="00E34B7B" w:rsidP="00E34B7B">
      <w:pPr>
        <w:pStyle w:val="Heading1"/>
        <w:numPr>
          <w:ilvl w:val="0"/>
          <w:numId w:val="37"/>
        </w:numPr>
        <w:spacing w:before="240" w:after="0" w:line="276" w:lineRule="auto"/>
        <w:ind w:left="284"/>
        <w:contextualSpacing w:val="0"/>
        <w:jc w:val="both"/>
        <w:rPr>
          <w:lang w:val="en-US"/>
        </w:rPr>
      </w:pPr>
      <w:bookmarkStart w:id="21" w:name="_Toc715461"/>
      <w:r>
        <w:rPr>
          <w:lang w:val="en-US"/>
        </w:rPr>
        <w:lastRenderedPageBreak/>
        <w:t>Introduction</w:t>
      </w:r>
      <w:bookmarkEnd w:id="21"/>
    </w:p>
    <w:p w14:paraId="1DB61D56" w14:textId="77777777" w:rsidR="00E34B7B" w:rsidRDefault="00E34B7B" w:rsidP="00E34B7B">
      <w:pPr>
        <w:rPr>
          <w:lang w:val="en-US"/>
        </w:rPr>
      </w:pPr>
    </w:p>
    <w:p w14:paraId="6E9026D5" w14:textId="0EEF7306" w:rsidR="00E34B7B" w:rsidRDefault="00E34B7B" w:rsidP="00E34B7B">
      <w:pPr>
        <w:pStyle w:val="Heading2"/>
        <w:keepNext/>
        <w:keepLines/>
        <w:numPr>
          <w:ilvl w:val="1"/>
          <w:numId w:val="37"/>
        </w:numPr>
        <w:spacing w:before="40" w:after="0" w:line="276" w:lineRule="auto"/>
        <w:contextualSpacing w:val="0"/>
        <w:jc w:val="both"/>
        <w:rPr>
          <w:lang w:val="en-US"/>
        </w:rPr>
      </w:pPr>
      <w:bookmarkStart w:id="22" w:name="_Toc715462"/>
      <w:r>
        <w:rPr>
          <w:lang w:val="en-US"/>
        </w:rPr>
        <w:t>Wildfire Risks and Consequences</w:t>
      </w:r>
      <w:bookmarkEnd w:id="22"/>
    </w:p>
    <w:p w14:paraId="2B2EBB3B" w14:textId="77777777" w:rsidR="00E34B7B" w:rsidRDefault="00E34B7B" w:rsidP="00E34B7B">
      <w:pPr>
        <w:rPr>
          <w:lang w:val="en-US"/>
        </w:rPr>
      </w:pPr>
    </w:p>
    <w:p w14:paraId="3AD19808" w14:textId="215FC1CF" w:rsidR="00E34B7B" w:rsidRPr="00E2029F" w:rsidRDefault="00E34B7B" w:rsidP="00E34B7B">
      <w:pPr>
        <w:rPr>
          <w:lang w:val="en-US"/>
        </w:rPr>
      </w:pPr>
      <w:r w:rsidRPr="00E2029F">
        <w:rPr>
          <w:lang w:val="en-US"/>
        </w:rPr>
        <w:t xml:space="preserve">In the last years, Portugal, Spain, Italy and Greece were the most severely affected countries in EU by forest fires. In 2016, these four countries account about 85% of the European burnt area. In the EU, in the year 2016 alone, more than 345.000 ha have burned in forest fires </w:t>
      </w:r>
      <w:r w:rsidRPr="00E2029F">
        <w:rPr>
          <w:lang w:val="en-US"/>
        </w:rPr>
        <w:fldChar w:fldCharType="begin" w:fldLock="1"/>
      </w:r>
      <w:r w:rsidRPr="00E2029F">
        <w:rPr>
          <w:lang w:val="en-US"/>
        </w:rPr>
        <w:instrText>ADDIN CSL_CITATION { "citationItems" : [ { "id" : "ITEM-1", "itemData" : { "ISBN" : "9789279712937", "id" : "ITEM-1", "issued" : { "date-parts" : [ [ "2017" ] ] }, "title" : "Forest Fires in Europe, Middle East and North Africa 2016 2017", "type" : "book" }, "uris" : [ "http://www.mendeley.com/documents/?uuid=9c6e6fb3-8a89-4c20-af57-ee5c8d7d0d81" ] } ], "mendeley" : { "formattedCitation" : "[1]", "manualFormatting" : "[36]", "plainTextFormattedCitation" : "[1]", "previouslyFormattedCitation" : "[1]" }, "properties" : { "noteIndex" : 0 }, "schema" : "https://github.com/citation-style-language/schema/raw/master/csl-citation.json" }</w:instrText>
      </w:r>
      <w:r w:rsidRPr="00E2029F">
        <w:rPr>
          <w:lang w:val="en-US"/>
        </w:rPr>
        <w:fldChar w:fldCharType="separate"/>
      </w:r>
      <w:r w:rsidRPr="00E2029F">
        <w:rPr>
          <w:lang w:val="en-US"/>
        </w:rPr>
        <w:t>[36]</w:t>
      </w:r>
      <w:r w:rsidRPr="00E2029F">
        <w:rPr>
          <w:lang w:val="en-US"/>
        </w:rPr>
        <w:fldChar w:fldCharType="end"/>
      </w:r>
      <w:r w:rsidRPr="00E2029F">
        <w:rPr>
          <w:lang w:val="en-US"/>
        </w:rPr>
        <w:t>. Portugal was particularly affected, with a staggering 161.000 ha of burnt area, roughly 45% of the EU burnt area in 2016, even though Portugal only has 2% of the EU area. In 2017, in continental Portugal alone, the burned area was around 540 000 hectares of forest (</w:t>
      </w:r>
      <w:proofErr w:type="spellStart"/>
      <w:r w:rsidRPr="00E2029F">
        <w:rPr>
          <w:lang w:val="en-US"/>
        </w:rPr>
        <w:t>Fundação</w:t>
      </w:r>
      <w:proofErr w:type="spellEnd"/>
      <w:r w:rsidRPr="00E2029F">
        <w:rPr>
          <w:lang w:val="en-US"/>
        </w:rPr>
        <w:t xml:space="preserve"> Francisco Manuel dos Santos, 2018), the equivalent of almost 650 000 football stadiums.</w:t>
      </w:r>
    </w:p>
    <w:p w14:paraId="719AF837" w14:textId="613143E6" w:rsidR="00E34B7B" w:rsidRDefault="00E34B7B" w:rsidP="00E34B7B">
      <w:pPr>
        <w:rPr>
          <w:rFonts w:cstheme="minorHAnsi"/>
          <w:lang w:val="en-US"/>
        </w:rPr>
      </w:pPr>
    </w:p>
    <w:p w14:paraId="3A06BA61" w14:textId="77777777" w:rsidR="00E34B7B" w:rsidRPr="00E90E06" w:rsidRDefault="00E34B7B" w:rsidP="00E34B7B">
      <w:pPr>
        <w:rPr>
          <w:rFonts w:cstheme="minorHAnsi"/>
          <w:lang w:val="en-US"/>
        </w:rPr>
      </w:pPr>
    </w:p>
    <w:p w14:paraId="75DB9F9B" w14:textId="7E3FD047" w:rsidR="00E34B7B" w:rsidRPr="00E90E06" w:rsidRDefault="00E34B7B" w:rsidP="00E34B7B">
      <w:pPr>
        <w:jc w:val="center"/>
        <w:rPr>
          <w:rFonts w:cstheme="minorHAnsi"/>
          <w:lang w:val="en-US"/>
        </w:rPr>
      </w:pPr>
      <w:r w:rsidRPr="00E90E06">
        <w:rPr>
          <w:rFonts w:cstheme="minorHAnsi"/>
          <w:noProof/>
        </w:rPr>
        <w:drawing>
          <wp:inline distT="0" distB="0" distL="0" distR="0" wp14:anchorId="40F6FD62" wp14:editId="6011AE7C">
            <wp:extent cx="4049395" cy="2068830"/>
            <wp:effectExtent l="0" t="0" r="825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9395" cy="2068830"/>
                    </a:xfrm>
                    <a:prstGeom prst="rect">
                      <a:avLst/>
                    </a:prstGeom>
                  </pic:spPr>
                </pic:pic>
              </a:graphicData>
            </a:graphic>
          </wp:inline>
        </w:drawing>
      </w:r>
    </w:p>
    <w:p w14:paraId="0586E2B1" w14:textId="08C7A1FC" w:rsidR="00E34B7B" w:rsidRDefault="00E34B7B" w:rsidP="00E34B7B">
      <w:pPr>
        <w:tabs>
          <w:tab w:val="left" w:pos="3740"/>
        </w:tabs>
        <w:spacing w:line="360" w:lineRule="exact"/>
        <w:jc w:val="center"/>
        <w:rPr>
          <w:rFonts w:cstheme="minorHAnsi"/>
          <w:lang w:val="en-US"/>
        </w:rPr>
      </w:pPr>
      <w:r w:rsidRPr="00E90E06">
        <w:rPr>
          <w:rFonts w:cstheme="minorHAnsi"/>
          <w:lang w:val="en-US"/>
        </w:rPr>
        <w:t>Fig 1 – Portugal burned area progression respectively in:  2015, 2016, 2017</w:t>
      </w:r>
    </w:p>
    <w:p w14:paraId="6D9DFCF0" w14:textId="77777777" w:rsidR="00E34B7B" w:rsidRPr="00E90E06" w:rsidRDefault="00E34B7B" w:rsidP="00E34B7B">
      <w:pPr>
        <w:tabs>
          <w:tab w:val="left" w:pos="3740"/>
        </w:tabs>
        <w:spacing w:line="360" w:lineRule="exact"/>
        <w:jc w:val="center"/>
        <w:rPr>
          <w:rFonts w:cstheme="minorHAnsi"/>
          <w:lang w:val="en-US"/>
        </w:rPr>
      </w:pPr>
    </w:p>
    <w:p w14:paraId="22B34AA3" w14:textId="77777777" w:rsidR="00E34B7B" w:rsidRPr="00E90E06" w:rsidRDefault="00E34B7B" w:rsidP="00E34B7B">
      <w:pPr>
        <w:rPr>
          <w:rFonts w:cstheme="minorHAnsi"/>
          <w:lang w:val="en-US"/>
        </w:rPr>
      </w:pPr>
    </w:p>
    <w:p w14:paraId="53431ABE" w14:textId="1948B988" w:rsidR="00E34B7B" w:rsidRDefault="00E34B7B" w:rsidP="00E34B7B">
      <w:pPr>
        <w:rPr>
          <w:lang w:val="en-US"/>
        </w:rPr>
      </w:pPr>
      <w:r w:rsidRPr="00E2029F">
        <w:rPr>
          <w:lang w:val="en-US"/>
        </w:rPr>
        <w:t xml:space="preserve">According to </w:t>
      </w:r>
      <w:r w:rsidRPr="00E2029F">
        <w:rPr>
          <w:lang w:val="en-US"/>
        </w:rPr>
        <w:fldChar w:fldCharType="begin" w:fldLock="1"/>
      </w:r>
      <w:r w:rsidRPr="00E2029F">
        <w:rPr>
          <w:lang w:val="en-US"/>
        </w:rPr>
        <w:instrText>ADDIN CSL_CITATION { "citationItems" : [ { "id" : "ITEM-1", "itemData" : { "ISBN" : "9789279712937", "id" : "ITEM-1", "issued" : { "date-parts" : [ [ "2017" ] ] }, "title" : "Forest Fires in Europe, Middle East and North Africa 2016 2017", "type" : "book" }, "uris" : [ "http://www.mendeley.com/documents/?uuid=9c6e6fb3-8a89-4c20-af57-ee5c8d7d0d81" ] } ], "mendeley" : { "formattedCitation" : "[1]", "plainTextFormattedCitation" : "[1]", "previouslyFormattedCitation" : "[1]" }, "properties" : { "noteIndex" : 0 }, "schema" : "https://github.com/citation-style-language/schema/raw/master/csl-citation.json" }</w:instrText>
      </w:r>
      <w:r w:rsidRPr="00E2029F">
        <w:rPr>
          <w:lang w:val="en-US"/>
        </w:rPr>
        <w:fldChar w:fldCharType="separate"/>
      </w:r>
      <w:r w:rsidRPr="00E2029F">
        <w:rPr>
          <w:lang w:val="en-US"/>
        </w:rPr>
        <w:t>[36]</w:t>
      </w:r>
      <w:r w:rsidRPr="00E2029F">
        <w:rPr>
          <w:lang w:val="en-US"/>
        </w:rPr>
        <w:fldChar w:fldCharType="end"/>
      </w:r>
      <w:r w:rsidRPr="00E2029F">
        <w:rPr>
          <w:lang w:val="en-US"/>
        </w:rPr>
        <w:t xml:space="preserve">, “by September 2017 wild fires have burned more than 700.000 ha of land in the EU” </w:t>
      </w:r>
      <w:r w:rsidRPr="00E2029F">
        <w:rPr>
          <w:lang w:val="en-US"/>
        </w:rPr>
        <w:fldChar w:fldCharType="begin" w:fldLock="1"/>
      </w:r>
      <w:r w:rsidRPr="00E2029F">
        <w:rPr>
          <w:lang w:val="en-US"/>
        </w:rPr>
        <w:instrText>ADDIN CSL_CITATION { "citationItems" : [ { "id" : "ITEM-1", "itemData" : { "ISBN" : "9789279712937", "id" : "ITEM-1", "issued" : { "date-parts" : [ [ "2017" ] ] }, "title" : "Forest Fires in Europe, Middle East and North Africa 2016 2017", "type" : "book" }, "uris" : [ "http://www.mendeley.com/documents/?uuid=9c6e6fb3-8a89-4c20-af57-ee5c8d7d0d81" ] } ], "mendeley" : { "formattedCitation" : "[1]", "plainTextFormattedCitation" : "[1]", "previouslyFormattedCitation" : "[1]" }, "properties" : { "noteIndex" : 0 }, "schema" : "https://github.com/citation-style-language/schema/raw/master/csl-citation.json" }</w:instrText>
      </w:r>
      <w:r w:rsidRPr="00E2029F">
        <w:rPr>
          <w:lang w:val="en-US"/>
        </w:rPr>
        <w:fldChar w:fldCharType="separate"/>
      </w:r>
      <w:r w:rsidRPr="00E2029F">
        <w:rPr>
          <w:lang w:val="en-US"/>
        </w:rPr>
        <w:t>[36]</w:t>
      </w:r>
      <w:r w:rsidRPr="00E2029F">
        <w:rPr>
          <w:lang w:val="en-US"/>
        </w:rPr>
        <w:fldChar w:fldCharType="end"/>
      </w:r>
      <w:r w:rsidRPr="00E2029F">
        <w:rPr>
          <w:lang w:val="en-US"/>
        </w:rPr>
        <w:t xml:space="preserve">. According to the 10th Provisional Report on Forest Fires 2017 </w:t>
      </w:r>
      <w:r w:rsidRPr="00E2029F">
        <w:rPr>
          <w:lang w:val="en-US"/>
        </w:rPr>
        <w:fldChar w:fldCharType="begin" w:fldLock="1"/>
      </w:r>
      <w:r w:rsidRPr="00E2029F">
        <w:rPr>
          <w:lang w:val="en-US"/>
        </w:rPr>
        <w:instrText>ADDIN CSL_CITATION { "citationItems" : [ { "id" : "ITEM-1", "itemData" : { "id" : "ITEM-1", "issued" : { "date-parts" : [ [ "2017" ] ] }, "title" : "Relat\u00f3rio provis\u00f3rio de inc\u00eandios florestais \u2013 2017 \u2013 01", "type" : "article-journal" }, "uris" : [ "http://www.mendeley.com/documents/?uuid=1310e4fd-3082-404c-bd3b-1942c33cb220" ] } ], "mendeley" : { "formattedCitation" : "[2]", "plainTextFormattedCitation" : "[2]", "previouslyFormattedCitation" : "[2]" }, "properties" : { "noteIndex" : 0 }, "schema" : "https://github.com/citation-style-language/schema/raw/master/csl-citation.json" }</w:instrText>
      </w:r>
      <w:r w:rsidRPr="00E2029F">
        <w:rPr>
          <w:lang w:val="en-US"/>
        </w:rPr>
        <w:fldChar w:fldCharType="separate"/>
      </w:r>
      <w:r w:rsidRPr="00E2029F">
        <w:rPr>
          <w:lang w:val="en-US"/>
        </w:rPr>
        <w:t>[37]</w:t>
      </w:r>
      <w:r w:rsidRPr="00E2029F">
        <w:rPr>
          <w:lang w:val="en-US"/>
        </w:rPr>
        <w:fldChar w:fldCharType="end"/>
      </w:r>
      <w:r w:rsidRPr="00E2029F">
        <w:rPr>
          <w:lang w:val="en-US"/>
        </w:rPr>
        <w:t xml:space="preserve"> from the Portuguese Instituto de </w:t>
      </w:r>
      <w:proofErr w:type="spellStart"/>
      <w:r w:rsidRPr="00E2029F">
        <w:rPr>
          <w:lang w:val="en-US"/>
        </w:rPr>
        <w:t>Conservação</w:t>
      </w:r>
      <w:proofErr w:type="spellEnd"/>
      <w:r w:rsidRPr="00E2029F">
        <w:rPr>
          <w:lang w:val="en-US"/>
        </w:rPr>
        <w:t xml:space="preserve"> da </w:t>
      </w:r>
      <w:proofErr w:type="spellStart"/>
      <w:r w:rsidRPr="00E2029F">
        <w:rPr>
          <w:lang w:val="en-US"/>
        </w:rPr>
        <w:t>Natureza</w:t>
      </w:r>
      <w:proofErr w:type="spellEnd"/>
      <w:r w:rsidRPr="00E2029F">
        <w:rPr>
          <w:lang w:val="en-US"/>
        </w:rPr>
        <w:t xml:space="preserve"> e </w:t>
      </w:r>
      <w:proofErr w:type="spellStart"/>
      <w:r w:rsidRPr="00E2029F">
        <w:rPr>
          <w:lang w:val="en-US"/>
        </w:rPr>
        <w:t>Florestas</w:t>
      </w:r>
      <w:proofErr w:type="spellEnd"/>
      <w:r w:rsidRPr="00E2029F">
        <w:rPr>
          <w:lang w:val="en-US"/>
        </w:rPr>
        <w:t xml:space="preserve"> (ICNF), “between January 1st and October 31st of 2017”  the burnt area already surpassed 440.000 ha of burnt area, making the 2017 fire season the worst since 1980, both in terms of property damage and loss of human life. </w:t>
      </w:r>
    </w:p>
    <w:p w14:paraId="16025918" w14:textId="77777777" w:rsidR="00E2029F" w:rsidRPr="00E2029F" w:rsidRDefault="00E2029F" w:rsidP="00E34B7B">
      <w:pPr>
        <w:rPr>
          <w:lang w:val="en-US"/>
        </w:rPr>
      </w:pPr>
    </w:p>
    <w:p w14:paraId="5065C875" w14:textId="77777777" w:rsidR="00E34B7B" w:rsidRPr="00E7710F" w:rsidRDefault="00E34B7B" w:rsidP="00E34B7B">
      <w:pPr>
        <w:rPr>
          <w:lang w:val="en-US"/>
        </w:rPr>
      </w:pPr>
    </w:p>
    <w:p w14:paraId="6BC81DBF" w14:textId="3AF89A7C" w:rsidR="00E34B7B" w:rsidRDefault="00E34B7B" w:rsidP="00E34B7B">
      <w:pPr>
        <w:pStyle w:val="Heading2"/>
        <w:keepNext/>
        <w:keepLines/>
        <w:numPr>
          <w:ilvl w:val="1"/>
          <w:numId w:val="37"/>
        </w:numPr>
        <w:spacing w:before="40" w:after="0" w:line="276" w:lineRule="auto"/>
        <w:contextualSpacing w:val="0"/>
        <w:jc w:val="both"/>
        <w:rPr>
          <w:lang w:val="en-US"/>
        </w:rPr>
      </w:pPr>
      <w:bookmarkStart w:id="23" w:name="_Toc715463"/>
      <w:r>
        <w:rPr>
          <w:lang w:val="en-US"/>
        </w:rPr>
        <w:t>Machine Learning vs Deep Learning</w:t>
      </w:r>
      <w:bookmarkEnd w:id="23"/>
    </w:p>
    <w:p w14:paraId="772A2224" w14:textId="77777777" w:rsidR="00E34B7B" w:rsidRDefault="00E34B7B" w:rsidP="00E34B7B">
      <w:pPr>
        <w:rPr>
          <w:lang w:val="en-US"/>
        </w:rPr>
      </w:pPr>
    </w:p>
    <w:p w14:paraId="266CC5BA" w14:textId="77777777" w:rsidR="00E34B7B" w:rsidRDefault="00E34B7B" w:rsidP="00E34B7B">
      <w:pPr>
        <w:rPr>
          <w:lang w:val="en-US"/>
        </w:rPr>
      </w:pPr>
      <w:r w:rsidRPr="002B0557">
        <w:rPr>
          <w:lang w:val="en-US"/>
        </w:rPr>
        <w:t>The usage of techniques that allow machines take decisions is not new</w:t>
      </w:r>
      <w:r>
        <w:rPr>
          <w:lang w:val="en-US"/>
        </w:rPr>
        <w:t xml:space="preserve">, </w:t>
      </w:r>
      <w:r w:rsidRPr="008B4F5B">
        <w:rPr>
          <w:lang w:val="en-US"/>
        </w:rPr>
        <w:t>neither it is</w:t>
      </w:r>
      <w:r w:rsidRPr="002B0557">
        <w:rPr>
          <w:lang w:val="en-US"/>
        </w:rPr>
        <w:t xml:space="preserve"> from this century. However, </w:t>
      </w:r>
      <w:r w:rsidRPr="008B4F5B">
        <w:rPr>
          <w:lang w:val="en-US"/>
        </w:rPr>
        <w:t>it has only begun to gain supporters and its use being spread when the technology evolved in such a way, that permitted it to be implemented on a large scale with relatively affordable costs.</w:t>
      </w:r>
    </w:p>
    <w:p w14:paraId="35EA33C8" w14:textId="74845518" w:rsidR="00E34B7B" w:rsidRDefault="00E34B7B" w:rsidP="00E34B7B">
      <w:pPr>
        <w:rPr>
          <w:lang w:val="en-US"/>
        </w:rPr>
      </w:pPr>
      <w:r w:rsidRPr="002B0557">
        <w:rPr>
          <w:lang w:val="en-US"/>
        </w:rPr>
        <w:lastRenderedPageBreak/>
        <w:t xml:space="preserve">In fact, the introduction of machine learning approaches in the scientific community begun with several AI (Artificial Intelligence) studies. </w:t>
      </w:r>
      <w:r w:rsidRPr="008B4F5B">
        <w:rPr>
          <w:lang w:val="en-US"/>
        </w:rPr>
        <w:t>Since then, and until the first machine learning algorithms emerged, there was significant progress. Which would continue and would later evolve into something "deeper" - the deep learning algorithms.</w:t>
      </w:r>
    </w:p>
    <w:p w14:paraId="13C16C23" w14:textId="7E5E3C46" w:rsidR="00E2029F" w:rsidRDefault="00E2029F" w:rsidP="00E34B7B">
      <w:pPr>
        <w:rPr>
          <w:lang w:val="en-US"/>
        </w:rPr>
      </w:pPr>
    </w:p>
    <w:p w14:paraId="003B472A" w14:textId="77777777" w:rsidR="00E2029F" w:rsidRPr="00217F21" w:rsidRDefault="00E2029F" w:rsidP="00E34B7B">
      <w:pPr>
        <w:rPr>
          <w:sz w:val="24"/>
          <w:lang w:val="en-US"/>
        </w:rPr>
      </w:pPr>
    </w:p>
    <w:p w14:paraId="71883E21" w14:textId="61B0E7D9" w:rsidR="00E34B7B" w:rsidRDefault="00E34B7B" w:rsidP="00E2029F">
      <w:pPr>
        <w:jc w:val="center"/>
        <w:rPr>
          <w:lang w:val="en-US"/>
        </w:rPr>
      </w:pPr>
      <w:r>
        <w:rPr>
          <w:rFonts w:ascii="Arial" w:hAnsi="Arial" w:cs="Arial"/>
          <w:noProof/>
          <w:color w:val="1A0DAB"/>
          <w:szCs w:val="20"/>
          <w:bdr w:val="none" w:sz="0" w:space="0" w:color="auto" w:frame="1"/>
        </w:rPr>
        <w:drawing>
          <wp:inline distT="0" distB="0" distL="0" distR="0" wp14:anchorId="295ADD04" wp14:editId="6C257848">
            <wp:extent cx="1783080" cy="1772920"/>
            <wp:effectExtent l="0" t="0" r="7620" b="0"/>
            <wp:docPr id="9" name="Picture 9" descr="Resultado de imagem para machine learning vs deep learning">
              <a:hlinkClick xmlns:a="http://schemas.openxmlformats.org/drawingml/2006/main" r:id="rId23"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sultado de imagem para machine learning vs deep learning">
                      <a:hlinkClick r:id="rId23" tgtFrame="&quot;_blank&quot;"/>
                    </pic:cNvPr>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761" t="4120" r="4102" b="3862"/>
                    <a:stretch/>
                  </pic:blipFill>
                  <pic:spPr bwMode="auto">
                    <a:xfrm>
                      <a:off x="0" y="0"/>
                      <a:ext cx="1783080" cy="1772920"/>
                    </a:xfrm>
                    <a:prstGeom prst="rect">
                      <a:avLst/>
                    </a:prstGeom>
                    <a:noFill/>
                    <a:ln>
                      <a:noFill/>
                    </a:ln>
                    <a:extLst>
                      <a:ext uri="{53640926-AAD7-44D8-BBD7-CCE9431645EC}">
                        <a14:shadowObscured xmlns:a14="http://schemas.microsoft.com/office/drawing/2010/main"/>
                      </a:ext>
                    </a:extLst>
                  </pic:spPr>
                </pic:pic>
              </a:graphicData>
            </a:graphic>
          </wp:inline>
        </w:drawing>
      </w:r>
    </w:p>
    <w:p w14:paraId="12C4677C" w14:textId="55340657" w:rsidR="00E34B7B" w:rsidRDefault="00E34B7B" w:rsidP="00E34B7B">
      <w:pPr>
        <w:jc w:val="center"/>
        <w:rPr>
          <w:rFonts w:cstheme="minorHAnsi"/>
          <w:lang w:val="en-US"/>
        </w:rPr>
      </w:pPr>
      <w:r w:rsidRPr="00D14138">
        <w:rPr>
          <w:rFonts w:cstheme="minorHAnsi"/>
          <w:lang w:val="en-US"/>
        </w:rPr>
        <w:t xml:space="preserve">Fig. 1.  </w:t>
      </w:r>
      <w:r>
        <w:rPr>
          <w:rFonts w:cstheme="minorHAnsi"/>
          <w:lang w:val="en-US"/>
        </w:rPr>
        <w:t>AI overview with its subsets.</w:t>
      </w:r>
    </w:p>
    <w:p w14:paraId="47E41544" w14:textId="1410AD7E" w:rsidR="00E2029F" w:rsidRDefault="00E2029F" w:rsidP="00E34B7B">
      <w:pPr>
        <w:jc w:val="center"/>
        <w:rPr>
          <w:rFonts w:cstheme="minorHAnsi"/>
          <w:lang w:val="en-US"/>
        </w:rPr>
      </w:pPr>
    </w:p>
    <w:p w14:paraId="5EDC81CE" w14:textId="77777777" w:rsidR="00E2029F" w:rsidRDefault="00E2029F" w:rsidP="00E34B7B">
      <w:pPr>
        <w:jc w:val="center"/>
        <w:rPr>
          <w:lang w:val="en-US"/>
        </w:rPr>
      </w:pPr>
    </w:p>
    <w:p w14:paraId="7DD65295" w14:textId="15725CA8" w:rsidR="00E2029F" w:rsidRDefault="00E34B7B" w:rsidP="00E34B7B">
      <w:pPr>
        <w:rPr>
          <w:lang w:val="en-US"/>
        </w:rPr>
      </w:pPr>
      <w:r w:rsidRPr="002B0557">
        <w:rPr>
          <w:lang w:val="en-US"/>
        </w:rPr>
        <w:t xml:space="preserve">The machine learning is characterized </w:t>
      </w:r>
      <w:r w:rsidRPr="008B4F5B">
        <w:rPr>
          <w:lang w:val="en-US"/>
        </w:rPr>
        <w:t xml:space="preserve">by AI techniques giving </w:t>
      </w:r>
      <w:r w:rsidRPr="002B0557">
        <w:rPr>
          <w:lang w:val="en-US"/>
        </w:rPr>
        <w:t>computers the ability to learn without being explicitly programmed to do so while deep-learning is a subset of machine learning which make the computation of multi-layer neural networks feasible [35], in other words, deep learning is the ability to enable the machine take decisions for its own.</w:t>
      </w:r>
    </w:p>
    <w:p w14:paraId="5F59523D" w14:textId="77777777" w:rsidR="00E2029F" w:rsidRDefault="00E2029F" w:rsidP="00E34B7B">
      <w:pPr>
        <w:rPr>
          <w:lang w:val="en-US"/>
        </w:rPr>
      </w:pPr>
    </w:p>
    <w:p w14:paraId="16BCEE3C" w14:textId="544BDD07" w:rsidR="00E34B7B" w:rsidRDefault="00E2029F" w:rsidP="00E2029F">
      <w:pPr>
        <w:jc w:val="center"/>
        <w:rPr>
          <w:rFonts w:cstheme="minorHAnsi"/>
          <w:sz w:val="24"/>
          <w:lang w:val="en-US"/>
        </w:rPr>
      </w:pPr>
      <w:r w:rsidRPr="002B0557">
        <w:rPr>
          <w:rFonts w:ascii="Arial" w:hAnsi="Arial" w:cs="Arial"/>
          <w:noProof/>
          <w:color w:val="1A0DAB"/>
          <w:bdr w:val="none" w:sz="0" w:space="0" w:color="auto" w:frame="1"/>
        </w:rPr>
        <w:drawing>
          <wp:inline distT="0" distB="0" distL="0" distR="0" wp14:anchorId="265F157B" wp14:editId="28C7D63B">
            <wp:extent cx="3021330" cy="1311910"/>
            <wp:effectExtent l="0" t="0" r="7620" b="2540"/>
            <wp:docPr id="10" name="Picture 10" descr="Resultado de imagem para machine learning vs deep learning">
              <a:hlinkClick xmlns:a="http://schemas.openxmlformats.org/drawingml/2006/main" r:id="rId25"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m para machine learning vs deep learning">
                      <a:hlinkClick r:id="rId25" tgtFrame="&quot;_blank&quo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21330" cy="1311910"/>
                    </a:xfrm>
                    <a:prstGeom prst="rect">
                      <a:avLst/>
                    </a:prstGeom>
                    <a:noFill/>
                    <a:ln>
                      <a:noFill/>
                    </a:ln>
                  </pic:spPr>
                </pic:pic>
              </a:graphicData>
            </a:graphic>
          </wp:inline>
        </w:drawing>
      </w:r>
    </w:p>
    <w:p w14:paraId="690C32A9" w14:textId="77777777" w:rsidR="00E34B7B" w:rsidRDefault="00E34B7B" w:rsidP="00E34B7B">
      <w:pPr>
        <w:jc w:val="center"/>
        <w:rPr>
          <w:rFonts w:cstheme="minorHAnsi"/>
          <w:lang w:val="en-US"/>
        </w:rPr>
      </w:pPr>
      <w:r w:rsidRPr="00D14138">
        <w:rPr>
          <w:rFonts w:cstheme="minorHAnsi"/>
          <w:lang w:val="en-US"/>
        </w:rPr>
        <w:t xml:space="preserve">Fig. </w:t>
      </w:r>
      <w:r>
        <w:rPr>
          <w:rFonts w:cstheme="minorHAnsi"/>
          <w:lang w:val="en-US"/>
        </w:rPr>
        <w:t>2</w:t>
      </w:r>
      <w:r w:rsidRPr="00D14138">
        <w:rPr>
          <w:rFonts w:cstheme="minorHAnsi"/>
          <w:lang w:val="en-US"/>
        </w:rPr>
        <w:t xml:space="preserve">.  </w:t>
      </w:r>
      <w:r>
        <w:rPr>
          <w:rFonts w:cstheme="minorHAnsi"/>
          <w:lang w:val="en-US"/>
        </w:rPr>
        <w:t>Machine Learning and Deep Learning Comparison</w:t>
      </w:r>
    </w:p>
    <w:p w14:paraId="14006672" w14:textId="5A26B196" w:rsidR="00E34B7B" w:rsidRDefault="00E34B7B" w:rsidP="00E34B7B">
      <w:pPr>
        <w:rPr>
          <w:rFonts w:cstheme="minorHAnsi"/>
          <w:sz w:val="24"/>
          <w:lang w:val="en-US"/>
        </w:rPr>
      </w:pPr>
    </w:p>
    <w:p w14:paraId="1977AF02" w14:textId="1F81A3EA" w:rsidR="00E2029F" w:rsidRDefault="00E2029F" w:rsidP="00E34B7B">
      <w:pPr>
        <w:rPr>
          <w:rFonts w:cstheme="minorHAnsi"/>
          <w:sz w:val="24"/>
          <w:lang w:val="en-US"/>
        </w:rPr>
      </w:pPr>
    </w:p>
    <w:p w14:paraId="02D7B449" w14:textId="77777777" w:rsidR="00E2029F" w:rsidRDefault="00E2029F" w:rsidP="00E34B7B">
      <w:pPr>
        <w:rPr>
          <w:rFonts w:cstheme="minorHAnsi"/>
          <w:sz w:val="24"/>
          <w:lang w:val="en-US"/>
        </w:rPr>
      </w:pPr>
    </w:p>
    <w:p w14:paraId="6E66F037" w14:textId="77777777" w:rsidR="00E34B7B" w:rsidRPr="00271F65" w:rsidRDefault="00E34B7B" w:rsidP="00E34B7B">
      <w:pPr>
        <w:pStyle w:val="Heading2"/>
        <w:keepNext/>
        <w:keepLines/>
        <w:numPr>
          <w:ilvl w:val="1"/>
          <w:numId w:val="37"/>
        </w:numPr>
        <w:spacing w:before="40" w:after="0" w:line="276" w:lineRule="auto"/>
        <w:contextualSpacing w:val="0"/>
        <w:rPr>
          <w:lang w:val="en-US"/>
        </w:rPr>
      </w:pPr>
      <w:bookmarkStart w:id="24" w:name="_Toc715464"/>
      <w:r>
        <w:rPr>
          <w:lang w:val="en-US"/>
        </w:rPr>
        <w:t>Artificial Intelligence Applied in Wildfires</w:t>
      </w:r>
      <w:bookmarkEnd w:id="24"/>
      <w:r>
        <w:rPr>
          <w:lang w:val="en-US"/>
        </w:rPr>
        <w:br/>
      </w:r>
    </w:p>
    <w:p w14:paraId="7E1A4EC9" w14:textId="44BC7C0C" w:rsidR="00E34B7B" w:rsidRPr="00E2029F" w:rsidRDefault="00E34B7B" w:rsidP="00E34B7B">
      <w:pPr>
        <w:rPr>
          <w:lang w:val="en-US"/>
        </w:rPr>
      </w:pPr>
      <w:r w:rsidRPr="00E2029F">
        <w:rPr>
          <w:lang w:val="en-US"/>
        </w:rPr>
        <w:t xml:space="preserve">Taking advantage of the latest techniques of machine learning, namely deep learning, one of the main objectives of this work is to design and develop an algorithm capable to learn, through information transmitted </w:t>
      </w:r>
      <w:r w:rsidRPr="00E2029F">
        <w:rPr>
          <w:lang w:val="en-US"/>
        </w:rPr>
        <w:lastRenderedPageBreak/>
        <w:t>to it, and from there relearn and improve the process and decisions make in the future. This information can be taken from the history of fires and its known characteristics such as:</w:t>
      </w:r>
    </w:p>
    <w:p w14:paraId="0DEFAB62" w14:textId="77777777" w:rsidR="00E2029F" w:rsidRPr="00E2029F" w:rsidRDefault="00E2029F" w:rsidP="00E34B7B">
      <w:pPr>
        <w:rPr>
          <w:lang w:val="en-US"/>
        </w:rPr>
      </w:pPr>
    </w:p>
    <w:p w14:paraId="524D68EF" w14:textId="77777777" w:rsidR="00E34B7B" w:rsidRPr="00E2029F" w:rsidRDefault="00E34B7B" w:rsidP="00E2029F">
      <w:pPr>
        <w:rPr>
          <w:lang w:val="en-US"/>
        </w:rPr>
      </w:pPr>
      <w:r w:rsidRPr="00E2029F">
        <w:rPr>
          <w:lang w:val="en-US"/>
        </w:rPr>
        <w:t>Topographic conditions:</w:t>
      </w:r>
    </w:p>
    <w:p w14:paraId="7EBF72A9" w14:textId="77777777" w:rsidR="00E34B7B" w:rsidRPr="00E2029F" w:rsidRDefault="00E34B7B" w:rsidP="00E2029F">
      <w:pPr>
        <w:rPr>
          <w:lang w:val="en-US"/>
        </w:rPr>
      </w:pPr>
    </w:p>
    <w:p w14:paraId="119EB56F" w14:textId="77777777" w:rsidR="00E34B7B" w:rsidRPr="00E2029F" w:rsidRDefault="00E34B7B" w:rsidP="00E2029F">
      <w:pPr>
        <w:rPr>
          <w:lang w:val="en-US"/>
        </w:rPr>
      </w:pPr>
      <w:r w:rsidRPr="00E2029F">
        <w:rPr>
          <w:lang w:val="en-US"/>
        </w:rPr>
        <w:t>Fire progression area along the time;</w:t>
      </w:r>
    </w:p>
    <w:p w14:paraId="10A31681" w14:textId="77777777" w:rsidR="00E34B7B" w:rsidRPr="00E2029F" w:rsidRDefault="00E34B7B" w:rsidP="00E2029F">
      <w:pPr>
        <w:rPr>
          <w:lang w:val="en-US"/>
        </w:rPr>
      </w:pPr>
      <w:r w:rsidRPr="00E2029F">
        <w:rPr>
          <w:lang w:val="en-US"/>
        </w:rPr>
        <w:t>Terrain slope;</w:t>
      </w:r>
    </w:p>
    <w:p w14:paraId="5BA308A9" w14:textId="77777777" w:rsidR="00E34B7B" w:rsidRPr="00E2029F" w:rsidRDefault="00E34B7B" w:rsidP="00E2029F">
      <w:pPr>
        <w:rPr>
          <w:lang w:val="en-US"/>
        </w:rPr>
      </w:pPr>
      <w:r w:rsidRPr="00E2029F">
        <w:rPr>
          <w:lang w:val="en-US"/>
        </w:rPr>
        <w:t>Water courses;</w:t>
      </w:r>
    </w:p>
    <w:p w14:paraId="18902545" w14:textId="77777777" w:rsidR="00E34B7B" w:rsidRPr="00E2029F" w:rsidRDefault="00E34B7B" w:rsidP="00E2029F">
      <w:pPr>
        <w:rPr>
          <w:lang w:val="en-US"/>
        </w:rPr>
      </w:pPr>
      <w:r w:rsidRPr="00E2029F">
        <w:rPr>
          <w:lang w:val="en-US"/>
        </w:rPr>
        <w:t>Vegetation Type;</w:t>
      </w:r>
    </w:p>
    <w:p w14:paraId="6CF294CA" w14:textId="77777777" w:rsidR="00E34B7B" w:rsidRPr="00E2029F" w:rsidRDefault="00E34B7B" w:rsidP="00E2029F">
      <w:pPr>
        <w:rPr>
          <w:lang w:val="en-US"/>
        </w:rPr>
      </w:pPr>
    </w:p>
    <w:p w14:paraId="31430996" w14:textId="77777777" w:rsidR="00E34B7B" w:rsidRPr="00E2029F" w:rsidRDefault="00E34B7B" w:rsidP="00E2029F">
      <w:pPr>
        <w:rPr>
          <w:lang w:val="en-US"/>
        </w:rPr>
      </w:pPr>
      <w:r w:rsidRPr="00E2029F">
        <w:rPr>
          <w:lang w:val="en-US"/>
        </w:rPr>
        <w:t>Atmospheric Conditions:</w:t>
      </w:r>
    </w:p>
    <w:p w14:paraId="73D3913C" w14:textId="77777777" w:rsidR="00E34B7B" w:rsidRPr="00E2029F" w:rsidRDefault="00E34B7B" w:rsidP="00E2029F">
      <w:pPr>
        <w:rPr>
          <w:lang w:val="en-US"/>
        </w:rPr>
      </w:pPr>
    </w:p>
    <w:p w14:paraId="1677B185" w14:textId="77777777" w:rsidR="00E34B7B" w:rsidRPr="00E2029F" w:rsidRDefault="00E34B7B" w:rsidP="00E2029F">
      <w:pPr>
        <w:rPr>
          <w:lang w:val="en-US"/>
        </w:rPr>
      </w:pPr>
      <w:r w:rsidRPr="00E2029F">
        <w:rPr>
          <w:lang w:val="en-US"/>
        </w:rPr>
        <w:t>Wind;</w:t>
      </w:r>
    </w:p>
    <w:p w14:paraId="08E20593" w14:textId="77777777" w:rsidR="00E34B7B" w:rsidRPr="00E2029F" w:rsidRDefault="00E34B7B" w:rsidP="00E2029F">
      <w:pPr>
        <w:rPr>
          <w:lang w:val="en-US"/>
        </w:rPr>
      </w:pPr>
      <w:r w:rsidRPr="00E2029F">
        <w:rPr>
          <w:lang w:val="en-US"/>
        </w:rPr>
        <w:t>Humidity;</w:t>
      </w:r>
    </w:p>
    <w:p w14:paraId="61FC8C1A" w14:textId="77777777" w:rsidR="00E34B7B" w:rsidRPr="00E2029F" w:rsidRDefault="00E34B7B" w:rsidP="00E2029F">
      <w:pPr>
        <w:rPr>
          <w:lang w:val="en-US"/>
        </w:rPr>
      </w:pPr>
      <w:r w:rsidRPr="00E2029F">
        <w:rPr>
          <w:lang w:val="en-US"/>
        </w:rPr>
        <w:t>Temperature;</w:t>
      </w:r>
    </w:p>
    <w:p w14:paraId="3097A806" w14:textId="3E8E8BF8" w:rsidR="00E34B7B" w:rsidRDefault="00E34B7B" w:rsidP="00E34B7B">
      <w:pPr>
        <w:pStyle w:val="ListParagraph"/>
        <w:ind w:left="1440"/>
        <w:rPr>
          <w:rFonts w:cstheme="minorHAnsi"/>
          <w:lang w:val="en-US"/>
        </w:rPr>
      </w:pPr>
    </w:p>
    <w:p w14:paraId="7D9C79DD" w14:textId="76FC0C24" w:rsidR="00E2029F" w:rsidRDefault="00E2029F" w:rsidP="00E34B7B">
      <w:pPr>
        <w:pStyle w:val="ListParagraph"/>
        <w:ind w:left="1440"/>
        <w:rPr>
          <w:rFonts w:cstheme="minorHAnsi"/>
          <w:lang w:val="en-US"/>
        </w:rPr>
      </w:pPr>
    </w:p>
    <w:p w14:paraId="3E6AC0D5" w14:textId="7E17CAAD" w:rsidR="00E2029F" w:rsidRDefault="00E2029F" w:rsidP="00E34B7B">
      <w:pPr>
        <w:pStyle w:val="ListParagraph"/>
        <w:ind w:left="1440"/>
        <w:rPr>
          <w:rFonts w:cstheme="minorHAnsi"/>
          <w:lang w:val="en-US"/>
        </w:rPr>
      </w:pPr>
    </w:p>
    <w:p w14:paraId="71C75677" w14:textId="2B9DA695" w:rsidR="00E2029F" w:rsidRDefault="00E2029F" w:rsidP="00E34B7B">
      <w:pPr>
        <w:pStyle w:val="ListParagraph"/>
        <w:ind w:left="1440"/>
        <w:rPr>
          <w:rFonts w:cstheme="minorHAnsi"/>
          <w:lang w:val="en-US"/>
        </w:rPr>
      </w:pPr>
    </w:p>
    <w:p w14:paraId="5A0C6723" w14:textId="11CE4F14" w:rsidR="00E2029F" w:rsidRDefault="00E2029F" w:rsidP="00E34B7B">
      <w:pPr>
        <w:pStyle w:val="ListParagraph"/>
        <w:ind w:left="1440"/>
        <w:rPr>
          <w:rFonts w:cstheme="minorHAnsi"/>
          <w:lang w:val="en-US"/>
        </w:rPr>
      </w:pPr>
    </w:p>
    <w:p w14:paraId="32BC6B96" w14:textId="48321821" w:rsidR="00E2029F" w:rsidRDefault="00E2029F" w:rsidP="00E34B7B">
      <w:pPr>
        <w:pStyle w:val="ListParagraph"/>
        <w:ind w:left="1440"/>
        <w:rPr>
          <w:rFonts w:cstheme="minorHAnsi"/>
          <w:lang w:val="en-US"/>
        </w:rPr>
      </w:pPr>
    </w:p>
    <w:p w14:paraId="44D47B23" w14:textId="4E791738" w:rsidR="00E2029F" w:rsidRDefault="00E2029F" w:rsidP="00E34B7B">
      <w:pPr>
        <w:pStyle w:val="ListParagraph"/>
        <w:ind w:left="1440"/>
        <w:rPr>
          <w:rFonts w:cstheme="minorHAnsi"/>
          <w:lang w:val="en-US"/>
        </w:rPr>
      </w:pPr>
    </w:p>
    <w:p w14:paraId="167CA3FA" w14:textId="6EF30EB7" w:rsidR="00E2029F" w:rsidRDefault="00E2029F" w:rsidP="00E34B7B">
      <w:pPr>
        <w:pStyle w:val="ListParagraph"/>
        <w:ind w:left="1440"/>
        <w:rPr>
          <w:rFonts w:cstheme="minorHAnsi"/>
          <w:lang w:val="en-US"/>
        </w:rPr>
      </w:pPr>
    </w:p>
    <w:p w14:paraId="7D886C33" w14:textId="6B08CE06" w:rsidR="00E2029F" w:rsidRDefault="00E2029F" w:rsidP="00E34B7B">
      <w:pPr>
        <w:pStyle w:val="ListParagraph"/>
        <w:ind w:left="1440"/>
        <w:rPr>
          <w:rFonts w:cstheme="minorHAnsi"/>
          <w:lang w:val="en-US"/>
        </w:rPr>
      </w:pPr>
    </w:p>
    <w:p w14:paraId="4BD49FD5" w14:textId="5540F00A" w:rsidR="00E2029F" w:rsidRDefault="00E2029F" w:rsidP="00E34B7B">
      <w:pPr>
        <w:pStyle w:val="ListParagraph"/>
        <w:ind w:left="1440"/>
        <w:rPr>
          <w:rFonts w:cstheme="minorHAnsi"/>
          <w:lang w:val="en-US"/>
        </w:rPr>
      </w:pPr>
    </w:p>
    <w:p w14:paraId="3745A186" w14:textId="5B5B040D" w:rsidR="00E2029F" w:rsidRDefault="00E2029F" w:rsidP="00E34B7B">
      <w:pPr>
        <w:pStyle w:val="ListParagraph"/>
        <w:ind w:left="1440"/>
        <w:rPr>
          <w:rFonts w:cstheme="minorHAnsi"/>
          <w:lang w:val="en-US"/>
        </w:rPr>
      </w:pPr>
    </w:p>
    <w:p w14:paraId="4DB746EE" w14:textId="14389FA7" w:rsidR="00E2029F" w:rsidRDefault="00E2029F" w:rsidP="00E34B7B">
      <w:pPr>
        <w:pStyle w:val="ListParagraph"/>
        <w:ind w:left="1440"/>
        <w:rPr>
          <w:rFonts w:cstheme="minorHAnsi"/>
          <w:lang w:val="en-US"/>
        </w:rPr>
      </w:pPr>
    </w:p>
    <w:p w14:paraId="5B5176A0" w14:textId="0B1953B0" w:rsidR="00E2029F" w:rsidRDefault="00E2029F" w:rsidP="00E34B7B">
      <w:pPr>
        <w:pStyle w:val="ListParagraph"/>
        <w:ind w:left="1440"/>
        <w:rPr>
          <w:rFonts w:cstheme="minorHAnsi"/>
          <w:lang w:val="en-US"/>
        </w:rPr>
      </w:pPr>
    </w:p>
    <w:p w14:paraId="65AC2BCD" w14:textId="7A6A1821" w:rsidR="00E2029F" w:rsidRDefault="00E2029F" w:rsidP="00E34B7B">
      <w:pPr>
        <w:pStyle w:val="ListParagraph"/>
        <w:ind w:left="1440"/>
        <w:rPr>
          <w:rFonts w:cstheme="minorHAnsi"/>
          <w:lang w:val="en-US"/>
        </w:rPr>
      </w:pPr>
    </w:p>
    <w:p w14:paraId="532C985B" w14:textId="4AB9B030" w:rsidR="00E2029F" w:rsidRDefault="00E2029F" w:rsidP="00E34B7B">
      <w:pPr>
        <w:pStyle w:val="ListParagraph"/>
        <w:ind w:left="1440"/>
        <w:rPr>
          <w:rFonts w:cstheme="minorHAnsi"/>
          <w:lang w:val="en-US"/>
        </w:rPr>
      </w:pPr>
    </w:p>
    <w:p w14:paraId="50A90E15" w14:textId="19213EE3" w:rsidR="00E2029F" w:rsidRDefault="00E2029F" w:rsidP="00E34B7B">
      <w:pPr>
        <w:pStyle w:val="ListParagraph"/>
        <w:ind w:left="1440"/>
        <w:rPr>
          <w:rFonts w:cstheme="minorHAnsi"/>
          <w:lang w:val="en-US"/>
        </w:rPr>
      </w:pPr>
    </w:p>
    <w:p w14:paraId="2B7639BF" w14:textId="30D22E07" w:rsidR="00E2029F" w:rsidRDefault="00E2029F" w:rsidP="00E34B7B">
      <w:pPr>
        <w:pStyle w:val="ListParagraph"/>
        <w:ind w:left="1440"/>
        <w:rPr>
          <w:rFonts w:cstheme="minorHAnsi"/>
          <w:lang w:val="en-US"/>
        </w:rPr>
      </w:pPr>
    </w:p>
    <w:p w14:paraId="0A3C9AAA" w14:textId="1473A4DB" w:rsidR="00E2029F" w:rsidRDefault="00E2029F" w:rsidP="00E34B7B">
      <w:pPr>
        <w:pStyle w:val="ListParagraph"/>
        <w:ind w:left="1440"/>
        <w:rPr>
          <w:rFonts w:cstheme="minorHAnsi"/>
          <w:lang w:val="en-US"/>
        </w:rPr>
      </w:pPr>
    </w:p>
    <w:p w14:paraId="33880F38" w14:textId="09C2B638" w:rsidR="00E2029F" w:rsidRDefault="00E2029F" w:rsidP="00E34B7B">
      <w:pPr>
        <w:pStyle w:val="ListParagraph"/>
        <w:ind w:left="1440"/>
        <w:rPr>
          <w:rFonts w:cstheme="minorHAnsi"/>
          <w:lang w:val="en-US"/>
        </w:rPr>
      </w:pPr>
    </w:p>
    <w:p w14:paraId="0DD528B6" w14:textId="204E8538" w:rsidR="00E2029F" w:rsidRDefault="00E2029F" w:rsidP="00E34B7B">
      <w:pPr>
        <w:pStyle w:val="ListParagraph"/>
        <w:ind w:left="1440"/>
        <w:rPr>
          <w:rFonts w:cstheme="minorHAnsi"/>
          <w:lang w:val="en-US"/>
        </w:rPr>
      </w:pPr>
    </w:p>
    <w:p w14:paraId="7F5983A4" w14:textId="069E804C" w:rsidR="00E2029F" w:rsidRDefault="00E2029F" w:rsidP="00E34B7B">
      <w:pPr>
        <w:pStyle w:val="ListParagraph"/>
        <w:ind w:left="1440"/>
        <w:rPr>
          <w:rFonts w:cstheme="minorHAnsi"/>
          <w:lang w:val="en-US"/>
        </w:rPr>
      </w:pPr>
    </w:p>
    <w:p w14:paraId="09AC8E3F" w14:textId="668A671A" w:rsidR="00E2029F" w:rsidRDefault="00E2029F" w:rsidP="00E34B7B">
      <w:pPr>
        <w:pStyle w:val="ListParagraph"/>
        <w:ind w:left="1440"/>
        <w:rPr>
          <w:rFonts w:cstheme="minorHAnsi"/>
          <w:lang w:val="en-US"/>
        </w:rPr>
      </w:pPr>
    </w:p>
    <w:p w14:paraId="66A23C1D" w14:textId="5F7EA75C" w:rsidR="00E2029F" w:rsidRDefault="00E2029F" w:rsidP="00E34B7B">
      <w:pPr>
        <w:pStyle w:val="ListParagraph"/>
        <w:ind w:left="1440"/>
        <w:rPr>
          <w:rFonts w:cstheme="minorHAnsi"/>
          <w:lang w:val="en-US"/>
        </w:rPr>
      </w:pPr>
    </w:p>
    <w:p w14:paraId="4515BB35" w14:textId="47BE25C0" w:rsidR="00E34B7B" w:rsidRDefault="00E34B7B" w:rsidP="00E34B7B">
      <w:pPr>
        <w:pStyle w:val="Heading1"/>
        <w:numPr>
          <w:ilvl w:val="0"/>
          <w:numId w:val="37"/>
        </w:numPr>
        <w:spacing w:before="240" w:after="0" w:line="276" w:lineRule="auto"/>
        <w:ind w:left="0" w:firstLine="284"/>
        <w:contextualSpacing w:val="0"/>
        <w:jc w:val="both"/>
        <w:rPr>
          <w:lang w:val="en-US"/>
        </w:rPr>
      </w:pPr>
      <w:bookmarkStart w:id="25" w:name="_Toc715465"/>
      <w:r w:rsidRPr="000321DF">
        <w:rPr>
          <w:lang w:val="en-US"/>
        </w:rPr>
        <w:lastRenderedPageBreak/>
        <w:t>State of Art</w:t>
      </w:r>
      <w:bookmarkEnd w:id="25"/>
    </w:p>
    <w:p w14:paraId="6DBBAF9A" w14:textId="77777777" w:rsidR="00E34B7B" w:rsidRPr="006E1F99" w:rsidRDefault="00E34B7B" w:rsidP="00E34B7B">
      <w:pPr>
        <w:rPr>
          <w:lang w:val="en-US"/>
        </w:rPr>
      </w:pPr>
    </w:p>
    <w:p w14:paraId="544C8E7F" w14:textId="445D4F8C" w:rsidR="00E34B7B" w:rsidRPr="00C101D3" w:rsidRDefault="00E34B7B" w:rsidP="00E34B7B">
      <w:pPr>
        <w:pStyle w:val="Heading2"/>
        <w:keepNext/>
        <w:keepLines/>
        <w:numPr>
          <w:ilvl w:val="1"/>
          <w:numId w:val="37"/>
        </w:numPr>
        <w:spacing w:before="40" w:after="0" w:line="276" w:lineRule="auto"/>
        <w:contextualSpacing w:val="0"/>
        <w:jc w:val="both"/>
        <w:rPr>
          <w:lang w:val="en-US"/>
        </w:rPr>
      </w:pPr>
      <w:bookmarkStart w:id="26" w:name="_Toc715466"/>
      <w:r w:rsidRPr="00C101D3">
        <w:rPr>
          <w:lang w:val="en-US"/>
        </w:rPr>
        <w:t>Introduction</w:t>
      </w:r>
      <w:bookmarkEnd w:id="26"/>
    </w:p>
    <w:p w14:paraId="1803792D" w14:textId="77777777" w:rsidR="00E34B7B" w:rsidRPr="000321DF" w:rsidRDefault="00E34B7B" w:rsidP="00E34B7B">
      <w:pPr>
        <w:pStyle w:val="ListParagraph"/>
        <w:ind w:left="744"/>
        <w:rPr>
          <w:lang w:val="en-US"/>
        </w:rPr>
      </w:pPr>
    </w:p>
    <w:p w14:paraId="584C816C" w14:textId="77777777" w:rsidR="00E34B7B" w:rsidRPr="00E2029F" w:rsidRDefault="00E34B7B" w:rsidP="00E34B7B">
      <w:pPr>
        <w:rPr>
          <w:lang w:val="en-US"/>
        </w:rPr>
      </w:pPr>
      <w:r w:rsidRPr="00E2029F">
        <w:rPr>
          <w:lang w:val="en-US"/>
        </w:rPr>
        <w:t xml:space="preserve">The shortage of effective ways to fight the fires, specially the wildfires, have been a constant during the years. This, together with territorial disorder and the obscure business that has on fire their source of income, led to the increasing number of fires and burned area during the last few decades. </w:t>
      </w:r>
    </w:p>
    <w:p w14:paraId="0A0DF06B" w14:textId="77777777" w:rsidR="00E34B7B" w:rsidRPr="00E2029F" w:rsidRDefault="00E34B7B" w:rsidP="00E34B7B">
      <w:pPr>
        <w:rPr>
          <w:lang w:val="en-US"/>
        </w:rPr>
      </w:pPr>
      <w:r w:rsidRPr="00E2029F">
        <w:rPr>
          <w:lang w:val="en-US"/>
        </w:rPr>
        <w:t>These events have a huge impact in several areas: economy, natural ecosystems and greenhouse effect are some examples.</w:t>
      </w:r>
    </w:p>
    <w:p w14:paraId="53CCE6BA" w14:textId="77777777" w:rsidR="00E34B7B" w:rsidRPr="00E2029F" w:rsidRDefault="00E34B7B" w:rsidP="00E34B7B">
      <w:pPr>
        <w:rPr>
          <w:lang w:val="en-US"/>
        </w:rPr>
      </w:pPr>
      <w:r w:rsidRPr="00E2029F">
        <w:rPr>
          <w:lang w:val="en-US"/>
        </w:rPr>
        <w:t xml:space="preserve">The economy, mainly the local one, is often dependent of the natural resources, and the fires tend to destroy all these resources. Besides this, the death of several animal species and the destruction of its habitat, has a huge impact on the natural ecosystem as well as on the amount of CO2 generated by the fires, resulting in a significant increase of green-house effect. </w:t>
      </w:r>
    </w:p>
    <w:p w14:paraId="76BC4DB3" w14:textId="77777777" w:rsidR="00E34B7B" w:rsidRPr="00E2029F" w:rsidRDefault="00E34B7B" w:rsidP="00E34B7B">
      <w:pPr>
        <w:rPr>
          <w:lang w:val="en-US"/>
        </w:rPr>
      </w:pPr>
      <w:r w:rsidRPr="00E2029F">
        <w:rPr>
          <w:lang w:val="en-US"/>
        </w:rPr>
        <w:t>For these reasons, the study of wildfires fights and prevention that has been developed during the last years, is a very important step to reduce the number of fires as well as the burned area.</w:t>
      </w:r>
    </w:p>
    <w:p w14:paraId="30FDCDF4" w14:textId="77777777" w:rsidR="00E34B7B" w:rsidRPr="00E2029F" w:rsidRDefault="00E34B7B" w:rsidP="00E34B7B">
      <w:pPr>
        <w:rPr>
          <w:lang w:val="en-US"/>
        </w:rPr>
      </w:pPr>
      <w:r w:rsidRPr="00E2029F">
        <w:rPr>
          <w:lang w:val="en-US"/>
        </w:rPr>
        <w:t xml:space="preserve">In this way, during the last years, several methods have been developed: UAV (Unmanned Aerial Vehicles) allow us to have an overview of the current scene and improve the way how to fight the fire more efficiently, but on the other hand it still has significant costs because is not a completely developed technology. Other approach which is increasing in popularity is WSN (Wireless Sensor Network). This strategy can achieve great results and help to find a fire in its beginning but because it needs to have sensors spread all over the territory, becomes difficult to maintain it and it is still a very expensive solution. On the other hand, prevention actions can also have a very good impact in avoid big fires, causing an easily firefighters’ intervention, however the prevention actions are worldwide known and rarely applied which means that it is hard to implement them, still more when we talk about big countries with a huge forest zone with very a few populations. </w:t>
      </w:r>
    </w:p>
    <w:p w14:paraId="13D2E249" w14:textId="77777777" w:rsidR="00E34B7B" w:rsidRPr="00E2029F" w:rsidRDefault="00E34B7B" w:rsidP="00E34B7B">
      <w:pPr>
        <w:rPr>
          <w:lang w:val="en-US"/>
        </w:rPr>
      </w:pPr>
      <w:r w:rsidRPr="00E2029F">
        <w:rPr>
          <w:lang w:val="en-US"/>
        </w:rPr>
        <w:t xml:space="preserve">This take us to think on a different way to solve this calamity. Building a software tool capable to improve the accuracy and speed of the decisions taken during a fire. </w:t>
      </w:r>
    </w:p>
    <w:p w14:paraId="1C3FB96D" w14:textId="77777777" w:rsidR="00E34B7B" w:rsidRPr="00E2029F" w:rsidRDefault="00E34B7B" w:rsidP="00E34B7B">
      <w:pPr>
        <w:rPr>
          <w:lang w:val="en-US"/>
        </w:rPr>
      </w:pPr>
      <w:r w:rsidRPr="00E2029F">
        <w:rPr>
          <w:lang w:val="en-US"/>
        </w:rPr>
        <w:t>In this way, use a software simulator can has several advantages over other firefight techniques, such as lower cost, lower maintenance, and safety.</w:t>
      </w:r>
    </w:p>
    <w:p w14:paraId="53B95932" w14:textId="77777777" w:rsidR="00E34B7B" w:rsidRPr="000321DF" w:rsidRDefault="00E34B7B" w:rsidP="00E34B7B">
      <w:pPr>
        <w:rPr>
          <w:rFonts w:cstheme="minorHAnsi"/>
          <w:sz w:val="24"/>
          <w:lang w:val="en-US"/>
        </w:rPr>
      </w:pPr>
    </w:p>
    <w:p w14:paraId="089FC1C3" w14:textId="77777777" w:rsidR="00E34B7B" w:rsidRPr="00AE1463" w:rsidRDefault="00E34B7B" w:rsidP="00E34B7B">
      <w:pPr>
        <w:pStyle w:val="Heading2"/>
        <w:keepNext/>
        <w:keepLines/>
        <w:numPr>
          <w:ilvl w:val="1"/>
          <w:numId w:val="37"/>
        </w:numPr>
        <w:spacing w:before="40" w:after="0" w:line="276" w:lineRule="auto"/>
        <w:contextualSpacing w:val="0"/>
        <w:rPr>
          <w:lang w:val="en-US"/>
        </w:rPr>
      </w:pPr>
      <w:bookmarkStart w:id="27" w:name="_Toc715467"/>
      <w:r w:rsidRPr="000321DF">
        <w:rPr>
          <w:lang w:val="en-US"/>
        </w:rPr>
        <w:t>FIREFIGHT TECHNIQUES – OVERVIEW</w:t>
      </w:r>
      <w:bookmarkEnd w:id="27"/>
      <w:r>
        <w:rPr>
          <w:lang w:val="en-US"/>
        </w:rPr>
        <w:br/>
      </w:r>
    </w:p>
    <w:p w14:paraId="73D90D36" w14:textId="0E678CAD" w:rsidR="00E34B7B" w:rsidRPr="000321DF" w:rsidRDefault="00E34B7B" w:rsidP="00E34B7B">
      <w:pPr>
        <w:pStyle w:val="Heading3"/>
        <w:numPr>
          <w:ilvl w:val="2"/>
          <w:numId w:val="37"/>
        </w:numPr>
        <w:spacing w:before="40" w:after="0" w:line="276" w:lineRule="auto"/>
        <w:contextualSpacing w:val="0"/>
        <w:jc w:val="both"/>
        <w:rPr>
          <w:lang w:val="en-US"/>
        </w:rPr>
      </w:pPr>
      <w:bookmarkStart w:id="28" w:name="_Toc715468"/>
      <w:r w:rsidRPr="000321DF">
        <w:rPr>
          <w:lang w:val="en-US"/>
        </w:rPr>
        <w:t>UAV (Unmanned Aerial Vehicles)</w:t>
      </w:r>
      <w:bookmarkEnd w:id="28"/>
    </w:p>
    <w:p w14:paraId="68DCB35F" w14:textId="77777777" w:rsidR="00E34B7B" w:rsidRPr="000321DF" w:rsidRDefault="00E34B7B" w:rsidP="00E34B7B">
      <w:pPr>
        <w:rPr>
          <w:rFonts w:cstheme="minorHAnsi"/>
          <w:sz w:val="24"/>
          <w:lang w:val="en-US"/>
        </w:rPr>
      </w:pPr>
    </w:p>
    <w:p w14:paraId="75DA2CEF" w14:textId="77777777" w:rsidR="00E34B7B" w:rsidRPr="00E2029F" w:rsidRDefault="00E34B7B" w:rsidP="00E34B7B">
      <w:pPr>
        <w:rPr>
          <w:lang w:val="en-US"/>
        </w:rPr>
      </w:pPr>
      <w:r w:rsidRPr="00E2029F">
        <w:rPr>
          <w:lang w:val="en-US"/>
        </w:rPr>
        <w:t>Known also as remotely piloted aircraft systems, these new platforms were developed to collect data [1]. Particularly in forest zones, these aircrafts have been studied and applied in way to be a reliable solution in wildfire fight.</w:t>
      </w:r>
    </w:p>
    <w:p w14:paraId="4DFABC78" w14:textId="2A9A0AC5" w:rsidR="00E34B7B" w:rsidRDefault="00E34B7B" w:rsidP="00E34B7B">
      <w:pPr>
        <w:rPr>
          <w:lang w:val="en-US"/>
        </w:rPr>
      </w:pPr>
      <w:r w:rsidRPr="00E2029F">
        <w:rPr>
          <w:lang w:val="en-US"/>
        </w:rPr>
        <w:t xml:space="preserve">In 1961, was experienced the first attempt of forest fires information gathering using a UAV by the United States Forest Services (USFS) Forest Fire Laboratory [2]. Since there, the UAV technology has been developed and began to integrate visual camera and an onboard imaging system to acquire forest fire images [3]. In fact, </w:t>
      </w:r>
      <w:r w:rsidRPr="00E2029F">
        <w:rPr>
          <w:lang w:val="en-US"/>
        </w:rPr>
        <w:lastRenderedPageBreak/>
        <w:t>despite its known benefits such as low material and operational costs, flexible control of spatial and temporal resolution, high-intensity data collection, and absence of risk to crews [4], the application of this technology has been attracted worldwide attention due to the possibility of integration with remote sensing techniques [5] [6] [7] making it possible for UAV to reach a greater potential.</w:t>
      </w:r>
    </w:p>
    <w:p w14:paraId="729BED79" w14:textId="62F226DA" w:rsidR="00E2029F" w:rsidRDefault="00E2029F" w:rsidP="00E34B7B">
      <w:pPr>
        <w:rPr>
          <w:lang w:val="en-US"/>
        </w:rPr>
      </w:pPr>
    </w:p>
    <w:p w14:paraId="7EC9689C" w14:textId="77777777" w:rsidR="00E2029F" w:rsidRPr="00E2029F" w:rsidRDefault="00E2029F" w:rsidP="00E34B7B">
      <w:pPr>
        <w:rPr>
          <w:lang w:val="en-US"/>
        </w:rPr>
      </w:pPr>
    </w:p>
    <w:p w14:paraId="271D13F3" w14:textId="37B20D55" w:rsidR="00E34B7B" w:rsidRPr="000321DF" w:rsidRDefault="00E34B7B" w:rsidP="00E2029F">
      <w:pPr>
        <w:jc w:val="center"/>
        <w:rPr>
          <w:rFonts w:cstheme="minorHAnsi"/>
          <w:sz w:val="24"/>
          <w:lang w:val="en-US"/>
        </w:rPr>
      </w:pPr>
      <w:r w:rsidRPr="000017D5">
        <w:rPr>
          <w:noProof/>
        </w:rPr>
        <w:drawing>
          <wp:inline distT="0" distB="0" distL="0" distR="0" wp14:anchorId="3B9D97B4" wp14:editId="5FD28736">
            <wp:extent cx="3027045" cy="2106930"/>
            <wp:effectExtent l="0" t="0" r="190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27045" cy="2106930"/>
                    </a:xfrm>
                    <a:prstGeom prst="rect">
                      <a:avLst/>
                    </a:prstGeom>
                    <a:noFill/>
                    <a:ln>
                      <a:noFill/>
                    </a:ln>
                  </pic:spPr>
                </pic:pic>
              </a:graphicData>
            </a:graphic>
          </wp:inline>
        </w:drawing>
      </w:r>
    </w:p>
    <w:p w14:paraId="4425562B" w14:textId="4ADD93B0" w:rsidR="00E34B7B" w:rsidRDefault="00E34B7B" w:rsidP="003936BA">
      <w:pPr>
        <w:jc w:val="center"/>
        <w:rPr>
          <w:rFonts w:cstheme="minorHAnsi"/>
          <w:lang w:val="en-US"/>
        </w:rPr>
      </w:pPr>
      <w:r w:rsidRPr="00D14138">
        <w:rPr>
          <w:rFonts w:cstheme="minorHAnsi"/>
          <w:lang w:val="en-US"/>
        </w:rPr>
        <w:t xml:space="preserve">Fig. </w:t>
      </w:r>
      <w:r>
        <w:rPr>
          <w:rFonts w:cstheme="minorHAnsi"/>
          <w:lang w:val="en-US"/>
        </w:rPr>
        <w:t>3</w:t>
      </w:r>
      <w:r w:rsidRPr="00D14138">
        <w:rPr>
          <w:rFonts w:cstheme="minorHAnsi"/>
          <w:lang w:val="en-US"/>
        </w:rPr>
        <w:t>.  Conceptual UAV-based forest fire monitoring, detection, and fighting system [6].</w:t>
      </w:r>
    </w:p>
    <w:p w14:paraId="4CB99DB1" w14:textId="77777777" w:rsidR="00E2029F" w:rsidRPr="00906BA2" w:rsidRDefault="00E2029F" w:rsidP="00E2029F">
      <w:pPr>
        <w:rPr>
          <w:rFonts w:cstheme="minorHAnsi"/>
          <w:lang w:val="en-US"/>
        </w:rPr>
      </w:pPr>
    </w:p>
    <w:p w14:paraId="67679359" w14:textId="77777777" w:rsidR="00E34B7B" w:rsidRPr="00E2029F" w:rsidRDefault="00E34B7B" w:rsidP="00E34B7B">
      <w:pPr>
        <w:rPr>
          <w:lang w:val="en-US"/>
        </w:rPr>
      </w:pPr>
      <w:r w:rsidRPr="00E2029F">
        <w:rPr>
          <w:lang w:val="en-US"/>
        </w:rPr>
        <w:t>As illustrated in Fig. 3, the forest fire monitoring and detection mission is composed of three stages: fire search, fire confirmation, and fire observation [8]. Fire search is realized by a UAV’s fleet, making use of fire vision-based detection capabilities to detect the potential fire focus along the surveillance area [9]. When the alarm is received from one of the UAV’s, the ground central station asks to other UAV’s to confirm the detected alarm, and if there is a confirmation then begins the fire monitoring [9]. Here begins the fire observation stage by repositioning the UAV’s to synchronously obtain images and data of the detected fire from different points of view [10] [9].</w:t>
      </w:r>
    </w:p>
    <w:p w14:paraId="0B8CB479" w14:textId="77777777" w:rsidR="00E34B7B" w:rsidRPr="00E2029F" w:rsidRDefault="00E34B7B" w:rsidP="00E34B7B">
      <w:pPr>
        <w:rPr>
          <w:lang w:val="en-US"/>
        </w:rPr>
      </w:pPr>
      <w:r w:rsidRPr="00E2029F">
        <w:rPr>
          <w:lang w:val="en-US"/>
        </w:rPr>
        <w:t xml:space="preserve">Using a vision-based detection technique it is possible supply intuitive and real-time data, detect wide range objects, and make record conveniently [5]. IR (Infra-Red) cameras, generally, have better image quality, which allow us to extract better data from it. However, to reduce implementation costs and deliver more presentative information, it has been tried to develop image processing and computer vision techniques [5]. </w:t>
      </w:r>
    </w:p>
    <w:p w14:paraId="2FF43217" w14:textId="77777777" w:rsidR="00E34B7B" w:rsidRPr="00E2029F" w:rsidRDefault="00E34B7B" w:rsidP="00E34B7B">
      <w:pPr>
        <w:rPr>
          <w:lang w:val="en-US"/>
        </w:rPr>
      </w:pPr>
      <w:r w:rsidRPr="00E2029F">
        <w:rPr>
          <w:lang w:val="en-US"/>
        </w:rPr>
        <w:t>Vision-based systems fire detection make use of color, motion, and geometry features to obtain fire accurate characteristics results [11] [5].</w:t>
      </w:r>
    </w:p>
    <w:p w14:paraId="463275AC" w14:textId="77777777" w:rsidR="00E34B7B" w:rsidRPr="00E2029F" w:rsidRDefault="00E34B7B" w:rsidP="00E34B7B">
      <w:pPr>
        <w:rPr>
          <w:lang w:val="en-US"/>
        </w:rPr>
      </w:pPr>
      <w:r w:rsidRPr="00E2029F">
        <w:rPr>
          <w:lang w:val="en-US"/>
        </w:rPr>
        <w:t>Despite the advances of this technology, it stills need verification of UAV effectiveness in real forest fire fighting activities in future investigations [6] [5].</w:t>
      </w:r>
    </w:p>
    <w:p w14:paraId="18D90EBE" w14:textId="77777777" w:rsidR="00E34B7B" w:rsidRDefault="00E34B7B" w:rsidP="00E34B7B">
      <w:pPr>
        <w:rPr>
          <w:rFonts w:cstheme="minorHAnsi"/>
          <w:lang w:val="en-US"/>
        </w:rPr>
      </w:pPr>
      <w:r w:rsidRPr="00E2029F">
        <w:rPr>
          <w:lang w:val="en-US"/>
        </w:rPr>
        <w:t>“Further investigation is needed on all aspects of their use, including suitable system platforms, remote sensing payloads and sensors, and algorithms for autonomous guidance, navigation, and control (GNC), as well as on using UAVs in combination with other remote sensing techniques” [6].</w:t>
      </w:r>
    </w:p>
    <w:p w14:paraId="5A175EE5" w14:textId="77777777" w:rsidR="00E34B7B" w:rsidRPr="00AC6FAE" w:rsidRDefault="00E34B7B" w:rsidP="00E34B7B">
      <w:pPr>
        <w:rPr>
          <w:rFonts w:cstheme="minorHAnsi"/>
          <w:lang w:val="en-US"/>
        </w:rPr>
      </w:pPr>
    </w:p>
    <w:p w14:paraId="4DA06928" w14:textId="77777777" w:rsidR="00E34B7B" w:rsidRPr="00D14138" w:rsidRDefault="00E34B7B" w:rsidP="00E34B7B">
      <w:pPr>
        <w:pStyle w:val="Heading3"/>
        <w:numPr>
          <w:ilvl w:val="2"/>
          <w:numId w:val="37"/>
        </w:numPr>
        <w:spacing w:before="40" w:after="0" w:line="276" w:lineRule="auto"/>
        <w:contextualSpacing w:val="0"/>
        <w:jc w:val="both"/>
      </w:pPr>
      <w:bookmarkStart w:id="29" w:name="_Toc715469"/>
      <w:r w:rsidRPr="00D14138">
        <w:lastRenderedPageBreak/>
        <w:t>Surveillance using Digital Cameras</w:t>
      </w:r>
      <w:bookmarkEnd w:id="29"/>
      <w:r w:rsidRPr="00D14138">
        <w:t xml:space="preserve"> </w:t>
      </w:r>
    </w:p>
    <w:p w14:paraId="1DEF07F0" w14:textId="77777777" w:rsidR="00E34B7B" w:rsidRPr="000321DF" w:rsidRDefault="00E34B7B" w:rsidP="00E34B7B">
      <w:pPr>
        <w:rPr>
          <w:rFonts w:cstheme="minorHAnsi"/>
          <w:sz w:val="24"/>
          <w:lang w:val="en-US"/>
        </w:rPr>
      </w:pPr>
    </w:p>
    <w:p w14:paraId="761044F2" w14:textId="77777777" w:rsidR="00E34B7B" w:rsidRPr="00E2029F" w:rsidRDefault="00E34B7B" w:rsidP="00E34B7B">
      <w:pPr>
        <w:rPr>
          <w:lang w:val="en-US"/>
        </w:rPr>
      </w:pPr>
      <w:r w:rsidRPr="00E2029F">
        <w:rPr>
          <w:lang w:val="en-US"/>
        </w:rPr>
        <w:t xml:space="preserve">The fire warning through image processing are quite common and spread all over the world. This is due to the demonstrated efficiency and the advanced development of this technology. </w:t>
      </w:r>
    </w:p>
    <w:p w14:paraId="6931F20C" w14:textId="77777777" w:rsidR="00E34B7B" w:rsidRPr="00E2029F" w:rsidRDefault="00E34B7B" w:rsidP="00E34B7B">
      <w:pPr>
        <w:rPr>
          <w:lang w:val="en-US"/>
        </w:rPr>
      </w:pPr>
      <w:r w:rsidRPr="00E2029F">
        <w:rPr>
          <w:lang w:val="en-US"/>
        </w:rPr>
        <w:t>Therefore, we can distinguish the different types of detection sensors [12]:</w:t>
      </w:r>
    </w:p>
    <w:p w14:paraId="3C1F9332" w14:textId="77777777" w:rsidR="00E34B7B" w:rsidRPr="00E2029F" w:rsidRDefault="00E34B7B" w:rsidP="00E34B7B">
      <w:pPr>
        <w:rPr>
          <w:lang w:val="en-US"/>
        </w:rPr>
      </w:pPr>
    </w:p>
    <w:p w14:paraId="225EC107" w14:textId="77777777" w:rsidR="00E34B7B" w:rsidRPr="00E2029F" w:rsidRDefault="00E34B7B" w:rsidP="00E2029F">
      <w:pPr>
        <w:rPr>
          <w:lang w:val="en-US"/>
        </w:rPr>
      </w:pPr>
      <w:r w:rsidRPr="00E2029F">
        <w:rPr>
          <w:lang w:val="en-US"/>
        </w:rPr>
        <w:t>(</w:t>
      </w:r>
      <w:proofErr w:type="spellStart"/>
      <w:r w:rsidRPr="00E2029F">
        <w:rPr>
          <w:lang w:val="en-US"/>
        </w:rPr>
        <w:t>i</w:t>
      </w:r>
      <w:proofErr w:type="spellEnd"/>
      <w:r w:rsidRPr="00E2029F">
        <w:rPr>
          <w:lang w:val="en-US"/>
        </w:rPr>
        <w:t>) video-camera, sensitive to visible spectrum of smoke recognizable during the day and a fire recognizable at night;</w:t>
      </w:r>
    </w:p>
    <w:p w14:paraId="281FF78C" w14:textId="77777777" w:rsidR="00E34B7B" w:rsidRPr="00E2029F" w:rsidRDefault="00E34B7B" w:rsidP="00E2029F">
      <w:pPr>
        <w:rPr>
          <w:lang w:val="en-US"/>
        </w:rPr>
      </w:pPr>
      <w:r w:rsidRPr="00E2029F">
        <w:rPr>
          <w:lang w:val="en-US"/>
        </w:rPr>
        <w:t>(ii) infrared (IR), thermal imaging cameras based on the   detection of heat flow of the fire;</w:t>
      </w:r>
    </w:p>
    <w:p w14:paraId="6D686CB4" w14:textId="77777777" w:rsidR="00E34B7B" w:rsidRPr="00E2029F" w:rsidRDefault="00E34B7B" w:rsidP="00E2029F">
      <w:pPr>
        <w:rPr>
          <w:lang w:val="en-US"/>
        </w:rPr>
      </w:pPr>
      <w:r w:rsidRPr="00E2029F">
        <w:rPr>
          <w:lang w:val="en-US"/>
        </w:rPr>
        <w:t>(iii) IR spectrometers to identify the spectral characteristics of smoke;</w:t>
      </w:r>
    </w:p>
    <w:p w14:paraId="5A1F3418" w14:textId="77777777" w:rsidR="00E34B7B" w:rsidRPr="00E2029F" w:rsidRDefault="00E34B7B" w:rsidP="00E2029F">
      <w:pPr>
        <w:rPr>
          <w:lang w:val="en-US"/>
        </w:rPr>
      </w:pPr>
      <w:r w:rsidRPr="00E2029F">
        <w:rPr>
          <w:lang w:val="en-US"/>
        </w:rPr>
        <w:t>(iv) light detection and ranging systems—LIDAR (detection of light and range) that measure laser rays reflected from the smoke particles.</w:t>
      </w:r>
    </w:p>
    <w:p w14:paraId="7A1E5C8C" w14:textId="77777777" w:rsidR="00E34B7B" w:rsidRPr="00E2029F" w:rsidRDefault="00E34B7B" w:rsidP="00E2029F">
      <w:pPr>
        <w:rPr>
          <w:lang w:val="en-US"/>
        </w:rPr>
      </w:pPr>
    </w:p>
    <w:p w14:paraId="79D17346" w14:textId="77777777" w:rsidR="00E34B7B" w:rsidRPr="00E2029F" w:rsidRDefault="00E34B7B" w:rsidP="00E34B7B">
      <w:pPr>
        <w:rPr>
          <w:lang w:val="en-US"/>
        </w:rPr>
      </w:pPr>
      <w:r w:rsidRPr="00E2029F">
        <w:rPr>
          <w:lang w:val="en-US"/>
        </w:rPr>
        <w:t>In Table 1, on next page, is shown an overview of the main characteristics of the existing image-based detection systems.</w:t>
      </w:r>
    </w:p>
    <w:p w14:paraId="73402D8D" w14:textId="31779D8E" w:rsidR="00E34B7B" w:rsidRDefault="00E34B7B" w:rsidP="00E34B7B">
      <w:pPr>
        <w:rPr>
          <w:lang w:val="en-US"/>
        </w:rPr>
      </w:pPr>
      <w:r w:rsidRPr="00E2029F">
        <w:rPr>
          <w:lang w:val="en-US"/>
        </w:rPr>
        <w:t>Despite the different types of detection sensors used in terrestrial systems, all have the same general concept: the detection of smoke and fire glow [13]. For each image acquire by the camera the processing unit tracks the motion in images and checks how many pixels contain smoke or fire glow. Then the result is sent for another algorithm to decide whether to produce an alarm for the operator.</w:t>
      </w:r>
    </w:p>
    <w:p w14:paraId="54E42986" w14:textId="77777777" w:rsidR="003936BA" w:rsidRPr="00E2029F" w:rsidRDefault="003936BA" w:rsidP="00E34B7B">
      <w:pPr>
        <w:rPr>
          <w:lang w:val="en-US"/>
        </w:rPr>
      </w:pPr>
    </w:p>
    <w:p w14:paraId="0020746F" w14:textId="5B192092" w:rsidR="00E34B7B" w:rsidRDefault="00E34B7B" w:rsidP="00E34B7B">
      <w:pPr>
        <w:jc w:val="center"/>
        <w:rPr>
          <w:rFonts w:cstheme="minorHAnsi"/>
          <w:sz w:val="24"/>
        </w:rPr>
      </w:pPr>
      <w:r w:rsidRPr="000321DF">
        <w:rPr>
          <w:rFonts w:cstheme="minorHAnsi"/>
          <w:sz w:val="24"/>
        </w:rPr>
        <w:fldChar w:fldCharType="begin"/>
      </w:r>
      <w:r w:rsidRPr="000321DF">
        <w:rPr>
          <w:rFonts w:cstheme="minorHAnsi"/>
          <w:sz w:val="24"/>
        </w:rPr>
        <w:instrText xml:space="preserve"> INCLUDEPICTURE "http://naturlink.pt/ResourcesUser/Agricultura%20e%20Floresta/Ciclope7.jpg" \* MERGEFORMATINET </w:instrText>
      </w:r>
      <w:r w:rsidRPr="000321DF">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Pr>
          <w:rFonts w:cstheme="minorHAnsi"/>
          <w:sz w:val="24"/>
        </w:rPr>
        <w:fldChar w:fldCharType="begin"/>
      </w:r>
      <w:r>
        <w:rPr>
          <w:rFonts w:cstheme="minorHAnsi"/>
          <w:sz w:val="24"/>
        </w:rPr>
        <w:instrText xml:space="preserve"> INCLUDEPICTURE  "http://naturlink.pt/ResourcesUser/Agricultura e Floresta/Ciclope7.jpg" \* MERGEFORMATINET </w:instrText>
      </w:r>
      <w:r>
        <w:rPr>
          <w:rFonts w:cstheme="minorHAnsi"/>
          <w:sz w:val="24"/>
        </w:rPr>
        <w:fldChar w:fldCharType="separate"/>
      </w:r>
      <w:r w:rsidR="007724CE">
        <w:rPr>
          <w:rFonts w:cstheme="minorHAnsi"/>
          <w:sz w:val="24"/>
        </w:rPr>
        <w:fldChar w:fldCharType="begin"/>
      </w:r>
      <w:r w:rsidR="007724CE">
        <w:rPr>
          <w:rFonts w:cstheme="minorHAnsi"/>
          <w:sz w:val="24"/>
        </w:rPr>
        <w:instrText xml:space="preserve"> </w:instrText>
      </w:r>
      <w:r w:rsidR="007724CE">
        <w:rPr>
          <w:rFonts w:cstheme="minorHAnsi"/>
          <w:sz w:val="24"/>
        </w:rPr>
        <w:instrText>INCLUDEPICTURE  "http://naturlink.pt/ResourcesUser/Agricultura e Floresta/Ciclope7.jpg" \* MERGEFORMATINET</w:instrText>
      </w:r>
      <w:r w:rsidR="007724CE">
        <w:rPr>
          <w:rFonts w:cstheme="minorHAnsi"/>
          <w:sz w:val="24"/>
        </w:rPr>
        <w:instrText xml:space="preserve"> </w:instrText>
      </w:r>
      <w:r w:rsidR="007724CE">
        <w:rPr>
          <w:rFonts w:cstheme="minorHAnsi"/>
          <w:sz w:val="24"/>
        </w:rPr>
        <w:fldChar w:fldCharType="separate"/>
      </w:r>
      <w:r w:rsidR="00FC229B">
        <w:rPr>
          <w:rFonts w:cstheme="minorHAnsi"/>
          <w:sz w:val="24"/>
        </w:rPr>
        <w:pict w14:anchorId="74EED5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9pt;height:162.25pt;mso-position-horizontal:absolute;mso-position-horizontal-relative:text;mso-position-vertical:top;mso-position-vertical-relative:text;mso-width-relative:page;mso-height-relative:page">
            <v:imagedata r:id="rId28" r:href="rId29"/>
          </v:shape>
        </w:pict>
      </w:r>
      <w:r w:rsidR="007724CE">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Pr>
          <w:rFonts w:cstheme="minorHAnsi"/>
          <w:sz w:val="24"/>
        </w:rPr>
        <w:fldChar w:fldCharType="end"/>
      </w:r>
      <w:r w:rsidRPr="000321DF">
        <w:rPr>
          <w:rFonts w:cstheme="minorHAnsi"/>
          <w:sz w:val="24"/>
        </w:rPr>
        <w:fldChar w:fldCharType="end"/>
      </w:r>
    </w:p>
    <w:p w14:paraId="781F83B0" w14:textId="6E0360CC" w:rsidR="00E34B7B" w:rsidRDefault="00E34B7B" w:rsidP="00E34B7B">
      <w:pPr>
        <w:jc w:val="center"/>
        <w:rPr>
          <w:rFonts w:cstheme="minorHAnsi"/>
          <w:szCs w:val="20"/>
          <w:lang w:val="en-US"/>
        </w:rPr>
      </w:pPr>
      <w:r w:rsidRPr="00D14138">
        <w:rPr>
          <w:rFonts w:cstheme="minorHAnsi"/>
          <w:szCs w:val="20"/>
          <w:lang w:val="en-US"/>
        </w:rPr>
        <w:t xml:space="preserve">Fig. </w:t>
      </w:r>
      <w:r>
        <w:rPr>
          <w:rFonts w:cstheme="minorHAnsi"/>
          <w:szCs w:val="20"/>
          <w:lang w:val="en-US"/>
        </w:rPr>
        <w:t>4</w:t>
      </w:r>
      <w:r w:rsidRPr="00D14138">
        <w:rPr>
          <w:rFonts w:cstheme="minorHAnsi"/>
          <w:szCs w:val="20"/>
          <w:lang w:val="en-US"/>
        </w:rPr>
        <w:t>. Principal of Operation of LIDAR Technology (</w:t>
      </w:r>
      <w:proofErr w:type="spellStart"/>
      <w:r w:rsidRPr="00D14138">
        <w:rPr>
          <w:rFonts w:cstheme="minorHAnsi"/>
          <w:szCs w:val="20"/>
          <w:lang w:val="en-US"/>
        </w:rPr>
        <w:t>Naturlink</w:t>
      </w:r>
      <w:proofErr w:type="spellEnd"/>
      <w:r w:rsidRPr="00D14138">
        <w:rPr>
          <w:rFonts w:cstheme="minorHAnsi"/>
          <w:szCs w:val="20"/>
          <w:lang w:val="en-US"/>
        </w:rPr>
        <w:t xml:space="preserve"> - </w:t>
      </w:r>
      <w:proofErr w:type="spellStart"/>
      <w:r w:rsidRPr="00D14138">
        <w:rPr>
          <w:rFonts w:cstheme="minorHAnsi"/>
          <w:szCs w:val="20"/>
          <w:lang w:val="en-US"/>
        </w:rPr>
        <w:t>Informação</w:t>
      </w:r>
      <w:proofErr w:type="spellEnd"/>
      <w:r w:rsidRPr="00D14138">
        <w:rPr>
          <w:rFonts w:cstheme="minorHAnsi"/>
          <w:szCs w:val="20"/>
          <w:lang w:val="en-US"/>
        </w:rPr>
        <w:t xml:space="preserve"> Ambiental, S.A., 2018).</w:t>
      </w:r>
    </w:p>
    <w:p w14:paraId="12A56833" w14:textId="6E9B2A31" w:rsidR="003936BA" w:rsidRDefault="003936BA" w:rsidP="00E34B7B">
      <w:pPr>
        <w:jc w:val="center"/>
        <w:rPr>
          <w:rFonts w:cstheme="minorHAnsi"/>
          <w:szCs w:val="20"/>
          <w:lang w:val="en-US"/>
        </w:rPr>
      </w:pPr>
    </w:p>
    <w:p w14:paraId="2D137D9D" w14:textId="77777777" w:rsidR="003936BA" w:rsidRPr="00D14138" w:rsidRDefault="003936BA" w:rsidP="00E34B7B">
      <w:pPr>
        <w:jc w:val="center"/>
        <w:rPr>
          <w:rFonts w:cstheme="minorHAnsi"/>
          <w:szCs w:val="20"/>
          <w:lang w:val="en-US"/>
        </w:rPr>
      </w:pPr>
    </w:p>
    <w:p w14:paraId="6C0BEE13" w14:textId="5FC6BC16" w:rsidR="00E34B7B" w:rsidRDefault="00E34B7B" w:rsidP="00E34B7B">
      <w:pPr>
        <w:rPr>
          <w:lang w:val="en-US"/>
        </w:rPr>
      </w:pPr>
      <w:r w:rsidRPr="00E2029F">
        <w:rPr>
          <w:lang w:val="en-US"/>
        </w:rPr>
        <w:t>However, despite the good performance that can be achieved, to cover a large forest area it is necessary implement several infrastructures which means a high cost of implementation of this technology, making it almost unfeasible.</w:t>
      </w:r>
    </w:p>
    <w:p w14:paraId="662A7FD7" w14:textId="077751DF" w:rsidR="003936BA" w:rsidRDefault="003936BA" w:rsidP="00E34B7B">
      <w:pPr>
        <w:rPr>
          <w:lang w:val="en-US"/>
        </w:rPr>
      </w:pPr>
    </w:p>
    <w:p w14:paraId="078C87AB" w14:textId="77777777" w:rsidR="003936BA" w:rsidRPr="00E2029F" w:rsidRDefault="003936BA" w:rsidP="00E34B7B">
      <w:pPr>
        <w:rPr>
          <w:lang w:val="en-US"/>
        </w:rPr>
      </w:pPr>
    </w:p>
    <w:p w14:paraId="20B92FC9" w14:textId="77777777" w:rsidR="00E34B7B" w:rsidRPr="000321DF" w:rsidRDefault="00E34B7B" w:rsidP="00E34B7B">
      <w:pPr>
        <w:pStyle w:val="TableTitle"/>
        <w:rPr>
          <w:rFonts w:asciiTheme="minorHAnsi" w:hAnsiTheme="minorHAnsi" w:cstheme="minorHAnsi"/>
          <w:sz w:val="24"/>
          <w:szCs w:val="24"/>
        </w:rPr>
      </w:pPr>
      <w:r w:rsidRPr="000321DF">
        <w:rPr>
          <w:rFonts w:asciiTheme="minorHAnsi" w:hAnsiTheme="minorHAnsi" w:cstheme="minorHAnsi"/>
          <w:sz w:val="24"/>
          <w:szCs w:val="24"/>
        </w:rPr>
        <w:lastRenderedPageBreak/>
        <w:t>Table I</w:t>
      </w:r>
    </w:p>
    <w:p w14:paraId="7B6B069C" w14:textId="77777777" w:rsidR="00E34B7B" w:rsidRPr="000321DF" w:rsidRDefault="00E34B7B" w:rsidP="00E34B7B">
      <w:pPr>
        <w:pStyle w:val="TableTitle"/>
        <w:rPr>
          <w:rFonts w:asciiTheme="minorHAnsi" w:hAnsiTheme="minorHAnsi" w:cstheme="minorHAnsi"/>
          <w:sz w:val="24"/>
          <w:szCs w:val="24"/>
        </w:rPr>
      </w:pPr>
      <w:r w:rsidRPr="000321DF">
        <w:rPr>
          <w:rFonts w:asciiTheme="minorHAnsi" w:hAnsiTheme="minorHAnsi" w:cstheme="minorHAnsi"/>
          <w:sz w:val="24"/>
          <w:szCs w:val="24"/>
        </w:rPr>
        <w:t xml:space="preserve">Image-Based Terrestrial Detection Systems Comparison </w:t>
      </w:r>
      <w:r w:rsidRPr="000321DF">
        <w:rPr>
          <w:rFonts w:asciiTheme="minorHAnsi" w:hAnsiTheme="minorHAnsi" w:cstheme="minorHAnsi"/>
          <w:sz w:val="24"/>
          <w:szCs w:val="24"/>
        </w:rPr>
        <w:fldChar w:fldCharType="begin" w:fldLock="1"/>
      </w:r>
      <w:r>
        <w:rPr>
          <w:rFonts w:asciiTheme="minorHAnsi" w:hAnsiTheme="minorHAnsi" w:cstheme="minorHAnsi"/>
          <w:sz w:val="24"/>
          <w:szCs w:val="24"/>
        </w:rPr>
        <w:instrText>ADDIN CSL_CITATION { "citationItems" : [ { "id" : "ITEM-1", "itemData" : { "author" : [ { "dropping-particle" : "", "family" : "ADAI", "given" : "", "non-dropping-particle" : "", "parse-names" : false, "suffix" : "" } ], "id" : "ITEM-1", "issued" : { "date-parts" : [ [ "2005" ] ] }, "title" : "Estudo Sobre Sistemas de Vigil\u00e2ncia de Inc\u00eandios Florestais", "type" : "article-journal" }, "uris" : [ "http://www.mendeley.com/documents/?uuid=086a1e68-de46-4bc9-909d-42ddbed0ebb5" ] } ], "mendeley" : { "formattedCitation" : "[3]", "plainTextFormattedCitation" : "[3]", "previouslyFormattedCitation" : "[3]" }, "properties" : { "noteIndex" : 0 }, "schema" : "https://github.com/citation-style-language/schema/raw/master/csl-citation.json" }</w:instrText>
      </w:r>
      <w:r w:rsidRPr="000321DF">
        <w:rPr>
          <w:rFonts w:asciiTheme="minorHAnsi" w:hAnsiTheme="minorHAnsi" w:cstheme="minorHAnsi"/>
          <w:sz w:val="24"/>
          <w:szCs w:val="24"/>
        </w:rPr>
        <w:fldChar w:fldCharType="separate"/>
      </w:r>
      <w:r w:rsidRPr="003D4A75">
        <w:rPr>
          <w:rFonts w:asciiTheme="minorHAnsi" w:hAnsiTheme="minorHAnsi" w:cstheme="minorHAnsi"/>
          <w:smallCaps w:val="0"/>
          <w:noProof/>
          <w:sz w:val="24"/>
          <w:szCs w:val="24"/>
        </w:rPr>
        <w:t>[3]</w:t>
      </w:r>
      <w:r w:rsidRPr="000321DF">
        <w:rPr>
          <w:rFonts w:asciiTheme="minorHAnsi" w:hAnsiTheme="minorHAnsi" w:cstheme="minorHAnsi"/>
          <w:sz w:val="24"/>
          <w:szCs w:val="24"/>
        </w:rPr>
        <w:fldChar w:fldCharType="end"/>
      </w:r>
    </w:p>
    <w:tbl>
      <w:tblPr>
        <w:tblW w:w="10584" w:type="dxa"/>
        <w:tblInd w:w="-1139"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48"/>
        <w:gridCol w:w="1297"/>
        <w:gridCol w:w="1286"/>
        <w:gridCol w:w="1105"/>
        <w:gridCol w:w="1105"/>
        <w:gridCol w:w="1362"/>
        <w:gridCol w:w="1627"/>
        <w:gridCol w:w="1254"/>
      </w:tblGrid>
      <w:tr w:rsidR="00E34B7B" w:rsidRPr="000017D5" w14:paraId="15C7D5D2" w14:textId="77777777" w:rsidTr="00E34B7B">
        <w:trPr>
          <w:trHeight w:val="226"/>
        </w:trPr>
        <w:tc>
          <w:tcPr>
            <w:tcW w:w="1589" w:type="dxa"/>
            <w:tcBorders>
              <w:bottom w:val="single" w:sz="12" w:space="0" w:color="666666"/>
            </w:tcBorders>
            <w:shd w:val="clear" w:color="auto" w:fill="auto"/>
            <w:vAlign w:val="center"/>
          </w:tcPr>
          <w:p w14:paraId="53E991A5" w14:textId="77777777" w:rsidR="00E34B7B" w:rsidRPr="000017D5" w:rsidRDefault="00E34B7B" w:rsidP="00E34B7B">
            <w:pPr>
              <w:pStyle w:val="Text"/>
              <w:ind w:firstLine="0"/>
              <w:rPr>
                <w:b/>
                <w:bCs/>
                <w:sz w:val="16"/>
              </w:rPr>
            </w:pPr>
            <w:bookmarkStart w:id="30" w:name="_Hlk525764464"/>
            <w:r w:rsidRPr="000017D5">
              <w:rPr>
                <w:b/>
                <w:bCs/>
                <w:sz w:val="16"/>
              </w:rPr>
              <w:t>Terrestrial Detection System</w:t>
            </w:r>
          </w:p>
        </w:tc>
        <w:tc>
          <w:tcPr>
            <w:tcW w:w="1334" w:type="dxa"/>
            <w:tcBorders>
              <w:bottom w:val="single" w:sz="12" w:space="0" w:color="666666"/>
            </w:tcBorders>
            <w:shd w:val="clear" w:color="auto" w:fill="auto"/>
            <w:vAlign w:val="center"/>
          </w:tcPr>
          <w:p w14:paraId="42855443" w14:textId="77777777" w:rsidR="00E34B7B" w:rsidRPr="000017D5" w:rsidRDefault="00E34B7B" w:rsidP="00E34B7B">
            <w:pPr>
              <w:pStyle w:val="Text"/>
              <w:ind w:firstLine="0"/>
              <w:rPr>
                <w:b/>
                <w:bCs/>
                <w:sz w:val="16"/>
              </w:rPr>
            </w:pPr>
            <w:r w:rsidRPr="000017D5">
              <w:rPr>
                <w:b/>
                <w:bCs/>
                <w:sz w:val="16"/>
              </w:rPr>
              <w:t>Sensor Technology</w:t>
            </w:r>
          </w:p>
        </w:tc>
        <w:tc>
          <w:tcPr>
            <w:tcW w:w="1044" w:type="dxa"/>
            <w:tcBorders>
              <w:bottom w:val="single" w:sz="12" w:space="0" w:color="666666"/>
            </w:tcBorders>
            <w:shd w:val="clear" w:color="auto" w:fill="auto"/>
            <w:vAlign w:val="center"/>
          </w:tcPr>
          <w:p w14:paraId="0FFE68B5" w14:textId="77777777" w:rsidR="00E34B7B" w:rsidRPr="000017D5" w:rsidRDefault="00E34B7B" w:rsidP="00E34B7B">
            <w:pPr>
              <w:pStyle w:val="Text"/>
              <w:ind w:firstLine="0"/>
              <w:rPr>
                <w:b/>
                <w:bCs/>
                <w:sz w:val="16"/>
              </w:rPr>
            </w:pPr>
            <w:r w:rsidRPr="000017D5">
              <w:rPr>
                <w:b/>
                <w:bCs/>
                <w:sz w:val="16"/>
              </w:rPr>
              <w:t>Sensor Movement</w:t>
            </w:r>
          </w:p>
        </w:tc>
        <w:tc>
          <w:tcPr>
            <w:tcW w:w="1136" w:type="dxa"/>
            <w:tcBorders>
              <w:bottom w:val="single" w:sz="12" w:space="0" w:color="666666"/>
            </w:tcBorders>
            <w:shd w:val="clear" w:color="auto" w:fill="auto"/>
            <w:vAlign w:val="center"/>
          </w:tcPr>
          <w:p w14:paraId="2E039D7B" w14:textId="77777777" w:rsidR="00E34B7B" w:rsidRPr="000017D5" w:rsidRDefault="00E34B7B" w:rsidP="00E34B7B">
            <w:pPr>
              <w:pStyle w:val="Text"/>
              <w:ind w:firstLine="0"/>
              <w:rPr>
                <w:b/>
                <w:bCs/>
                <w:sz w:val="16"/>
              </w:rPr>
            </w:pPr>
            <w:r w:rsidRPr="000017D5">
              <w:rPr>
                <w:b/>
                <w:bCs/>
                <w:sz w:val="16"/>
              </w:rPr>
              <w:t>Detection Type</w:t>
            </w:r>
          </w:p>
        </w:tc>
        <w:tc>
          <w:tcPr>
            <w:tcW w:w="1136" w:type="dxa"/>
            <w:tcBorders>
              <w:bottom w:val="single" w:sz="12" w:space="0" w:color="666666"/>
            </w:tcBorders>
            <w:shd w:val="clear" w:color="auto" w:fill="auto"/>
            <w:vAlign w:val="center"/>
          </w:tcPr>
          <w:p w14:paraId="5BBD3439" w14:textId="77777777" w:rsidR="00E34B7B" w:rsidRPr="000017D5" w:rsidRDefault="00E34B7B" w:rsidP="00E34B7B">
            <w:pPr>
              <w:pStyle w:val="Text"/>
              <w:ind w:firstLine="0"/>
              <w:rPr>
                <w:b/>
                <w:bCs/>
                <w:sz w:val="16"/>
              </w:rPr>
            </w:pPr>
            <w:r w:rsidRPr="000017D5">
              <w:rPr>
                <w:b/>
                <w:bCs/>
                <w:sz w:val="16"/>
              </w:rPr>
              <w:t>Detection Radius (Km)</w:t>
            </w:r>
          </w:p>
        </w:tc>
        <w:tc>
          <w:tcPr>
            <w:tcW w:w="1382" w:type="dxa"/>
            <w:tcBorders>
              <w:bottom w:val="single" w:sz="12" w:space="0" w:color="666666"/>
            </w:tcBorders>
            <w:shd w:val="clear" w:color="auto" w:fill="auto"/>
            <w:vAlign w:val="center"/>
          </w:tcPr>
          <w:p w14:paraId="048965EC" w14:textId="77777777" w:rsidR="00E34B7B" w:rsidRPr="000017D5" w:rsidRDefault="00E34B7B" w:rsidP="00E34B7B">
            <w:pPr>
              <w:pStyle w:val="Text"/>
              <w:ind w:firstLine="0"/>
              <w:rPr>
                <w:b/>
                <w:bCs/>
                <w:sz w:val="16"/>
              </w:rPr>
            </w:pPr>
            <w:r w:rsidRPr="000017D5">
              <w:rPr>
                <w:b/>
                <w:bCs/>
                <w:sz w:val="16"/>
              </w:rPr>
              <w:t>Centralization</w:t>
            </w:r>
          </w:p>
        </w:tc>
        <w:tc>
          <w:tcPr>
            <w:tcW w:w="1658" w:type="dxa"/>
            <w:tcBorders>
              <w:bottom w:val="single" w:sz="12" w:space="0" w:color="666666"/>
            </w:tcBorders>
            <w:shd w:val="clear" w:color="auto" w:fill="auto"/>
            <w:vAlign w:val="center"/>
          </w:tcPr>
          <w:p w14:paraId="2617C1D6" w14:textId="77777777" w:rsidR="00E34B7B" w:rsidRPr="000017D5" w:rsidRDefault="00E34B7B" w:rsidP="00E34B7B">
            <w:pPr>
              <w:pStyle w:val="Text"/>
              <w:ind w:firstLine="0"/>
              <w:rPr>
                <w:b/>
                <w:bCs/>
                <w:sz w:val="16"/>
              </w:rPr>
            </w:pPr>
            <w:r w:rsidRPr="000017D5">
              <w:rPr>
                <w:b/>
                <w:bCs/>
                <w:sz w:val="16"/>
              </w:rPr>
              <w:t>Communications</w:t>
            </w:r>
          </w:p>
        </w:tc>
        <w:tc>
          <w:tcPr>
            <w:tcW w:w="1305" w:type="dxa"/>
            <w:tcBorders>
              <w:bottom w:val="single" w:sz="12" w:space="0" w:color="666666"/>
            </w:tcBorders>
            <w:shd w:val="clear" w:color="auto" w:fill="auto"/>
            <w:vAlign w:val="center"/>
          </w:tcPr>
          <w:p w14:paraId="787403EF" w14:textId="77777777" w:rsidR="00E34B7B" w:rsidRPr="000017D5" w:rsidRDefault="00E34B7B" w:rsidP="00E34B7B">
            <w:pPr>
              <w:pStyle w:val="Text"/>
              <w:ind w:firstLine="0"/>
              <w:rPr>
                <w:b/>
                <w:bCs/>
                <w:sz w:val="16"/>
              </w:rPr>
            </w:pPr>
            <w:r w:rsidRPr="000017D5">
              <w:rPr>
                <w:b/>
                <w:bCs/>
                <w:sz w:val="16"/>
              </w:rPr>
              <w:t>Price per unit</w:t>
            </w:r>
          </w:p>
        </w:tc>
      </w:tr>
      <w:tr w:rsidR="00E34B7B" w:rsidRPr="000017D5" w14:paraId="0568B093" w14:textId="77777777" w:rsidTr="00E34B7B">
        <w:trPr>
          <w:trHeight w:val="224"/>
        </w:trPr>
        <w:tc>
          <w:tcPr>
            <w:tcW w:w="1589" w:type="dxa"/>
            <w:shd w:val="clear" w:color="auto" w:fill="auto"/>
            <w:vAlign w:val="center"/>
          </w:tcPr>
          <w:p w14:paraId="2E62A5A4" w14:textId="77777777" w:rsidR="00E34B7B" w:rsidRPr="000017D5" w:rsidRDefault="00E34B7B" w:rsidP="00E34B7B">
            <w:pPr>
              <w:pStyle w:val="Text"/>
              <w:ind w:firstLine="0"/>
              <w:rPr>
                <w:b/>
                <w:bCs/>
                <w:sz w:val="16"/>
              </w:rPr>
            </w:pPr>
            <w:r w:rsidRPr="000017D5">
              <w:rPr>
                <w:b/>
                <w:bCs/>
                <w:sz w:val="16"/>
              </w:rPr>
              <w:t>Bosque System</w:t>
            </w:r>
          </w:p>
        </w:tc>
        <w:tc>
          <w:tcPr>
            <w:tcW w:w="1334" w:type="dxa"/>
            <w:shd w:val="clear" w:color="auto" w:fill="auto"/>
            <w:vAlign w:val="center"/>
          </w:tcPr>
          <w:p w14:paraId="197961F1" w14:textId="77777777" w:rsidR="00E34B7B" w:rsidRPr="000017D5" w:rsidRDefault="00E34B7B" w:rsidP="00E34B7B">
            <w:pPr>
              <w:pStyle w:val="Text"/>
              <w:ind w:firstLine="0"/>
              <w:rPr>
                <w:sz w:val="16"/>
              </w:rPr>
            </w:pPr>
            <w:r w:rsidRPr="000017D5">
              <w:rPr>
                <w:sz w:val="16"/>
              </w:rPr>
              <w:t>Infra-Red and Visual Detection</w:t>
            </w:r>
          </w:p>
        </w:tc>
        <w:tc>
          <w:tcPr>
            <w:tcW w:w="1044" w:type="dxa"/>
            <w:shd w:val="clear" w:color="auto" w:fill="auto"/>
            <w:vAlign w:val="center"/>
          </w:tcPr>
          <w:p w14:paraId="60AF1A77" w14:textId="77777777" w:rsidR="00E34B7B" w:rsidRPr="000017D5" w:rsidRDefault="00E34B7B" w:rsidP="00E34B7B">
            <w:pPr>
              <w:pStyle w:val="Text"/>
              <w:ind w:firstLine="0"/>
              <w:rPr>
                <w:sz w:val="16"/>
              </w:rPr>
            </w:pPr>
            <w:r w:rsidRPr="000017D5">
              <w:rPr>
                <w:sz w:val="16"/>
              </w:rPr>
              <w:t>Positioning System</w:t>
            </w:r>
          </w:p>
        </w:tc>
        <w:tc>
          <w:tcPr>
            <w:tcW w:w="1136" w:type="dxa"/>
            <w:shd w:val="clear" w:color="auto" w:fill="auto"/>
            <w:vAlign w:val="center"/>
          </w:tcPr>
          <w:p w14:paraId="38971EBF" w14:textId="77777777" w:rsidR="00E34B7B" w:rsidRPr="000017D5" w:rsidRDefault="00E34B7B" w:rsidP="00E34B7B">
            <w:pPr>
              <w:pStyle w:val="Text"/>
              <w:ind w:firstLine="0"/>
              <w:rPr>
                <w:sz w:val="16"/>
              </w:rPr>
            </w:pPr>
            <w:r w:rsidRPr="000017D5">
              <w:rPr>
                <w:sz w:val="16"/>
              </w:rPr>
              <w:t>Semi-automatic</w:t>
            </w:r>
          </w:p>
        </w:tc>
        <w:tc>
          <w:tcPr>
            <w:tcW w:w="1136" w:type="dxa"/>
            <w:shd w:val="clear" w:color="auto" w:fill="auto"/>
            <w:vAlign w:val="center"/>
          </w:tcPr>
          <w:p w14:paraId="18836539" w14:textId="77777777" w:rsidR="00E34B7B" w:rsidRPr="000017D5" w:rsidRDefault="00E34B7B" w:rsidP="00E34B7B">
            <w:pPr>
              <w:pStyle w:val="Text"/>
              <w:ind w:firstLine="0"/>
              <w:rPr>
                <w:sz w:val="16"/>
              </w:rPr>
            </w:pPr>
            <w:r w:rsidRPr="000017D5">
              <w:rPr>
                <w:sz w:val="16"/>
              </w:rPr>
              <w:t>20</w:t>
            </w:r>
          </w:p>
        </w:tc>
        <w:tc>
          <w:tcPr>
            <w:tcW w:w="1382" w:type="dxa"/>
            <w:shd w:val="clear" w:color="auto" w:fill="auto"/>
            <w:vAlign w:val="center"/>
          </w:tcPr>
          <w:p w14:paraId="03CEFB66" w14:textId="77777777" w:rsidR="00E34B7B" w:rsidRPr="000017D5" w:rsidRDefault="00E34B7B" w:rsidP="00E34B7B">
            <w:pPr>
              <w:pStyle w:val="Text"/>
              <w:ind w:firstLine="0"/>
              <w:rPr>
                <w:sz w:val="16"/>
              </w:rPr>
            </w:pPr>
            <w:r w:rsidRPr="000017D5">
              <w:rPr>
                <w:sz w:val="16"/>
              </w:rPr>
              <w:t>Centralized and Decentralized</w:t>
            </w:r>
          </w:p>
        </w:tc>
        <w:tc>
          <w:tcPr>
            <w:tcW w:w="1658" w:type="dxa"/>
            <w:shd w:val="clear" w:color="auto" w:fill="auto"/>
            <w:vAlign w:val="center"/>
          </w:tcPr>
          <w:p w14:paraId="368F3AAB" w14:textId="77777777" w:rsidR="00E34B7B" w:rsidRPr="000017D5" w:rsidRDefault="00E34B7B" w:rsidP="00E34B7B">
            <w:pPr>
              <w:pStyle w:val="Text"/>
              <w:ind w:firstLine="0"/>
              <w:rPr>
                <w:sz w:val="16"/>
              </w:rPr>
            </w:pPr>
            <w:r w:rsidRPr="000017D5">
              <w:rPr>
                <w:sz w:val="16"/>
              </w:rPr>
              <w:t>Connection via Radio</w:t>
            </w:r>
          </w:p>
        </w:tc>
        <w:tc>
          <w:tcPr>
            <w:tcW w:w="1305" w:type="dxa"/>
            <w:shd w:val="clear" w:color="auto" w:fill="auto"/>
            <w:vAlign w:val="center"/>
          </w:tcPr>
          <w:p w14:paraId="2FCA77F5" w14:textId="77777777" w:rsidR="00E34B7B" w:rsidRPr="000017D5" w:rsidRDefault="00E34B7B" w:rsidP="00E34B7B">
            <w:pPr>
              <w:pStyle w:val="Text"/>
              <w:ind w:firstLine="0"/>
              <w:rPr>
                <w:sz w:val="16"/>
              </w:rPr>
            </w:pPr>
            <w:r w:rsidRPr="000017D5">
              <w:rPr>
                <w:sz w:val="16"/>
              </w:rPr>
              <w:t>250 K €</w:t>
            </w:r>
          </w:p>
        </w:tc>
      </w:tr>
      <w:tr w:rsidR="00E34B7B" w:rsidRPr="000017D5" w14:paraId="51AC0093" w14:textId="77777777" w:rsidTr="00E34B7B">
        <w:trPr>
          <w:trHeight w:val="113"/>
        </w:trPr>
        <w:tc>
          <w:tcPr>
            <w:tcW w:w="1589" w:type="dxa"/>
            <w:shd w:val="clear" w:color="auto" w:fill="auto"/>
            <w:vAlign w:val="center"/>
          </w:tcPr>
          <w:p w14:paraId="1C4A9E38" w14:textId="77777777" w:rsidR="00E34B7B" w:rsidRPr="000017D5" w:rsidRDefault="00E34B7B" w:rsidP="00E34B7B">
            <w:pPr>
              <w:pStyle w:val="Text"/>
              <w:ind w:firstLine="0"/>
              <w:rPr>
                <w:b/>
                <w:bCs/>
                <w:sz w:val="16"/>
              </w:rPr>
            </w:pPr>
            <w:r w:rsidRPr="000017D5">
              <w:rPr>
                <w:b/>
                <w:bCs/>
                <w:sz w:val="16"/>
              </w:rPr>
              <w:t>BSDS</w:t>
            </w:r>
          </w:p>
        </w:tc>
        <w:tc>
          <w:tcPr>
            <w:tcW w:w="1334" w:type="dxa"/>
            <w:shd w:val="clear" w:color="auto" w:fill="auto"/>
            <w:vAlign w:val="center"/>
          </w:tcPr>
          <w:p w14:paraId="75A48143" w14:textId="77777777" w:rsidR="00E34B7B" w:rsidRPr="000017D5" w:rsidRDefault="00E34B7B" w:rsidP="00E34B7B">
            <w:pPr>
              <w:pStyle w:val="Text"/>
              <w:ind w:firstLine="0"/>
              <w:rPr>
                <w:sz w:val="16"/>
              </w:rPr>
            </w:pPr>
            <w:r w:rsidRPr="000017D5">
              <w:rPr>
                <w:sz w:val="16"/>
              </w:rPr>
              <w:t>Infra-Red Detection</w:t>
            </w:r>
          </w:p>
        </w:tc>
        <w:tc>
          <w:tcPr>
            <w:tcW w:w="1044" w:type="dxa"/>
            <w:shd w:val="clear" w:color="auto" w:fill="auto"/>
            <w:vAlign w:val="center"/>
          </w:tcPr>
          <w:p w14:paraId="42FFED03" w14:textId="77777777" w:rsidR="00E34B7B" w:rsidRPr="000017D5" w:rsidRDefault="00E34B7B" w:rsidP="00E34B7B">
            <w:pPr>
              <w:pStyle w:val="Text"/>
              <w:ind w:firstLine="0"/>
              <w:rPr>
                <w:sz w:val="16"/>
              </w:rPr>
            </w:pPr>
            <w:r w:rsidRPr="000017D5">
              <w:rPr>
                <w:sz w:val="16"/>
              </w:rPr>
              <w:t>Positioning System</w:t>
            </w:r>
          </w:p>
        </w:tc>
        <w:tc>
          <w:tcPr>
            <w:tcW w:w="1136" w:type="dxa"/>
            <w:shd w:val="clear" w:color="auto" w:fill="auto"/>
            <w:vAlign w:val="center"/>
          </w:tcPr>
          <w:p w14:paraId="6F3467B9" w14:textId="77777777" w:rsidR="00E34B7B" w:rsidRPr="000017D5" w:rsidRDefault="00E34B7B" w:rsidP="00E34B7B">
            <w:pPr>
              <w:pStyle w:val="Text"/>
              <w:ind w:firstLine="0"/>
              <w:rPr>
                <w:sz w:val="16"/>
              </w:rPr>
            </w:pPr>
            <w:r w:rsidRPr="000017D5">
              <w:rPr>
                <w:sz w:val="16"/>
              </w:rPr>
              <w:t>Semi-automatic</w:t>
            </w:r>
          </w:p>
        </w:tc>
        <w:tc>
          <w:tcPr>
            <w:tcW w:w="1136" w:type="dxa"/>
            <w:shd w:val="clear" w:color="auto" w:fill="auto"/>
            <w:vAlign w:val="center"/>
          </w:tcPr>
          <w:p w14:paraId="487C2A07" w14:textId="77777777" w:rsidR="00E34B7B" w:rsidRPr="000017D5" w:rsidRDefault="00E34B7B" w:rsidP="00E34B7B">
            <w:pPr>
              <w:pStyle w:val="Text"/>
              <w:ind w:firstLine="0"/>
              <w:rPr>
                <w:sz w:val="16"/>
              </w:rPr>
            </w:pPr>
            <w:r w:rsidRPr="000017D5">
              <w:rPr>
                <w:sz w:val="16"/>
              </w:rPr>
              <w:t>10 – 15</w:t>
            </w:r>
          </w:p>
        </w:tc>
        <w:tc>
          <w:tcPr>
            <w:tcW w:w="1382" w:type="dxa"/>
            <w:shd w:val="clear" w:color="auto" w:fill="auto"/>
            <w:vAlign w:val="center"/>
          </w:tcPr>
          <w:p w14:paraId="5E653844" w14:textId="77777777" w:rsidR="00E34B7B" w:rsidRPr="000017D5" w:rsidRDefault="00E34B7B" w:rsidP="00E34B7B">
            <w:pPr>
              <w:pStyle w:val="Text"/>
              <w:ind w:firstLine="0"/>
              <w:rPr>
                <w:sz w:val="16"/>
              </w:rPr>
            </w:pPr>
            <w:r w:rsidRPr="000017D5">
              <w:rPr>
                <w:sz w:val="16"/>
              </w:rPr>
              <w:t>Decentralized</w:t>
            </w:r>
          </w:p>
        </w:tc>
        <w:tc>
          <w:tcPr>
            <w:tcW w:w="1658" w:type="dxa"/>
            <w:shd w:val="clear" w:color="auto" w:fill="auto"/>
            <w:vAlign w:val="center"/>
          </w:tcPr>
          <w:p w14:paraId="6C2C6DDB" w14:textId="77777777" w:rsidR="00E34B7B" w:rsidRPr="000017D5" w:rsidRDefault="00E34B7B" w:rsidP="00E34B7B">
            <w:pPr>
              <w:pStyle w:val="Text"/>
              <w:ind w:firstLine="0"/>
              <w:rPr>
                <w:sz w:val="16"/>
              </w:rPr>
            </w:pPr>
            <w:r w:rsidRPr="000017D5">
              <w:rPr>
                <w:sz w:val="16"/>
              </w:rPr>
              <w:t>Radio Connection via GSM</w:t>
            </w:r>
          </w:p>
        </w:tc>
        <w:tc>
          <w:tcPr>
            <w:tcW w:w="1305" w:type="dxa"/>
            <w:shd w:val="clear" w:color="auto" w:fill="auto"/>
            <w:vAlign w:val="center"/>
          </w:tcPr>
          <w:p w14:paraId="7F7F4CA3" w14:textId="77777777" w:rsidR="00E34B7B" w:rsidRPr="000017D5" w:rsidRDefault="00E34B7B" w:rsidP="00E34B7B">
            <w:pPr>
              <w:pStyle w:val="Text"/>
              <w:ind w:firstLine="0"/>
              <w:rPr>
                <w:sz w:val="16"/>
              </w:rPr>
            </w:pPr>
            <w:r w:rsidRPr="000017D5">
              <w:rPr>
                <w:sz w:val="16"/>
              </w:rPr>
              <w:t>200 K €</w:t>
            </w:r>
          </w:p>
        </w:tc>
      </w:tr>
      <w:tr w:rsidR="00E34B7B" w:rsidRPr="000017D5" w14:paraId="109C1BA0" w14:textId="77777777" w:rsidTr="00E34B7B">
        <w:trPr>
          <w:trHeight w:val="113"/>
        </w:trPr>
        <w:tc>
          <w:tcPr>
            <w:tcW w:w="1589" w:type="dxa"/>
            <w:shd w:val="clear" w:color="auto" w:fill="auto"/>
            <w:vAlign w:val="center"/>
          </w:tcPr>
          <w:p w14:paraId="4E9EEEE1" w14:textId="77777777" w:rsidR="00E34B7B" w:rsidRPr="000017D5" w:rsidRDefault="00E34B7B" w:rsidP="00E34B7B">
            <w:pPr>
              <w:pStyle w:val="Text"/>
              <w:ind w:firstLine="0"/>
              <w:rPr>
                <w:b/>
                <w:bCs/>
                <w:sz w:val="16"/>
              </w:rPr>
            </w:pPr>
            <w:r w:rsidRPr="000017D5">
              <w:rPr>
                <w:b/>
                <w:bCs/>
                <w:sz w:val="16"/>
              </w:rPr>
              <w:t>ARTIS FIRE</w:t>
            </w:r>
          </w:p>
        </w:tc>
        <w:tc>
          <w:tcPr>
            <w:tcW w:w="1334" w:type="dxa"/>
            <w:shd w:val="clear" w:color="auto" w:fill="auto"/>
            <w:vAlign w:val="center"/>
          </w:tcPr>
          <w:p w14:paraId="423F01A8" w14:textId="77777777" w:rsidR="00E34B7B" w:rsidRPr="000017D5" w:rsidRDefault="00E34B7B" w:rsidP="00E34B7B">
            <w:pPr>
              <w:pStyle w:val="Text"/>
              <w:ind w:firstLine="0"/>
              <w:rPr>
                <w:sz w:val="16"/>
              </w:rPr>
            </w:pPr>
            <w:r w:rsidRPr="000017D5">
              <w:rPr>
                <w:sz w:val="16"/>
              </w:rPr>
              <w:t>Visual Detection</w:t>
            </w:r>
          </w:p>
        </w:tc>
        <w:tc>
          <w:tcPr>
            <w:tcW w:w="1044" w:type="dxa"/>
            <w:shd w:val="clear" w:color="auto" w:fill="auto"/>
            <w:vAlign w:val="center"/>
          </w:tcPr>
          <w:p w14:paraId="062F74A8" w14:textId="77777777" w:rsidR="00E34B7B" w:rsidRPr="000017D5" w:rsidRDefault="00E34B7B" w:rsidP="00E34B7B">
            <w:pPr>
              <w:pStyle w:val="Text"/>
              <w:ind w:firstLine="0"/>
              <w:rPr>
                <w:sz w:val="16"/>
              </w:rPr>
            </w:pPr>
            <w:r w:rsidRPr="000017D5">
              <w:rPr>
                <w:sz w:val="16"/>
              </w:rPr>
              <w:t>Fixed</w:t>
            </w:r>
          </w:p>
        </w:tc>
        <w:tc>
          <w:tcPr>
            <w:tcW w:w="1136" w:type="dxa"/>
            <w:shd w:val="clear" w:color="auto" w:fill="auto"/>
            <w:vAlign w:val="center"/>
          </w:tcPr>
          <w:p w14:paraId="659B16B6" w14:textId="77777777" w:rsidR="00E34B7B" w:rsidRPr="000017D5" w:rsidRDefault="00E34B7B" w:rsidP="00E34B7B">
            <w:pPr>
              <w:pStyle w:val="Text"/>
              <w:ind w:firstLine="0"/>
              <w:rPr>
                <w:sz w:val="16"/>
              </w:rPr>
            </w:pPr>
            <w:r w:rsidRPr="000017D5">
              <w:rPr>
                <w:sz w:val="16"/>
              </w:rPr>
              <w:t>Semi-automatic</w:t>
            </w:r>
          </w:p>
        </w:tc>
        <w:tc>
          <w:tcPr>
            <w:tcW w:w="1136" w:type="dxa"/>
            <w:shd w:val="clear" w:color="auto" w:fill="auto"/>
            <w:vAlign w:val="center"/>
          </w:tcPr>
          <w:p w14:paraId="09C3417A" w14:textId="77777777" w:rsidR="00E34B7B" w:rsidRPr="000017D5" w:rsidRDefault="00E34B7B" w:rsidP="00E34B7B">
            <w:pPr>
              <w:pStyle w:val="Text"/>
              <w:ind w:firstLine="0"/>
              <w:rPr>
                <w:sz w:val="16"/>
              </w:rPr>
            </w:pPr>
            <w:r w:rsidRPr="000017D5">
              <w:rPr>
                <w:sz w:val="16"/>
              </w:rPr>
              <w:t>10</w:t>
            </w:r>
          </w:p>
        </w:tc>
        <w:tc>
          <w:tcPr>
            <w:tcW w:w="1382" w:type="dxa"/>
            <w:shd w:val="clear" w:color="auto" w:fill="auto"/>
            <w:vAlign w:val="center"/>
          </w:tcPr>
          <w:p w14:paraId="22B39461" w14:textId="77777777" w:rsidR="00E34B7B" w:rsidRPr="000017D5" w:rsidRDefault="00E34B7B" w:rsidP="00E34B7B">
            <w:pPr>
              <w:pStyle w:val="Text"/>
              <w:ind w:firstLine="0"/>
              <w:rPr>
                <w:sz w:val="16"/>
              </w:rPr>
            </w:pPr>
            <w:r w:rsidRPr="000017D5">
              <w:rPr>
                <w:sz w:val="16"/>
              </w:rPr>
              <w:t>Decentralized</w:t>
            </w:r>
          </w:p>
        </w:tc>
        <w:tc>
          <w:tcPr>
            <w:tcW w:w="1658" w:type="dxa"/>
            <w:shd w:val="clear" w:color="auto" w:fill="auto"/>
            <w:vAlign w:val="center"/>
          </w:tcPr>
          <w:p w14:paraId="5E500369" w14:textId="77777777" w:rsidR="00E34B7B" w:rsidRPr="000017D5" w:rsidRDefault="00E34B7B" w:rsidP="00E34B7B">
            <w:pPr>
              <w:pStyle w:val="Text"/>
              <w:ind w:firstLine="0"/>
              <w:rPr>
                <w:sz w:val="16"/>
              </w:rPr>
            </w:pPr>
            <w:r w:rsidRPr="000017D5">
              <w:rPr>
                <w:sz w:val="16"/>
              </w:rPr>
              <w:t>Radio Connection via computer network RTC or ISDN</w:t>
            </w:r>
          </w:p>
        </w:tc>
        <w:tc>
          <w:tcPr>
            <w:tcW w:w="1305" w:type="dxa"/>
            <w:shd w:val="clear" w:color="auto" w:fill="auto"/>
            <w:vAlign w:val="center"/>
          </w:tcPr>
          <w:p w14:paraId="3E9FB97F" w14:textId="77777777" w:rsidR="00E34B7B" w:rsidRPr="000017D5" w:rsidRDefault="00E34B7B" w:rsidP="00E34B7B">
            <w:pPr>
              <w:pStyle w:val="Text"/>
              <w:ind w:firstLine="0"/>
              <w:rPr>
                <w:sz w:val="16"/>
              </w:rPr>
            </w:pPr>
            <w:r w:rsidRPr="000017D5">
              <w:rPr>
                <w:sz w:val="16"/>
              </w:rPr>
              <w:t>Not Produced Anymore</w:t>
            </w:r>
          </w:p>
        </w:tc>
      </w:tr>
      <w:tr w:rsidR="00E34B7B" w:rsidRPr="000017D5" w14:paraId="77B9EC1C" w14:textId="77777777" w:rsidTr="00E34B7B">
        <w:trPr>
          <w:trHeight w:val="113"/>
        </w:trPr>
        <w:tc>
          <w:tcPr>
            <w:tcW w:w="1589" w:type="dxa"/>
            <w:shd w:val="clear" w:color="auto" w:fill="auto"/>
            <w:vAlign w:val="center"/>
          </w:tcPr>
          <w:p w14:paraId="4FDC7E79" w14:textId="77777777" w:rsidR="00E34B7B" w:rsidRPr="000017D5" w:rsidRDefault="00E34B7B" w:rsidP="00E34B7B">
            <w:pPr>
              <w:pStyle w:val="Text"/>
              <w:ind w:firstLine="0"/>
              <w:rPr>
                <w:b/>
                <w:bCs/>
                <w:sz w:val="16"/>
              </w:rPr>
            </w:pPr>
            <w:r w:rsidRPr="000017D5">
              <w:rPr>
                <w:b/>
                <w:bCs/>
                <w:sz w:val="16"/>
              </w:rPr>
              <w:t>AWISS</w:t>
            </w:r>
          </w:p>
        </w:tc>
        <w:tc>
          <w:tcPr>
            <w:tcW w:w="1334" w:type="dxa"/>
            <w:shd w:val="clear" w:color="auto" w:fill="auto"/>
            <w:vAlign w:val="center"/>
          </w:tcPr>
          <w:p w14:paraId="58ECCE62" w14:textId="77777777" w:rsidR="00E34B7B" w:rsidRPr="000017D5" w:rsidRDefault="00E34B7B" w:rsidP="00E34B7B">
            <w:pPr>
              <w:pStyle w:val="Text"/>
              <w:ind w:firstLine="0"/>
              <w:rPr>
                <w:sz w:val="16"/>
              </w:rPr>
            </w:pPr>
            <w:r w:rsidRPr="000017D5">
              <w:rPr>
                <w:sz w:val="16"/>
              </w:rPr>
              <w:t>Infra-Red and Visual Detection</w:t>
            </w:r>
          </w:p>
        </w:tc>
        <w:tc>
          <w:tcPr>
            <w:tcW w:w="1044" w:type="dxa"/>
            <w:shd w:val="clear" w:color="auto" w:fill="auto"/>
            <w:vAlign w:val="center"/>
          </w:tcPr>
          <w:p w14:paraId="0FB66B0F" w14:textId="77777777" w:rsidR="00E34B7B" w:rsidRPr="000017D5" w:rsidRDefault="00E34B7B" w:rsidP="00E34B7B">
            <w:pPr>
              <w:rPr>
                <w:sz w:val="16"/>
              </w:rPr>
            </w:pPr>
            <w:proofErr w:type="spellStart"/>
            <w:r w:rsidRPr="000017D5">
              <w:rPr>
                <w:sz w:val="16"/>
              </w:rPr>
              <w:t>Positioning</w:t>
            </w:r>
            <w:proofErr w:type="spellEnd"/>
            <w:r w:rsidRPr="000017D5">
              <w:rPr>
                <w:sz w:val="16"/>
              </w:rPr>
              <w:t xml:space="preserve"> </w:t>
            </w:r>
            <w:proofErr w:type="spellStart"/>
            <w:r w:rsidRPr="000017D5">
              <w:rPr>
                <w:sz w:val="16"/>
              </w:rPr>
              <w:t>System</w:t>
            </w:r>
            <w:proofErr w:type="spellEnd"/>
          </w:p>
        </w:tc>
        <w:tc>
          <w:tcPr>
            <w:tcW w:w="1136" w:type="dxa"/>
            <w:shd w:val="clear" w:color="auto" w:fill="auto"/>
            <w:vAlign w:val="center"/>
          </w:tcPr>
          <w:p w14:paraId="6435CFAD" w14:textId="77777777" w:rsidR="00E34B7B" w:rsidRPr="000017D5" w:rsidRDefault="00E34B7B" w:rsidP="00E34B7B">
            <w:pPr>
              <w:pStyle w:val="Text"/>
              <w:ind w:firstLine="0"/>
              <w:rPr>
                <w:sz w:val="16"/>
              </w:rPr>
            </w:pPr>
            <w:r w:rsidRPr="000017D5">
              <w:rPr>
                <w:sz w:val="16"/>
              </w:rPr>
              <w:t>Semi-automatic</w:t>
            </w:r>
          </w:p>
        </w:tc>
        <w:tc>
          <w:tcPr>
            <w:tcW w:w="1136" w:type="dxa"/>
            <w:shd w:val="clear" w:color="auto" w:fill="auto"/>
            <w:vAlign w:val="center"/>
          </w:tcPr>
          <w:p w14:paraId="7F6D06A5" w14:textId="77777777" w:rsidR="00E34B7B" w:rsidRPr="000017D5" w:rsidRDefault="00E34B7B" w:rsidP="00E34B7B">
            <w:pPr>
              <w:pStyle w:val="Text"/>
              <w:ind w:firstLine="0"/>
              <w:rPr>
                <w:sz w:val="16"/>
              </w:rPr>
            </w:pPr>
            <w:r w:rsidRPr="000017D5">
              <w:rPr>
                <w:sz w:val="16"/>
              </w:rPr>
              <w:t>10</w:t>
            </w:r>
          </w:p>
        </w:tc>
        <w:tc>
          <w:tcPr>
            <w:tcW w:w="1382" w:type="dxa"/>
            <w:shd w:val="clear" w:color="auto" w:fill="auto"/>
            <w:vAlign w:val="center"/>
          </w:tcPr>
          <w:p w14:paraId="14A4F03D" w14:textId="77777777" w:rsidR="00E34B7B" w:rsidRPr="000017D5" w:rsidRDefault="00E34B7B" w:rsidP="00E34B7B">
            <w:pPr>
              <w:pStyle w:val="Text"/>
              <w:ind w:firstLine="0"/>
              <w:rPr>
                <w:sz w:val="16"/>
              </w:rPr>
            </w:pPr>
            <w:r w:rsidRPr="000017D5">
              <w:rPr>
                <w:sz w:val="16"/>
              </w:rPr>
              <w:t>Decentralized</w:t>
            </w:r>
          </w:p>
        </w:tc>
        <w:tc>
          <w:tcPr>
            <w:tcW w:w="1658" w:type="dxa"/>
            <w:shd w:val="clear" w:color="auto" w:fill="auto"/>
            <w:vAlign w:val="center"/>
          </w:tcPr>
          <w:p w14:paraId="16A11739" w14:textId="77777777" w:rsidR="00E34B7B" w:rsidRPr="000017D5" w:rsidRDefault="00E34B7B" w:rsidP="00E34B7B">
            <w:pPr>
              <w:pStyle w:val="Text"/>
              <w:ind w:firstLine="0"/>
              <w:rPr>
                <w:sz w:val="16"/>
              </w:rPr>
            </w:pPr>
            <w:r w:rsidRPr="000017D5">
              <w:rPr>
                <w:sz w:val="16"/>
              </w:rPr>
              <w:t>Connection via Radio</w:t>
            </w:r>
          </w:p>
        </w:tc>
        <w:tc>
          <w:tcPr>
            <w:tcW w:w="1305" w:type="dxa"/>
            <w:shd w:val="clear" w:color="auto" w:fill="auto"/>
            <w:vAlign w:val="center"/>
          </w:tcPr>
          <w:p w14:paraId="3D04AEFD" w14:textId="77777777" w:rsidR="00E34B7B" w:rsidRPr="000017D5" w:rsidRDefault="00E34B7B" w:rsidP="00E34B7B">
            <w:pPr>
              <w:pStyle w:val="Text"/>
              <w:ind w:firstLine="0"/>
              <w:rPr>
                <w:sz w:val="16"/>
              </w:rPr>
            </w:pPr>
            <w:r w:rsidRPr="000017D5">
              <w:rPr>
                <w:sz w:val="16"/>
              </w:rPr>
              <w:t>Unknown</w:t>
            </w:r>
          </w:p>
        </w:tc>
      </w:tr>
      <w:tr w:rsidR="00E34B7B" w:rsidRPr="000017D5" w14:paraId="63D4C045" w14:textId="77777777" w:rsidTr="00E34B7B">
        <w:trPr>
          <w:trHeight w:val="113"/>
        </w:trPr>
        <w:tc>
          <w:tcPr>
            <w:tcW w:w="1589" w:type="dxa"/>
            <w:shd w:val="clear" w:color="auto" w:fill="auto"/>
            <w:vAlign w:val="center"/>
          </w:tcPr>
          <w:p w14:paraId="32A3E3F6" w14:textId="77777777" w:rsidR="00E34B7B" w:rsidRPr="000017D5" w:rsidRDefault="00E34B7B" w:rsidP="00E34B7B">
            <w:pPr>
              <w:pStyle w:val="Text"/>
              <w:ind w:firstLine="0"/>
              <w:rPr>
                <w:b/>
                <w:bCs/>
                <w:sz w:val="16"/>
              </w:rPr>
            </w:pPr>
            <w:r w:rsidRPr="000017D5">
              <w:rPr>
                <w:b/>
                <w:bCs/>
                <w:sz w:val="16"/>
              </w:rPr>
              <w:t>FIREHAWK</w:t>
            </w:r>
          </w:p>
        </w:tc>
        <w:tc>
          <w:tcPr>
            <w:tcW w:w="1334" w:type="dxa"/>
            <w:shd w:val="clear" w:color="auto" w:fill="auto"/>
            <w:vAlign w:val="center"/>
          </w:tcPr>
          <w:p w14:paraId="546D1C86" w14:textId="77777777" w:rsidR="00E34B7B" w:rsidRPr="000017D5" w:rsidRDefault="00E34B7B" w:rsidP="00E34B7B">
            <w:pPr>
              <w:pStyle w:val="Text"/>
              <w:ind w:firstLine="0"/>
              <w:rPr>
                <w:sz w:val="16"/>
              </w:rPr>
            </w:pPr>
            <w:r w:rsidRPr="000017D5">
              <w:rPr>
                <w:sz w:val="16"/>
              </w:rPr>
              <w:t>Visual Detection</w:t>
            </w:r>
          </w:p>
        </w:tc>
        <w:tc>
          <w:tcPr>
            <w:tcW w:w="1044" w:type="dxa"/>
            <w:shd w:val="clear" w:color="auto" w:fill="auto"/>
            <w:vAlign w:val="center"/>
          </w:tcPr>
          <w:p w14:paraId="78EC1772" w14:textId="77777777" w:rsidR="00E34B7B" w:rsidRPr="000017D5" w:rsidRDefault="00E34B7B" w:rsidP="00E34B7B">
            <w:pPr>
              <w:rPr>
                <w:sz w:val="16"/>
              </w:rPr>
            </w:pPr>
            <w:proofErr w:type="spellStart"/>
            <w:r w:rsidRPr="000017D5">
              <w:rPr>
                <w:sz w:val="16"/>
              </w:rPr>
              <w:t>Positioning</w:t>
            </w:r>
            <w:proofErr w:type="spellEnd"/>
            <w:r w:rsidRPr="000017D5">
              <w:rPr>
                <w:sz w:val="16"/>
              </w:rPr>
              <w:t xml:space="preserve"> </w:t>
            </w:r>
            <w:proofErr w:type="spellStart"/>
            <w:r w:rsidRPr="000017D5">
              <w:rPr>
                <w:sz w:val="16"/>
              </w:rPr>
              <w:t>System</w:t>
            </w:r>
            <w:proofErr w:type="spellEnd"/>
          </w:p>
        </w:tc>
        <w:tc>
          <w:tcPr>
            <w:tcW w:w="1136" w:type="dxa"/>
            <w:shd w:val="clear" w:color="auto" w:fill="auto"/>
            <w:vAlign w:val="center"/>
          </w:tcPr>
          <w:p w14:paraId="144C574B" w14:textId="77777777" w:rsidR="00E34B7B" w:rsidRPr="000017D5" w:rsidRDefault="00E34B7B" w:rsidP="00E34B7B">
            <w:pPr>
              <w:pStyle w:val="Text"/>
              <w:ind w:firstLine="0"/>
              <w:rPr>
                <w:sz w:val="16"/>
              </w:rPr>
            </w:pPr>
            <w:r w:rsidRPr="000017D5">
              <w:rPr>
                <w:sz w:val="16"/>
              </w:rPr>
              <w:t>Semi-automatic</w:t>
            </w:r>
          </w:p>
        </w:tc>
        <w:tc>
          <w:tcPr>
            <w:tcW w:w="1136" w:type="dxa"/>
            <w:shd w:val="clear" w:color="auto" w:fill="auto"/>
            <w:vAlign w:val="center"/>
          </w:tcPr>
          <w:p w14:paraId="4FBD9ADB" w14:textId="77777777" w:rsidR="00E34B7B" w:rsidRPr="000017D5" w:rsidRDefault="00E34B7B" w:rsidP="00E34B7B">
            <w:pPr>
              <w:pStyle w:val="Text"/>
              <w:ind w:firstLine="0"/>
              <w:rPr>
                <w:sz w:val="16"/>
              </w:rPr>
            </w:pPr>
            <w:r w:rsidRPr="000017D5">
              <w:rPr>
                <w:sz w:val="16"/>
              </w:rPr>
              <w:t>3 – 5</w:t>
            </w:r>
          </w:p>
        </w:tc>
        <w:tc>
          <w:tcPr>
            <w:tcW w:w="1382" w:type="dxa"/>
            <w:shd w:val="clear" w:color="auto" w:fill="auto"/>
            <w:vAlign w:val="center"/>
          </w:tcPr>
          <w:p w14:paraId="37EAAFC2" w14:textId="77777777" w:rsidR="00E34B7B" w:rsidRPr="000017D5" w:rsidRDefault="00E34B7B" w:rsidP="00E34B7B">
            <w:pPr>
              <w:pStyle w:val="Text"/>
              <w:ind w:firstLine="0"/>
              <w:rPr>
                <w:sz w:val="16"/>
              </w:rPr>
            </w:pPr>
            <w:r w:rsidRPr="000017D5">
              <w:rPr>
                <w:sz w:val="16"/>
              </w:rPr>
              <w:t>Centralized</w:t>
            </w:r>
          </w:p>
        </w:tc>
        <w:tc>
          <w:tcPr>
            <w:tcW w:w="1658" w:type="dxa"/>
            <w:shd w:val="clear" w:color="auto" w:fill="auto"/>
            <w:vAlign w:val="center"/>
          </w:tcPr>
          <w:p w14:paraId="4165640B" w14:textId="77777777" w:rsidR="00E34B7B" w:rsidRPr="000017D5" w:rsidRDefault="00E34B7B" w:rsidP="00E34B7B">
            <w:pPr>
              <w:pStyle w:val="Text"/>
              <w:ind w:firstLine="0"/>
              <w:rPr>
                <w:sz w:val="16"/>
              </w:rPr>
            </w:pPr>
            <w:r w:rsidRPr="000017D5">
              <w:rPr>
                <w:sz w:val="16"/>
              </w:rPr>
              <w:t>Connection via Radio (microwaves)</w:t>
            </w:r>
          </w:p>
        </w:tc>
        <w:tc>
          <w:tcPr>
            <w:tcW w:w="1305" w:type="dxa"/>
            <w:shd w:val="clear" w:color="auto" w:fill="auto"/>
            <w:vAlign w:val="center"/>
          </w:tcPr>
          <w:p w14:paraId="69BBC72C" w14:textId="77777777" w:rsidR="00E34B7B" w:rsidRPr="000017D5" w:rsidRDefault="00E34B7B" w:rsidP="00E34B7B">
            <w:pPr>
              <w:pStyle w:val="Text"/>
              <w:ind w:firstLine="0"/>
              <w:rPr>
                <w:sz w:val="16"/>
              </w:rPr>
            </w:pPr>
            <w:r w:rsidRPr="000017D5">
              <w:rPr>
                <w:sz w:val="16"/>
              </w:rPr>
              <w:t>Unknown</w:t>
            </w:r>
          </w:p>
        </w:tc>
      </w:tr>
      <w:tr w:rsidR="00E34B7B" w:rsidRPr="000017D5" w14:paraId="06B2B197" w14:textId="77777777" w:rsidTr="00E34B7B">
        <w:trPr>
          <w:trHeight w:val="113"/>
        </w:trPr>
        <w:tc>
          <w:tcPr>
            <w:tcW w:w="1589" w:type="dxa"/>
            <w:shd w:val="clear" w:color="auto" w:fill="auto"/>
            <w:vAlign w:val="center"/>
          </w:tcPr>
          <w:p w14:paraId="73E0F65F" w14:textId="77777777" w:rsidR="00E34B7B" w:rsidRPr="000017D5" w:rsidRDefault="00E34B7B" w:rsidP="00E34B7B">
            <w:pPr>
              <w:pStyle w:val="Text"/>
              <w:ind w:firstLine="0"/>
              <w:rPr>
                <w:b/>
                <w:bCs/>
                <w:sz w:val="16"/>
              </w:rPr>
            </w:pPr>
            <w:r w:rsidRPr="000017D5">
              <w:rPr>
                <w:b/>
                <w:bCs/>
                <w:sz w:val="16"/>
              </w:rPr>
              <w:t>CICLOPE</w:t>
            </w:r>
          </w:p>
        </w:tc>
        <w:tc>
          <w:tcPr>
            <w:tcW w:w="1334" w:type="dxa"/>
            <w:shd w:val="clear" w:color="auto" w:fill="auto"/>
            <w:vAlign w:val="center"/>
          </w:tcPr>
          <w:p w14:paraId="18589C84" w14:textId="77777777" w:rsidR="00E34B7B" w:rsidRPr="000017D5" w:rsidRDefault="00E34B7B" w:rsidP="00E34B7B">
            <w:pPr>
              <w:pStyle w:val="Text"/>
              <w:ind w:firstLine="0"/>
              <w:rPr>
                <w:sz w:val="16"/>
              </w:rPr>
            </w:pPr>
            <w:r w:rsidRPr="000017D5">
              <w:rPr>
                <w:sz w:val="16"/>
              </w:rPr>
              <w:t>Infra-Red and Visual Detection</w:t>
            </w:r>
          </w:p>
          <w:p w14:paraId="1A792D20" w14:textId="77777777" w:rsidR="00E34B7B" w:rsidRPr="000017D5" w:rsidRDefault="00E34B7B" w:rsidP="00E34B7B">
            <w:pPr>
              <w:pStyle w:val="Text"/>
              <w:ind w:firstLine="0"/>
              <w:rPr>
                <w:sz w:val="16"/>
              </w:rPr>
            </w:pPr>
            <w:r w:rsidRPr="000017D5">
              <w:rPr>
                <w:sz w:val="16"/>
              </w:rPr>
              <w:t>LIDAR</w:t>
            </w:r>
          </w:p>
        </w:tc>
        <w:tc>
          <w:tcPr>
            <w:tcW w:w="1044" w:type="dxa"/>
            <w:shd w:val="clear" w:color="auto" w:fill="auto"/>
            <w:vAlign w:val="center"/>
          </w:tcPr>
          <w:p w14:paraId="35C4EECE" w14:textId="77777777" w:rsidR="00E34B7B" w:rsidRPr="000017D5" w:rsidRDefault="00E34B7B" w:rsidP="00E34B7B">
            <w:pPr>
              <w:pStyle w:val="Text"/>
              <w:ind w:firstLine="0"/>
              <w:rPr>
                <w:sz w:val="16"/>
              </w:rPr>
            </w:pPr>
            <w:r w:rsidRPr="000017D5">
              <w:rPr>
                <w:sz w:val="16"/>
              </w:rPr>
              <w:t>Positioning System</w:t>
            </w:r>
          </w:p>
        </w:tc>
        <w:tc>
          <w:tcPr>
            <w:tcW w:w="1136" w:type="dxa"/>
            <w:shd w:val="clear" w:color="auto" w:fill="auto"/>
            <w:vAlign w:val="center"/>
          </w:tcPr>
          <w:p w14:paraId="5F0A27EE" w14:textId="77777777" w:rsidR="00E34B7B" w:rsidRPr="000017D5" w:rsidRDefault="00E34B7B" w:rsidP="00E34B7B">
            <w:pPr>
              <w:pStyle w:val="Text"/>
              <w:ind w:firstLine="0"/>
              <w:rPr>
                <w:sz w:val="16"/>
              </w:rPr>
            </w:pPr>
            <w:r w:rsidRPr="000017D5">
              <w:rPr>
                <w:sz w:val="16"/>
              </w:rPr>
              <w:t>Semi-automatic</w:t>
            </w:r>
          </w:p>
        </w:tc>
        <w:tc>
          <w:tcPr>
            <w:tcW w:w="1136" w:type="dxa"/>
            <w:shd w:val="clear" w:color="auto" w:fill="auto"/>
            <w:vAlign w:val="center"/>
          </w:tcPr>
          <w:p w14:paraId="23AAC029" w14:textId="77777777" w:rsidR="00E34B7B" w:rsidRPr="000017D5" w:rsidRDefault="00E34B7B" w:rsidP="00E34B7B">
            <w:pPr>
              <w:pStyle w:val="Text"/>
              <w:ind w:firstLine="0"/>
              <w:rPr>
                <w:sz w:val="16"/>
              </w:rPr>
            </w:pPr>
            <w:r w:rsidRPr="000017D5">
              <w:rPr>
                <w:sz w:val="16"/>
              </w:rPr>
              <w:t>20</w:t>
            </w:r>
          </w:p>
        </w:tc>
        <w:tc>
          <w:tcPr>
            <w:tcW w:w="1382" w:type="dxa"/>
            <w:shd w:val="clear" w:color="auto" w:fill="auto"/>
            <w:vAlign w:val="center"/>
          </w:tcPr>
          <w:p w14:paraId="689AB18B" w14:textId="77777777" w:rsidR="00E34B7B" w:rsidRPr="000017D5" w:rsidRDefault="00E34B7B" w:rsidP="00E34B7B">
            <w:pPr>
              <w:pStyle w:val="Text"/>
              <w:ind w:firstLine="0"/>
              <w:rPr>
                <w:sz w:val="16"/>
              </w:rPr>
            </w:pPr>
            <w:r w:rsidRPr="000017D5">
              <w:rPr>
                <w:sz w:val="16"/>
              </w:rPr>
              <w:t>Centralized</w:t>
            </w:r>
          </w:p>
        </w:tc>
        <w:tc>
          <w:tcPr>
            <w:tcW w:w="1658" w:type="dxa"/>
            <w:vMerge w:val="restart"/>
            <w:shd w:val="clear" w:color="auto" w:fill="auto"/>
            <w:vAlign w:val="center"/>
          </w:tcPr>
          <w:p w14:paraId="119A1ABC" w14:textId="77777777" w:rsidR="00E34B7B" w:rsidRPr="000017D5" w:rsidRDefault="00E34B7B" w:rsidP="00E34B7B">
            <w:pPr>
              <w:pStyle w:val="Text"/>
              <w:ind w:firstLine="0"/>
              <w:rPr>
                <w:sz w:val="16"/>
              </w:rPr>
            </w:pPr>
            <w:r w:rsidRPr="000017D5">
              <w:rPr>
                <w:sz w:val="16"/>
              </w:rPr>
              <w:t>Private and Public Networks (Radio, Optical Fiber, GSM, GPRS, UMTS, PSTN, RDIS)</w:t>
            </w:r>
          </w:p>
        </w:tc>
        <w:tc>
          <w:tcPr>
            <w:tcW w:w="1305" w:type="dxa"/>
            <w:shd w:val="clear" w:color="auto" w:fill="auto"/>
            <w:vAlign w:val="center"/>
          </w:tcPr>
          <w:p w14:paraId="60004DBA" w14:textId="77777777" w:rsidR="00E34B7B" w:rsidRPr="000017D5" w:rsidRDefault="00E34B7B" w:rsidP="00E34B7B">
            <w:pPr>
              <w:pStyle w:val="Text"/>
              <w:ind w:firstLine="0"/>
              <w:rPr>
                <w:sz w:val="16"/>
              </w:rPr>
            </w:pPr>
            <w:r w:rsidRPr="000017D5">
              <w:rPr>
                <w:sz w:val="16"/>
              </w:rPr>
              <w:t>Unknown</w:t>
            </w:r>
          </w:p>
        </w:tc>
      </w:tr>
      <w:tr w:rsidR="00E34B7B" w:rsidRPr="000017D5" w14:paraId="258543A0" w14:textId="77777777" w:rsidTr="00E34B7B">
        <w:trPr>
          <w:trHeight w:val="113"/>
        </w:trPr>
        <w:tc>
          <w:tcPr>
            <w:tcW w:w="1589" w:type="dxa"/>
            <w:shd w:val="clear" w:color="auto" w:fill="auto"/>
            <w:vAlign w:val="center"/>
          </w:tcPr>
          <w:p w14:paraId="1053993E" w14:textId="77777777" w:rsidR="00E34B7B" w:rsidRPr="000017D5" w:rsidRDefault="00E34B7B" w:rsidP="00E34B7B">
            <w:pPr>
              <w:pStyle w:val="Text"/>
              <w:ind w:firstLine="0"/>
              <w:rPr>
                <w:b/>
                <w:bCs/>
                <w:sz w:val="16"/>
              </w:rPr>
            </w:pPr>
            <w:r w:rsidRPr="000017D5">
              <w:rPr>
                <w:b/>
                <w:bCs/>
                <w:sz w:val="16"/>
              </w:rPr>
              <w:t>OBSERVA</w:t>
            </w:r>
          </w:p>
        </w:tc>
        <w:tc>
          <w:tcPr>
            <w:tcW w:w="1334" w:type="dxa"/>
            <w:shd w:val="clear" w:color="auto" w:fill="auto"/>
            <w:vAlign w:val="center"/>
          </w:tcPr>
          <w:p w14:paraId="722A9984" w14:textId="77777777" w:rsidR="00E34B7B" w:rsidRPr="000017D5" w:rsidRDefault="00E34B7B" w:rsidP="00E34B7B">
            <w:pPr>
              <w:pStyle w:val="Text"/>
              <w:ind w:firstLine="0"/>
              <w:rPr>
                <w:sz w:val="16"/>
              </w:rPr>
            </w:pPr>
            <w:r w:rsidRPr="000017D5">
              <w:rPr>
                <w:sz w:val="16"/>
              </w:rPr>
              <w:t>Visual Detection</w:t>
            </w:r>
          </w:p>
        </w:tc>
        <w:tc>
          <w:tcPr>
            <w:tcW w:w="1044" w:type="dxa"/>
            <w:shd w:val="clear" w:color="auto" w:fill="auto"/>
            <w:vAlign w:val="center"/>
          </w:tcPr>
          <w:p w14:paraId="67504D6B" w14:textId="77777777" w:rsidR="00E34B7B" w:rsidRPr="000017D5" w:rsidRDefault="00E34B7B" w:rsidP="00E34B7B">
            <w:pPr>
              <w:pStyle w:val="Text"/>
              <w:ind w:firstLine="0"/>
              <w:rPr>
                <w:sz w:val="16"/>
              </w:rPr>
            </w:pPr>
            <w:r w:rsidRPr="000017D5">
              <w:rPr>
                <w:sz w:val="16"/>
              </w:rPr>
              <w:t>Fixed</w:t>
            </w:r>
          </w:p>
        </w:tc>
        <w:tc>
          <w:tcPr>
            <w:tcW w:w="1136" w:type="dxa"/>
            <w:shd w:val="clear" w:color="auto" w:fill="auto"/>
            <w:vAlign w:val="center"/>
          </w:tcPr>
          <w:p w14:paraId="0EB6F471" w14:textId="77777777" w:rsidR="00E34B7B" w:rsidRPr="000017D5" w:rsidRDefault="00E34B7B" w:rsidP="00E34B7B">
            <w:pPr>
              <w:pStyle w:val="Text"/>
              <w:ind w:firstLine="0"/>
              <w:rPr>
                <w:sz w:val="16"/>
              </w:rPr>
            </w:pPr>
            <w:r w:rsidRPr="000017D5">
              <w:rPr>
                <w:sz w:val="16"/>
              </w:rPr>
              <w:t>Manual</w:t>
            </w:r>
          </w:p>
        </w:tc>
        <w:tc>
          <w:tcPr>
            <w:tcW w:w="1136" w:type="dxa"/>
            <w:shd w:val="clear" w:color="auto" w:fill="auto"/>
            <w:vAlign w:val="center"/>
          </w:tcPr>
          <w:p w14:paraId="1BCC3C1D" w14:textId="77777777" w:rsidR="00E34B7B" w:rsidRPr="000017D5" w:rsidRDefault="00E34B7B" w:rsidP="00E34B7B">
            <w:pPr>
              <w:pStyle w:val="Text"/>
              <w:ind w:firstLine="0"/>
              <w:rPr>
                <w:sz w:val="16"/>
              </w:rPr>
            </w:pPr>
            <w:r w:rsidRPr="000017D5">
              <w:rPr>
                <w:sz w:val="16"/>
              </w:rPr>
              <w:t>10</w:t>
            </w:r>
          </w:p>
        </w:tc>
        <w:tc>
          <w:tcPr>
            <w:tcW w:w="1382" w:type="dxa"/>
            <w:shd w:val="clear" w:color="auto" w:fill="auto"/>
            <w:vAlign w:val="center"/>
          </w:tcPr>
          <w:p w14:paraId="052AECB2" w14:textId="77777777" w:rsidR="00E34B7B" w:rsidRPr="000017D5" w:rsidRDefault="00E34B7B" w:rsidP="00E34B7B">
            <w:pPr>
              <w:pStyle w:val="Text"/>
              <w:ind w:firstLine="0"/>
              <w:rPr>
                <w:sz w:val="16"/>
              </w:rPr>
            </w:pPr>
            <w:r w:rsidRPr="000017D5">
              <w:rPr>
                <w:sz w:val="16"/>
              </w:rPr>
              <w:t>Centralized</w:t>
            </w:r>
          </w:p>
        </w:tc>
        <w:tc>
          <w:tcPr>
            <w:tcW w:w="1658" w:type="dxa"/>
            <w:vMerge/>
            <w:shd w:val="clear" w:color="auto" w:fill="auto"/>
            <w:vAlign w:val="center"/>
          </w:tcPr>
          <w:p w14:paraId="5AC71911" w14:textId="77777777" w:rsidR="00E34B7B" w:rsidRPr="000017D5" w:rsidRDefault="00E34B7B" w:rsidP="00E34B7B">
            <w:pPr>
              <w:pStyle w:val="Text"/>
              <w:ind w:firstLine="0"/>
              <w:rPr>
                <w:sz w:val="16"/>
              </w:rPr>
            </w:pPr>
          </w:p>
        </w:tc>
        <w:tc>
          <w:tcPr>
            <w:tcW w:w="1305" w:type="dxa"/>
            <w:shd w:val="clear" w:color="auto" w:fill="auto"/>
            <w:vAlign w:val="center"/>
          </w:tcPr>
          <w:p w14:paraId="2319880E" w14:textId="77777777" w:rsidR="00E34B7B" w:rsidRPr="000017D5" w:rsidRDefault="00E34B7B" w:rsidP="00E34B7B">
            <w:pPr>
              <w:pStyle w:val="Text"/>
              <w:ind w:firstLine="0"/>
              <w:rPr>
                <w:sz w:val="16"/>
              </w:rPr>
            </w:pPr>
            <w:r w:rsidRPr="000017D5">
              <w:rPr>
                <w:sz w:val="16"/>
              </w:rPr>
              <w:t>25 K €</w:t>
            </w:r>
          </w:p>
        </w:tc>
      </w:tr>
      <w:tr w:rsidR="00E34B7B" w:rsidRPr="000017D5" w14:paraId="7D220A8B" w14:textId="77777777" w:rsidTr="00E34B7B">
        <w:trPr>
          <w:trHeight w:val="113"/>
        </w:trPr>
        <w:tc>
          <w:tcPr>
            <w:tcW w:w="1589" w:type="dxa"/>
            <w:shd w:val="clear" w:color="auto" w:fill="auto"/>
            <w:vAlign w:val="center"/>
          </w:tcPr>
          <w:p w14:paraId="04800FFE" w14:textId="77777777" w:rsidR="00E34B7B" w:rsidRPr="000017D5" w:rsidRDefault="00E34B7B" w:rsidP="00E34B7B">
            <w:pPr>
              <w:pStyle w:val="Text"/>
              <w:ind w:firstLine="0"/>
              <w:rPr>
                <w:b/>
                <w:bCs/>
                <w:sz w:val="16"/>
              </w:rPr>
            </w:pPr>
            <w:r w:rsidRPr="000017D5">
              <w:rPr>
                <w:b/>
                <w:bCs/>
                <w:sz w:val="16"/>
              </w:rPr>
              <w:t>FIREWATCH</w:t>
            </w:r>
          </w:p>
        </w:tc>
        <w:tc>
          <w:tcPr>
            <w:tcW w:w="1334" w:type="dxa"/>
            <w:shd w:val="clear" w:color="auto" w:fill="auto"/>
            <w:vAlign w:val="center"/>
          </w:tcPr>
          <w:p w14:paraId="3FF245F6" w14:textId="77777777" w:rsidR="00E34B7B" w:rsidRPr="000017D5" w:rsidRDefault="00E34B7B" w:rsidP="00E34B7B">
            <w:pPr>
              <w:rPr>
                <w:sz w:val="16"/>
              </w:rPr>
            </w:pPr>
            <w:r w:rsidRPr="000017D5">
              <w:rPr>
                <w:sz w:val="16"/>
              </w:rPr>
              <w:t xml:space="preserve">Visual </w:t>
            </w:r>
            <w:proofErr w:type="spellStart"/>
            <w:r w:rsidRPr="000017D5">
              <w:rPr>
                <w:sz w:val="16"/>
              </w:rPr>
              <w:t>Detection</w:t>
            </w:r>
            <w:proofErr w:type="spellEnd"/>
          </w:p>
        </w:tc>
        <w:tc>
          <w:tcPr>
            <w:tcW w:w="1044" w:type="dxa"/>
            <w:shd w:val="clear" w:color="auto" w:fill="auto"/>
            <w:vAlign w:val="center"/>
          </w:tcPr>
          <w:p w14:paraId="4C72BB2B" w14:textId="77777777" w:rsidR="00E34B7B" w:rsidRPr="000017D5" w:rsidRDefault="00E34B7B" w:rsidP="00E34B7B">
            <w:pPr>
              <w:pStyle w:val="Text"/>
              <w:ind w:firstLine="0"/>
              <w:rPr>
                <w:sz w:val="16"/>
              </w:rPr>
            </w:pPr>
            <w:r w:rsidRPr="000017D5">
              <w:rPr>
                <w:sz w:val="16"/>
              </w:rPr>
              <w:t>Fixed</w:t>
            </w:r>
          </w:p>
        </w:tc>
        <w:tc>
          <w:tcPr>
            <w:tcW w:w="1136" w:type="dxa"/>
            <w:shd w:val="clear" w:color="auto" w:fill="auto"/>
            <w:vAlign w:val="center"/>
          </w:tcPr>
          <w:p w14:paraId="6883416D" w14:textId="77777777" w:rsidR="00E34B7B" w:rsidRPr="000017D5" w:rsidRDefault="00E34B7B" w:rsidP="00E34B7B">
            <w:pPr>
              <w:pStyle w:val="Text"/>
              <w:ind w:firstLine="0"/>
              <w:rPr>
                <w:sz w:val="16"/>
              </w:rPr>
            </w:pPr>
            <w:r w:rsidRPr="000017D5">
              <w:rPr>
                <w:sz w:val="16"/>
              </w:rPr>
              <w:t>Semi-automatic</w:t>
            </w:r>
          </w:p>
        </w:tc>
        <w:tc>
          <w:tcPr>
            <w:tcW w:w="1136" w:type="dxa"/>
            <w:shd w:val="clear" w:color="auto" w:fill="auto"/>
            <w:vAlign w:val="center"/>
          </w:tcPr>
          <w:p w14:paraId="0E71E684" w14:textId="77777777" w:rsidR="00E34B7B" w:rsidRPr="000017D5" w:rsidRDefault="00E34B7B" w:rsidP="00E34B7B">
            <w:pPr>
              <w:pStyle w:val="Text"/>
              <w:ind w:firstLine="0"/>
              <w:rPr>
                <w:sz w:val="16"/>
              </w:rPr>
            </w:pPr>
            <w:r w:rsidRPr="000017D5">
              <w:rPr>
                <w:sz w:val="16"/>
              </w:rPr>
              <w:t>40</w:t>
            </w:r>
          </w:p>
        </w:tc>
        <w:tc>
          <w:tcPr>
            <w:tcW w:w="1382" w:type="dxa"/>
            <w:shd w:val="clear" w:color="auto" w:fill="auto"/>
            <w:vAlign w:val="center"/>
          </w:tcPr>
          <w:p w14:paraId="42A5095B" w14:textId="77777777" w:rsidR="00E34B7B" w:rsidRPr="000017D5" w:rsidRDefault="00E34B7B" w:rsidP="00E34B7B">
            <w:pPr>
              <w:pStyle w:val="Text"/>
              <w:ind w:firstLine="0"/>
              <w:rPr>
                <w:sz w:val="16"/>
              </w:rPr>
            </w:pPr>
            <w:r w:rsidRPr="000017D5">
              <w:rPr>
                <w:sz w:val="16"/>
              </w:rPr>
              <w:t>Centralized and Decentralized</w:t>
            </w:r>
          </w:p>
        </w:tc>
        <w:tc>
          <w:tcPr>
            <w:tcW w:w="1658" w:type="dxa"/>
            <w:shd w:val="clear" w:color="auto" w:fill="auto"/>
            <w:vAlign w:val="center"/>
          </w:tcPr>
          <w:p w14:paraId="5064B2C3" w14:textId="77777777" w:rsidR="00E34B7B" w:rsidRPr="000017D5" w:rsidRDefault="00E34B7B" w:rsidP="00E34B7B">
            <w:pPr>
              <w:pStyle w:val="Text"/>
              <w:ind w:firstLine="0"/>
              <w:rPr>
                <w:sz w:val="16"/>
              </w:rPr>
            </w:pPr>
            <w:r w:rsidRPr="000017D5">
              <w:rPr>
                <w:sz w:val="16"/>
              </w:rPr>
              <w:t>Private and Public Networks (Radio, Optical Fiber, Microwaves, Cable GSM, GPRS, UMTS, PSTN, RDIS)</w:t>
            </w:r>
          </w:p>
        </w:tc>
        <w:tc>
          <w:tcPr>
            <w:tcW w:w="1305" w:type="dxa"/>
            <w:shd w:val="clear" w:color="auto" w:fill="auto"/>
            <w:vAlign w:val="center"/>
          </w:tcPr>
          <w:p w14:paraId="422AC05A" w14:textId="77777777" w:rsidR="00E34B7B" w:rsidRPr="000017D5" w:rsidRDefault="00E34B7B" w:rsidP="00E34B7B">
            <w:pPr>
              <w:pStyle w:val="Text"/>
              <w:ind w:firstLine="0"/>
              <w:rPr>
                <w:sz w:val="16"/>
              </w:rPr>
            </w:pPr>
            <w:r w:rsidRPr="000017D5">
              <w:rPr>
                <w:sz w:val="16"/>
              </w:rPr>
              <w:t>100 K €</w:t>
            </w:r>
          </w:p>
        </w:tc>
      </w:tr>
      <w:tr w:rsidR="00E34B7B" w:rsidRPr="000017D5" w14:paraId="11873B6E" w14:textId="77777777" w:rsidTr="00E34B7B">
        <w:trPr>
          <w:trHeight w:val="339"/>
        </w:trPr>
        <w:tc>
          <w:tcPr>
            <w:tcW w:w="1589" w:type="dxa"/>
            <w:shd w:val="clear" w:color="auto" w:fill="auto"/>
            <w:vAlign w:val="center"/>
          </w:tcPr>
          <w:p w14:paraId="1DFB6C23" w14:textId="77777777" w:rsidR="00E34B7B" w:rsidRPr="000017D5" w:rsidRDefault="00E34B7B" w:rsidP="00E34B7B">
            <w:pPr>
              <w:pStyle w:val="Text"/>
              <w:ind w:firstLine="0"/>
              <w:rPr>
                <w:b/>
                <w:bCs/>
                <w:sz w:val="16"/>
              </w:rPr>
            </w:pPr>
            <w:r w:rsidRPr="000017D5">
              <w:rPr>
                <w:b/>
                <w:bCs/>
                <w:sz w:val="16"/>
              </w:rPr>
              <w:t>SRD (smoke detection system)</w:t>
            </w:r>
          </w:p>
        </w:tc>
        <w:tc>
          <w:tcPr>
            <w:tcW w:w="1334" w:type="dxa"/>
            <w:shd w:val="clear" w:color="auto" w:fill="auto"/>
            <w:vAlign w:val="center"/>
          </w:tcPr>
          <w:p w14:paraId="51703515" w14:textId="77777777" w:rsidR="00E34B7B" w:rsidRPr="000017D5" w:rsidRDefault="00E34B7B" w:rsidP="00E34B7B">
            <w:pPr>
              <w:rPr>
                <w:sz w:val="16"/>
              </w:rPr>
            </w:pPr>
            <w:r w:rsidRPr="000017D5">
              <w:rPr>
                <w:sz w:val="16"/>
              </w:rPr>
              <w:t xml:space="preserve">Visual </w:t>
            </w:r>
            <w:proofErr w:type="spellStart"/>
            <w:r w:rsidRPr="000017D5">
              <w:rPr>
                <w:sz w:val="16"/>
              </w:rPr>
              <w:t>Detection</w:t>
            </w:r>
            <w:proofErr w:type="spellEnd"/>
          </w:p>
        </w:tc>
        <w:tc>
          <w:tcPr>
            <w:tcW w:w="1044" w:type="dxa"/>
            <w:shd w:val="clear" w:color="auto" w:fill="auto"/>
            <w:vAlign w:val="center"/>
          </w:tcPr>
          <w:p w14:paraId="58B15393" w14:textId="77777777" w:rsidR="00E34B7B" w:rsidRPr="000017D5" w:rsidRDefault="00E34B7B" w:rsidP="00E34B7B">
            <w:pPr>
              <w:pStyle w:val="Text"/>
              <w:ind w:firstLine="0"/>
              <w:rPr>
                <w:sz w:val="16"/>
              </w:rPr>
            </w:pPr>
            <w:r w:rsidRPr="000017D5">
              <w:rPr>
                <w:sz w:val="16"/>
              </w:rPr>
              <w:t>Positioning System</w:t>
            </w:r>
          </w:p>
        </w:tc>
        <w:tc>
          <w:tcPr>
            <w:tcW w:w="1136" w:type="dxa"/>
            <w:shd w:val="clear" w:color="auto" w:fill="auto"/>
            <w:vAlign w:val="center"/>
          </w:tcPr>
          <w:p w14:paraId="25E00C4A" w14:textId="77777777" w:rsidR="00E34B7B" w:rsidRPr="000017D5" w:rsidRDefault="00E34B7B" w:rsidP="00E34B7B">
            <w:pPr>
              <w:pStyle w:val="Text"/>
              <w:ind w:firstLine="0"/>
              <w:rPr>
                <w:sz w:val="16"/>
              </w:rPr>
            </w:pPr>
            <w:r w:rsidRPr="000017D5">
              <w:rPr>
                <w:sz w:val="16"/>
              </w:rPr>
              <w:t>Manual</w:t>
            </w:r>
          </w:p>
        </w:tc>
        <w:tc>
          <w:tcPr>
            <w:tcW w:w="1136" w:type="dxa"/>
            <w:shd w:val="clear" w:color="auto" w:fill="auto"/>
            <w:vAlign w:val="center"/>
          </w:tcPr>
          <w:p w14:paraId="1F443D37" w14:textId="77777777" w:rsidR="00E34B7B" w:rsidRPr="000017D5" w:rsidRDefault="00E34B7B" w:rsidP="00E34B7B">
            <w:pPr>
              <w:pStyle w:val="Text"/>
              <w:ind w:firstLine="0"/>
              <w:rPr>
                <w:sz w:val="16"/>
              </w:rPr>
            </w:pPr>
            <w:r w:rsidRPr="000017D5">
              <w:rPr>
                <w:sz w:val="16"/>
              </w:rPr>
              <w:t>20</w:t>
            </w:r>
          </w:p>
        </w:tc>
        <w:tc>
          <w:tcPr>
            <w:tcW w:w="1382" w:type="dxa"/>
            <w:shd w:val="clear" w:color="auto" w:fill="auto"/>
            <w:vAlign w:val="center"/>
          </w:tcPr>
          <w:p w14:paraId="17ED21A7" w14:textId="77777777" w:rsidR="00E34B7B" w:rsidRPr="000017D5" w:rsidRDefault="00E34B7B" w:rsidP="00E34B7B">
            <w:pPr>
              <w:pStyle w:val="Text"/>
              <w:ind w:firstLine="0"/>
              <w:rPr>
                <w:sz w:val="16"/>
              </w:rPr>
            </w:pPr>
            <w:r w:rsidRPr="000017D5">
              <w:rPr>
                <w:sz w:val="16"/>
              </w:rPr>
              <w:t>Decentralized</w:t>
            </w:r>
          </w:p>
        </w:tc>
        <w:tc>
          <w:tcPr>
            <w:tcW w:w="1658" w:type="dxa"/>
            <w:shd w:val="clear" w:color="auto" w:fill="auto"/>
            <w:vAlign w:val="center"/>
          </w:tcPr>
          <w:p w14:paraId="7F30BFC2" w14:textId="77777777" w:rsidR="00E34B7B" w:rsidRPr="000017D5" w:rsidRDefault="00E34B7B" w:rsidP="00E34B7B">
            <w:pPr>
              <w:pStyle w:val="Text"/>
              <w:ind w:firstLine="0"/>
              <w:rPr>
                <w:sz w:val="16"/>
              </w:rPr>
            </w:pPr>
            <w:r w:rsidRPr="000017D5">
              <w:rPr>
                <w:sz w:val="16"/>
              </w:rPr>
              <w:t>Cable Connection</w:t>
            </w:r>
          </w:p>
        </w:tc>
        <w:tc>
          <w:tcPr>
            <w:tcW w:w="1305" w:type="dxa"/>
            <w:shd w:val="clear" w:color="auto" w:fill="auto"/>
            <w:vAlign w:val="center"/>
          </w:tcPr>
          <w:p w14:paraId="0C39693F" w14:textId="77777777" w:rsidR="00E34B7B" w:rsidRPr="000017D5" w:rsidRDefault="00E34B7B" w:rsidP="00E34B7B">
            <w:pPr>
              <w:pStyle w:val="Text"/>
              <w:ind w:firstLine="0"/>
              <w:rPr>
                <w:sz w:val="16"/>
              </w:rPr>
            </w:pPr>
            <w:r w:rsidRPr="000017D5">
              <w:rPr>
                <w:sz w:val="16"/>
              </w:rPr>
              <w:t>Unknown</w:t>
            </w:r>
          </w:p>
        </w:tc>
      </w:tr>
      <w:bookmarkEnd w:id="30"/>
    </w:tbl>
    <w:p w14:paraId="0BFF9E84" w14:textId="353D72AE" w:rsidR="00E34B7B" w:rsidRDefault="00E34B7B" w:rsidP="00E34B7B">
      <w:pPr>
        <w:rPr>
          <w:lang w:val="en-US"/>
        </w:rPr>
      </w:pPr>
    </w:p>
    <w:p w14:paraId="6A4692ED" w14:textId="77777777" w:rsidR="003936BA" w:rsidRDefault="003936BA" w:rsidP="00E34B7B">
      <w:pPr>
        <w:rPr>
          <w:lang w:val="en-US"/>
        </w:rPr>
      </w:pPr>
    </w:p>
    <w:p w14:paraId="6870E03A" w14:textId="1F196FEF" w:rsidR="00E34B7B" w:rsidRDefault="00E34B7B" w:rsidP="00E34B7B">
      <w:pPr>
        <w:pStyle w:val="Heading3"/>
        <w:numPr>
          <w:ilvl w:val="2"/>
          <w:numId w:val="37"/>
        </w:numPr>
        <w:spacing w:before="40" w:after="0" w:line="276" w:lineRule="auto"/>
        <w:contextualSpacing w:val="0"/>
        <w:jc w:val="both"/>
        <w:rPr>
          <w:lang w:val="en-US"/>
        </w:rPr>
      </w:pPr>
      <w:bookmarkStart w:id="31" w:name="_Toc715470"/>
      <w:r w:rsidRPr="000321DF">
        <w:rPr>
          <w:lang w:val="en-US"/>
        </w:rPr>
        <w:t>Machine Learning Approaches</w:t>
      </w:r>
      <w:bookmarkEnd w:id="31"/>
    </w:p>
    <w:p w14:paraId="4D570CB4" w14:textId="77777777" w:rsidR="00E34B7B" w:rsidRPr="000321DF" w:rsidRDefault="00E34B7B" w:rsidP="00E34B7B">
      <w:pPr>
        <w:rPr>
          <w:rFonts w:cstheme="minorHAnsi"/>
          <w:sz w:val="24"/>
          <w:lang w:val="en-US"/>
        </w:rPr>
      </w:pPr>
    </w:p>
    <w:p w14:paraId="1F8F23FE" w14:textId="77777777" w:rsidR="00E34B7B" w:rsidRPr="00E2029F" w:rsidRDefault="00E34B7B" w:rsidP="00E34B7B">
      <w:pPr>
        <w:rPr>
          <w:lang w:val="en-US"/>
        </w:rPr>
      </w:pPr>
      <w:r w:rsidRPr="00E2029F">
        <w:rPr>
          <w:lang w:val="en-US"/>
        </w:rPr>
        <w:t xml:space="preserve">Machine learning algorithms use an automatic inductive approach to recognize patterns in data. Once learned, pattern relationships are applied to other similar data to generate predictions for data-driven classification and regression problems [15]. </w:t>
      </w:r>
    </w:p>
    <w:p w14:paraId="51648F81" w14:textId="77777777" w:rsidR="00E34B7B" w:rsidRPr="00E2029F" w:rsidRDefault="00E34B7B" w:rsidP="00E34B7B">
      <w:pPr>
        <w:rPr>
          <w:lang w:val="en-US"/>
        </w:rPr>
      </w:pPr>
      <w:r w:rsidRPr="00E2029F">
        <w:rPr>
          <w:lang w:val="en-US"/>
        </w:rPr>
        <w:t>Regarding wildfires, fire detection accuracy can also be improved by using machine learning techniques such as: Support Vector Machines (SVM), Artificial Neural Networks (ANN), Decision Trees (DT), Regression (REG), Clustering and Feed Forward Neural Network (FFNN) [16] [17]. To apply this, there are four steps for machine learning procedure to correlate the output and the input features: 1) Feature selection and output labeling, 2) Sample collection 3) Offline training and 4) Online classification [6] [18] [19].</w:t>
      </w:r>
    </w:p>
    <w:p w14:paraId="19E2259A" w14:textId="77777777" w:rsidR="00E34B7B" w:rsidRPr="00E2029F" w:rsidRDefault="00E34B7B" w:rsidP="00E34B7B">
      <w:pPr>
        <w:rPr>
          <w:lang w:val="en-US"/>
        </w:rPr>
      </w:pPr>
      <w:r w:rsidRPr="00E2029F">
        <w:rPr>
          <w:lang w:val="en-US"/>
        </w:rPr>
        <w:t xml:space="preserve">These algorithms are usually applied in several methods such as or Wireless Sensors Networks Architectures Satellite Imagery or Fire Spread Simulators.  </w:t>
      </w:r>
    </w:p>
    <w:p w14:paraId="13C94157" w14:textId="77777777" w:rsidR="00E34B7B" w:rsidRPr="002B0557" w:rsidRDefault="00E34B7B" w:rsidP="00E34B7B">
      <w:pPr>
        <w:rPr>
          <w:rFonts w:cstheme="minorHAnsi"/>
          <w:lang w:val="en-US"/>
        </w:rPr>
      </w:pPr>
    </w:p>
    <w:p w14:paraId="2ADC6985" w14:textId="77777777" w:rsidR="00E34B7B" w:rsidRDefault="00E34B7B" w:rsidP="00E34B7B">
      <w:pPr>
        <w:pStyle w:val="Heading4"/>
        <w:numPr>
          <w:ilvl w:val="3"/>
          <w:numId w:val="37"/>
        </w:numPr>
        <w:spacing w:before="40" w:after="0" w:line="276" w:lineRule="auto"/>
        <w:contextualSpacing w:val="0"/>
        <w:jc w:val="both"/>
        <w:rPr>
          <w:lang w:val="en-US"/>
        </w:rPr>
      </w:pPr>
      <w:r w:rsidRPr="000321DF">
        <w:rPr>
          <w:lang w:val="en-US"/>
        </w:rPr>
        <w:t>WSN (Wireless Sensor Networks)</w:t>
      </w:r>
    </w:p>
    <w:p w14:paraId="64C8CEA8" w14:textId="77777777" w:rsidR="00E34B7B" w:rsidRPr="0023382D" w:rsidRDefault="00E34B7B" w:rsidP="00E34B7B">
      <w:pPr>
        <w:rPr>
          <w:lang w:val="en-US"/>
        </w:rPr>
      </w:pPr>
    </w:p>
    <w:p w14:paraId="06ACFDD8" w14:textId="77777777" w:rsidR="00E34B7B" w:rsidRPr="00E2029F" w:rsidRDefault="00E34B7B" w:rsidP="00E34B7B">
      <w:pPr>
        <w:rPr>
          <w:lang w:val="en-US"/>
        </w:rPr>
      </w:pPr>
      <w:r w:rsidRPr="00E2029F">
        <w:rPr>
          <w:lang w:val="en-US"/>
        </w:rPr>
        <w:t xml:space="preserve">Wireless Sensor Networks have been developed and mainly used in environments monitoring [13] [20]. Exterior environments, such as smart homes, tracking systems, military fields, agriculture or forests fields were </w:t>
      </w:r>
      <w:r w:rsidRPr="00E2029F">
        <w:rPr>
          <w:lang w:val="en-US"/>
        </w:rPr>
        <w:lastRenderedPageBreak/>
        <w:t xml:space="preserve">a target of intense studies and applications in the last decade due to the huge improvements that they can obtain from it [20]. </w:t>
      </w:r>
    </w:p>
    <w:p w14:paraId="3592EFC8" w14:textId="77777777" w:rsidR="00E34B7B" w:rsidRPr="00E2029F" w:rsidRDefault="00E34B7B" w:rsidP="00E34B7B">
      <w:pPr>
        <w:rPr>
          <w:lang w:val="en-US"/>
        </w:rPr>
      </w:pPr>
      <w:r w:rsidRPr="00E2029F">
        <w:rPr>
          <w:lang w:val="en-US"/>
        </w:rPr>
        <w:t>WSN is composed by several sensors/nodes connected through a network, capable of sense physical parameters such as the temperature, pressure and humidity, as well as chemical parameters such as carbon monoxide, carbon dioxide, and nitrogen dioxide [13]. These nodes are spread into the environments which cannot be reached easily and which most of the time are not reliable [21].</w:t>
      </w:r>
    </w:p>
    <w:p w14:paraId="61059ADB" w14:textId="26E3BE95" w:rsidR="00E34B7B" w:rsidRDefault="00E34B7B" w:rsidP="00E34B7B">
      <w:pPr>
        <w:rPr>
          <w:lang w:val="en-US"/>
        </w:rPr>
      </w:pPr>
      <w:r w:rsidRPr="00E2029F">
        <w:rPr>
          <w:lang w:val="en-US"/>
        </w:rPr>
        <w:t>This technique has become attractive because it can deploy large number of small low-cost sensors, using a wireless communication, avoiding wires, provide real-time monitoring, and works on short communication links, resulting in a more accurate information with less delay provided [13] [20]. Making use of these features, it was developed the ZigBee Protocol. This protocol was built under IEEE 802.15.4, and emphasizes low battery consumption, suited for low data rates and small range communications.</w:t>
      </w:r>
    </w:p>
    <w:p w14:paraId="0A132E5A" w14:textId="77777777" w:rsidR="003936BA" w:rsidRPr="00E2029F" w:rsidRDefault="003936BA" w:rsidP="00E34B7B">
      <w:pPr>
        <w:rPr>
          <w:lang w:val="en-US"/>
        </w:rPr>
      </w:pPr>
    </w:p>
    <w:p w14:paraId="2F129D2D" w14:textId="05567140" w:rsidR="00E34B7B" w:rsidRPr="000321DF" w:rsidRDefault="00E34B7B" w:rsidP="00E34B7B">
      <w:pPr>
        <w:jc w:val="center"/>
        <w:rPr>
          <w:rFonts w:cstheme="minorHAnsi"/>
          <w:sz w:val="24"/>
          <w:lang w:val="en-US"/>
        </w:rPr>
      </w:pPr>
      <w:r w:rsidRPr="000017D5">
        <w:rPr>
          <w:noProof/>
        </w:rPr>
        <w:drawing>
          <wp:inline distT="0" distB="0" distL="0" distR="0" wp14:anchorId="2E670987" wp14:editId="41E53C10">
            <wp:extent cx="2020423" cy="15887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67308" cy="1625639"/>
                    </a:xfrm>
                    <a:prstGeom prst="rect">
                      <a:avLst/>
                    </a:prstGeom>
                    <a:noFill/>
                    <a:ln>
                      <a:noFill/>
                    </a:ln>
                  </pic:spPr>
                </pic:pic>
              </a:graphicData>
            </a:graphic>
          </wp:inline>
        </w:drawing>
      </w:r>
    </w:p>
    <w:p w14:paraId="7824841D" w14:textId="3280492C" w:rsidR="00E34B7B" w:rsidRDefault="00E34B7B" w:rsidP="00E34B7B">
      <w:pPr>
        <w:jc w:val="center"/>
        <w:rPr>
          <w:rFonts w:cstheme="minorHAnsi"/>
          <w:lang w:val="en-US"/>
        </w:rPr>
      </w:pPr>
      <w:r w:rsidRPr="001740E1">
        <w:rPr>
          <w:rFonts w:cstheme="minorHAnsi"/>
          <w:lang w:val="en-US"/>
        </w:rPr>
        <w:t xml:space="preserve">Fig. </w:t>
      </w:r>
      <w:r>
        <w:rPr>
          <w:rFonts w:cstheme="minorHAnsi"/>
          <w:lang w:val="en-US"/>
        </w:rPr>
        <w:t>5</w:t>
      </w:r>
      <w:r w:rsidRPr="001740E1">
        <w:rPr>
          <w:rFonts w:cstheme="minorHAnsi"/>
          <w:lang w:val="en-US"/>
        </w:rPr>
        <w:t>.  Typical Wireless Sensor Network distribution nodes, representing a possible communication architecture during a wildfire. (Picture adapted [22])</w:t>
      </w:r>
    </w:p>
    <w:p w14:paraId="7E83FCE4" w14:textId="77777777" w:rsidR="00E2029F" w:rsidRPr="001740E1" w:rsidRDefault="00E2029F" w:rsidP="00E34B7B">
      <w:pPr>
        <w:jc w:val="center"/>
        <w:rPr>
          <w:rFonts w:cstheme="minorHAnsi"/>
          <w:lang w:val="en-US"/>
        </w:rPr>
      </w:pPr>
    </w:p>
    <w:p w14:paraId="2BED324A" w14:textId="77777777" w:rsidR="00E34B7B" w:rsidRPr="00E2029F" w:rsidRDefault="00E34B7B" w:rsidP="00E34B7B">
      <w:pPr>
        <w:rPr>
          <w:lang w:val="en-US"/>
        </w:rPr>
      </w:pPr>
      <w:r w:rsidRPr="00E2029F">
        <w:rPr>
          <w:lang w:val="en-US"/>
        </w:rPr>
        <w:t xml:space="preserve">To ensure the success of WSN technique, the algorithm behind the structure has a huge importance. How much precise and accurate the code is, how much effective the solution will be. Because of this, researches on WSN have been develop Machine Learning optimization algorithms [19]. </w:t>
      </w:r>
    </w:p>
    <w:p w14:paraId="45AF0E22" w14:textId="77777777" w:rsidR="00E34B7B" w:rsidRPr="00E2029F" w:rsidRDefault="00E34B7B" w:rsidP="00E34B7B">
      <w:pPr>
        <w:rPr>
          <w:lang w:val="en-US"/>
        </w:rPr>
      </w:pPr>
      <w:r w:rsidRPr="00E2029F">
        <w:rPr>
          <w:lang w:val="en-US"/>
        </w:rPr>
        <w:t>However, these wireless networks still have some problems implementation concerning to power optimization and security [23].</w:t>
      </w:r>
    </w:p>
    <w:p w14:paraId="67BE129B" w14:textId="77777777" w:rsidR="00E34B7B" w:rsidRPr="00E2029F" w:rsidRDefault="00E34B7B" w:rsidP="00E34B7B">
      <w:pPr>
        <w:rPr>
          <w:lang w:val="en-US"/>
        </w:rPr>
      </w:pPr>
      <w:r w:rsidRPr="00E2029F">
        <w:rPr>
          <w:lang w:val="en-US"/>
        </w:rPr>
        <w:t xml:space="preserve"> Once the WSN’s nodes have limited battery it may lead a faster power supply drain, even though the recent sensor nodes are able to get the energy from the environment, when they are under adverse weather conditions it becomes harder. The other problem in WSN is security. All the nodes communicate through wireless medium, this means, any malicious nodes can interrupt the communication by injecting false information or stealing the information [24].</w:t>
      </w:r>
    </w:p>
    <w:p w14:paraId="01DC9F80" w14:textId="1CE5EC78" w:rsidR="00E34B7B" w:rsidRDefault="00E34B7B" w:rsidP="00E34B7B">
      <w:pPr>
        <w:rPr>
          <w:rFonts w:cstheme="minorHAnsi"/>
          <w:sz w:val="24"/>
          <w:lang w:val="en-US"/>
        </w:rPr>
      </w:pPr>
    </w:p>
    <w:p w14:paraId="3BAD6CCB" w14:textId="0733803D" w:rsidR="003936BA" w:rsidRDefault="003936BA" w:rsidP="00E34B7B">
      <w:pPr>
        <w:rPr>
          <w:rFonts w:cstheme="minorHAnsi"/>
          <w:sz w:val="24"/>
          <w:lang w:val="en-US"/>
        </w:rPr>
      </w:pPr>
    </w:p>
    <w:p w14:paraId="5DCB6B7E" w14:textId="5FE7979D" w:rsidR="003936BA" w:rsidRDefault="003936BA" w:rsidP="00E34B7B">
      <w:pPr>
        <w:rPr>
          <w:rFonts w:cstheme="minorHAnsi"/>
          <w:sz w:val="24"/>
          <w:lang w:val="en-US"/>
        </w:rPr>
      </w:pPr>
    </w:p>
    <w:p w14:paraId="52B04FE1" w14:textId="77777777" w:rsidR="003936BA" w:rsidRDefault="003936BA" w:rsidP="00E34B7B">
      <w:pPr>
        <w:rPr>
          <w:rFonts w:cstheme="minorHAnsi"/>
          <w:sz w:val="24"/>
          <w:lang w:val="en-US"/>
        </w:rPr>
      </w:pPr>
    </w:p>
    <w:p w14:paraId="07DFA727" w14:textId="77777777" w:rsidR="00E34B7B" w:rsidRPr="001740E1" w:rsidRDefault="00E34B7B" w:rsidP="00E34B7B">
      <w:pPr>
        <w:pStyle w:val="Heading4"/>
        <w:numPr>
          <w:ilvl w:val="3"/>
          <w:numId w:val="37"/>
        </w:numPr>
        <w:spacing w:before="40" w:after="0" w:line="276" w:lineRule="auto"/>
        <w:contextualSpacing w:val="0"/>
        <w:jc w:val="both"/>
        <w:rPr>
          <w:lang w:val="en-US"/>
        </w:rPr>
      </w:pPr>
      <w:r w:rsidRPr="000321DF">
        <w:rPr>
          <w:lang w:val="en-US"/>
        </w:rPr>
        <w:lastRenderedPageBreak/>
        <w:t>Satellite Imagery</w:t>
      </w:r>
    </w:p>
    <w:p w14:paraId="2A1C38BF" w14:textId="77777777" w:rsidR="00E34B7B" w:rsidRPr="000321DF" w:rsidRDefault="00E34B7B" w:rsidP="00E34B7B">
      <w:pPr>
        <w:rPr>
          <w:rFonts w:cstheme="minorHAnsi"/>
          <w:sz w:val="24"/>
          <w:lang w:val="en-US"/>
        </w:rPr>
      </w:pPr>
    </w:p>
    <w:p w14:paraId="17B9BCFD" w14:textId="77777777" w:rsidR="00E34B7B" w:rsidRPr="00E2029F" w:rsidRDefault="00E34B7B" w:rsidP="00E34B7B">
      <w:pPr>
        <w:rPr>
          <w:lang w:val="en-US"/>
        </w:rPr>
      </w:pPr>
      <w:r w:rsidRPr="00E2029F">
        <w:rPr>
          <w:lang w:val="en-US"/>
        </w:rPr>
        <w:t xml:space="preserve">Using machine learning algorithms, satellite imagery has been used along the years in multiple scenarios: ecological applications - detection of oil spills, social cases - tackle the case of poverty and environmental studies - spatially explicit predictions of species richness, biomass, and diversity of fish community [15]. </w:t>
      </w:r>
    </w:p>
    <w:p w14:paraId="4B93F6AF" w14:textId="77777777" w:rsidR="00E34B7B" w:rsidRPr="00E2029F" w:rsidRDefault="00E34B7B" w:rsidP="00E34B7B">
      <w:pPr>
        <w:rPr>
          <w:lang w:val="en-US"/>
        </w:rPr>
      </w:pPr>
      <w:r w:rsidRPr="00E2029F">
        <w:rPr>
          <w:lang w:val="en-US"/>
        </w:rPr>
        <w:t>Predicting natural hazards using satellites has begun in 2000, and it has changed the way natural disasters are being assessed [24]. If access to timely information is allowed, satellite images provides almost real-time data for forecaster to predict natural hazards, atmospheric interfering such as clouds, smoke and smog grounds distortions in the images retrieved [25].</w:t>
      </w:r>
    </w:p>
    <w:p w14:paraId="066B85AF" w14:textId="77777777" w:rsidR="00E34B7B" w:rsidRPr="00E2029F" w:rsidRDefault="00E34B7B" w:rsidP="00E34B7B">
      <w:pPr>
        <w:rPr>
          <w:lang w:val="en-US"/>
        </w:rPr>
      </w:pPr>
      <w:r w:rsidRPr="00E2029F">
        <w:rPr>
          <w:lang w:val="en-US"/>
        </w:rPr>
        <w:t xml:space="preserve">Satellite active ﬁre data can be used to </w:t>
      </w:r>
      <w:proofErr w:type="spellStart"/>
      <w:r w:rsidRPr="00E2029F">
        <w:rPr>
          <w:lang w:val="en-US"/>
        </w:rPr>
        <w:t>i</w:t>
      </w:r>
      <w:proofErr w:type="spellEnd"/>
      <w:r w:rsidRPr="00E2029F">
        <w:rPr>
          <w:lang w:val="en-US"/>
        </w:rPr>
        <w:t>) determine the ﬁre start and end dates, thus ﬁre event duration; ii) determine ignition location(s); and iii) evaluate temporal and spatial discrepancies between active ﬁre's observations and simulated ﬁre growth [26]. This method is quite useful to improve other fire fight techniques accuracy in a way to become possible increase the spread area prediction [26].</w:t>
      </w:r>
    </w:p>
    <w:p w14:paraId="65F44E28" w14:textId="77777777" w:rsidR="00E34B7B" w:rsidRPr="00E2029F" w:rsidRDefault="00E34B7B" w:rsidP="00E34B7B">
      <w:pPr>
        <w:rPr>
          <w:lang w:val="en-US"/>
        </w:rPr>
      </w:pPr>
      <w:r w:rsidRPr="00E2029F">
        <w:rPr>
          <w:lang w:val="en-US"/>
        </w:rPr>
        <w:t>However, weather conditions are an important problem in these systems. Clouds and rain absorb parts of the frequency spectrum and reduce spectral resolution of satellite imagery which means that good images, and consequently good data quality, can be achieved if there were good weather conditions. So, the performance of this system changes very much. Satellites can monitor a large area, but the resolution of satellite imagery is low. A fire is detected when it has grown quite a lot, so real time detection cannot be provided [27] [28]. Moreover, these systems are very expensive. A satellite is usually designed to perform many diverse</w:t>
      </w:r>
    </w:p>
    <w:p w14:paraId="68674E96" w14:textId="77777777" w:rsidR="00E34B7B" w:rsidRPr="00E2029F" w:rsidRDefault="00E34B7B" w:rsidP="00E34B7B">
      <w:pPr>
        <w:rPr>
          <w:lang w:val="en-US"/>
        </w:rPr>
      </w:pPr>
      <w:r w:rsidRPr="00E2029F">
        <w:rPr>
          <w:lang w:val="en-US"/>
        </w:rPr>
        <w:t xml:space="preserve">functions (telecommunications, remote-sensing for broad features of the earth’s surface or the atmosphere, etc.) and it is not cost-effective to add to it the capability to detect forest fires [13]. </w:t>
      </w:r>
    </w:p>
    <w:p w14:paraId="5E3ECC92" w14:textId="77777777" w:rsidR="00E34B7B" w:rsidRPr="000321DF" w:rsidRDefault="00E34B7B" w:rsidP="00E34B7B">
      <w:pPr>
        <w:rPr>
          <w:rFonts w:cstheme="minorHAnsi"/>
          <w:sz w:val="24"/>
          <w:lang w:val="en-US"/>
        </w:rPr>
      </w:pPr>
    </w:p>
    <w:p w14:paraId="2A3AF573" w14:textId="77777777" w:rsidR="00E34B7B" w:rsidRDefault="00E34B7B" w:rsidP="00E34B7B">
      <w:pPr>
        <w:pStyle w:val="Heading4"/>
        <w:numPr>
          <w:ilvl w:val="3"/>
          <w:numId w:val="37"/>
        </w:numPr>
        <w:spacing w:before="40" w:after="0" w:line="276" w:lineRule="auto"/>
        <w:contextualSpacing w:val="0"/>
        <w:jc w:val="both"/>
        <w:rPr>
          <w:lang w:val="en-US"/>
        </w:rPr>
      </w:pPr>
      <w:r w:rsidRPr="001740E1">
        <w:rPr>
          <w:lang w:val="en-US"/>
        </w:rPr>
        <w:t>Fire Spread Simulators</w:t>
      </w:r>
    </w:p>
    <w:p w14:paraId="32E712A5" w14:textId="77777777" w:rsidR="00E34B7B" w:rsidRPr="001740E1" w:rsidRDefault="00E34B7B" w:rsidP="00E34B7B">
      <w:pPr>
        <w:rPr>
          <w:lang w:val="en-US"/>
        </w:rPr>
      </w:pPr>
    </w:p>
    <w:p w14:paraId="65C323EC" w14:textId="77777777" w:rsidR="00E34B7B" w:rsidRPr="00E2029F" w:rsidRDefault="00E34B7B" w:rsidP="00E34B7B">
      <w:pPr>
        <w:rPr>
          <w:lang w:val="en-US"/>
        </w:rPr>
      </w:pPr>
      <w:r w:rsidRPr="00E2029F">
        <w:rPr>
          <w:lang w:val="en-US"/>
        </w:rPr>
        <w:t xml:space="preserve">Develop a simulator capable to predict with the maximum of accuracy requires very hard work. Furthermore, when the simulation has several inconstant variables that are always changing in time, it becomes much more challenger to build a model capable to predict them. Concerning fire, conditioning factors such as weather, topography and fuel patterns along with socioeconomic conditions are all factors that contribute to the complexity and uncertainty of wildfire risk management [29]. </w:t>
      </w:r>
    </w:p>
    <w:p w14:paraId="0A4608BA" w14:textId="77777777" w:rsidR="00E34B7B" w:rsidRPr="00E2029F" w:rsidRDefault="00E34B7B" w:rsidP="00E34B7B">
      <w:pPr>
        <w:rPr>
          <w:lang w:val="en-US"/>
        </w:rPr>
      </w:pPr>
      <w:r w:rsidRPr="00E2029F">
        <w:rPr>
          <w:lang w:val="en-US"/>
        </w:rPr>
        <w:t>Most of the existing simulators such as BEHAVE, FARSITE, FIRETEC [30] use two ways to calculate the fire area: Mathematic models - including empirical, semi-empirical and theoretical [31] - and/or the ellipse propagation model [15] [32] [33].</w:t>
      </w:r>
    </w:p>
    <w:p w14:paraId="3BC981F1" w14:textId="77777777" w:rsidR="00E34B7B" w:rsidRPr="00E2029F" w:rsidRDefault="00E34B7B" w:rsidP="00E34B7B">
      <w:pPr>
        <w:rPr>
          <w:lang w:val="en-US"/>
        </w:rPr>
      </w:pPr>
      <w:r w:rsidRPr="00E2029F">
        <w:rPr>
          <w:lang w:val="en-US"/>
        </w:rPr>
        <w:t xml:space="preserve">FIRSITE - Fire Area Simulator – is the most common used simulator for fire spread area prediction [26]. This simulator incorporates raster layers of topography and fuels, as well as weather data (temperature, precipitation, relative humidity, wind and cloud cover) and simulate the surface fire spread as an elliptical wave propagation based on the Huygens' principle to model the expansion of a polygonal fire front through time [26]. </w:t>
      </w:r>
    </w:p>
    <w:p w14:paraId="3C8AC122" w14:textId="77777777" w:rsidR="00E34B7B" w:rsidRPr="00E2029F" w:rsidRDefault="00E34B7B" w:rsidP="00E34B7B">
      <w:pPr>
        <w:rPr>
          <w:lang w:val="en-US"/>
        </w:rPr>
      </w:pPr>
      <w:r w:rsidRPr="00E2029F">
        <w:rPr>
          <w:lang w:val="en-US"/>
        </w:rPr>
        <w:lastRenderedPageBreak/>
        <w:t>Also, the cellular automaton (CA) model, can be interesting in a certain point of view. The aim of this approach is based on the observed evolutions of recent forest fires and an optimization technique (i.e., Genetic Algorithm), a set of input parameters can be optimized and employed to simulate the spread of near future fires [34]. This technique mixes the learning capacity of the machine with statistical models to improve the capacity of feed the dynamical real-time data from sensors into simulation process and recursively adjust the system state estimation to improve accuracy of fire simulation results [34].</w:t>
      </w:r>
    </w:p>
    <w:p w14:paraId="3220133D" w14:textId="77777777" w:rsidR="00E34B7B" w:rsidRPr="00E2029F" w:rsidRDefault="00E34B7B" w:rsidP="00E34B7B">
      <w:pPr>
        <w:rPr>
          <w:lang w:val="en-US"/>
        </w:rPr>
      </w:pPr>
      <w:r w:rsidRPr="00E2029F">
        <w:rPr>
          <w:lang w:val="en-US"/>
        </w:rPr>
        <w:t xml:space="preserve">There is also WILDFIRE ANALYST, a fire simulator developed by </w:t>
      </w:r>
      <w:proofErr w:type="spellStart"/>
      <w:r w:rsidRPr="00E2029F">
        <w:rPr>
          <w:lang w:val="en-US"/>
        </w:rPr>
        <w:t>Technosylva</w:t>
      </w:r>
      <w:proofErr w:type="spellEnd"/>
      <w:r w:rsidRPr="00E2029F">
        <w:rPr>
          <w:lang w:val="en-US"/>
        </w:rPr>
        <w:t xml:space="preserve"> </w:t>
      </w:r>
      <w:proofErr w:type="spellStart"/>
      <w:r w:rsidRPr="00E2029F">
        <w:rPr>
          <w:lang w:val="en-US"/>
        </w:rPr>
        <w:t>companie</w:t>
      </w:r>
      <w:proofErr w:type="spellEnd"/>
      <w:r w:rsidRPr="00E2029F">
        <w:rPr>
          <w:lang w:val="en-US"/>
        </w:rPr>
        <w:t>, but once is not an open source tool there is not much information about it.</w:t>
      </w:r>
    </w:p>
    <w:p w14:paraId="138ED57E" w14:textId="4E2974C5" w:rsidR="00E34B7B" w:rsidRDefault="00E34B7B" w:rsidP="00E34B7B">
      <w:pPr>
        <w:rPr>
          <w:lang w:val="en-US"/>
        </w:rPr>
      </w:pPr>
      <w:r w:rsidRPr="00E2029F">
        <w:rPr>
          <w:lang w:val="en-US"/>
        </w:rPr>
        <w:t>Despite the continuous improvement of fire spread simulators, the results are quite fare from the real burned area [34] [26] propagation along time, whereby, it is necessary a readjustment of the used methods in a way that can be possible predict in a short time the development of the fire.</w:t>
      </w:r>
    </w:p>
    <w:p w14:paraId="27718821" w14:textId="488DC968" w:rsidR="002C43FC" w:rsidRDefault="002C43FC" w:rsidP="00E34B7B">
      <w:pPr>
        <w:rPr>
          <w:lang w:val="en-US"/>
        </w:rPr>
      </w:pPr>
    </w:p>
    <w:p w14:paraId="02746EDB" w14:textId="47CD7364" w:rsidR="002C43FC" w:rsidRDefault="002C43FC" w:rsidP="00E34B7B">
      <w:pPr>
        <w:rPr>
          <w:lang w:val="en-US"/>
        </w:rPr>
      </w:pPr>
    </w:p>
    <w:p w14:paraId="2FD0A723" w14:textId="72A8B218" w:rsidR="002C43FC" w:rsidRDefault="002C43FC" w:rsidP="00E34B7B">
      <w:pPr>
        <w:rPr>
          <w:lang w:val="en-US"/>
        </w:rPr>
      </w:pPr>
    </w:p>
    <w:p w14:paraId="4CC52E64" w14:textId="43918CEB" w:rsidR="002C43FC" w:rsidRDefault="002C43FC" w:rsidP="00E34B7B">
      <w:pPr>
        <w:rPr>
          <w:lang w:val="en-US"/>
        </w:rPr>
      </w:pPr>
    </w:p>
    <w:p w14:paraId="41D7DE00" w14:textId="144ACA4F" w:rsidR="002C43FC" w:rsidRDefault="002C43FC" w:rsidP="00E34B7B">
      <w:pPr>
        <w:rPr>
          <w:lang w:val="en-US"/>
        </w:rPr>
      </w:pPr>
    </w:p>
    <w:p w14:paraId="143FFFE2" w14:textId="76484A01" w:rsidR="002C43FC" w:rsidRDefault="002C43FC" w:rsidP="00E34B7B">
      <w:pPr>
        <w:rPr>
          <w:lang w:val="en-US"/>
        </w:rPr>
      </w:pPr>
    </w:p>
    <w:p w14:paraId="4E4BFE73" w14:textId="546D65CE" w:rsidR="002C43FC" w:rsidRDefault="002C43FC" w:rsidP="00E34B7B">
      <w:pPr>
        <w:rPr>
          <w:lang w:val="en-US"/>
        </w:rPr>
      </w:pPr>
    </w:p>
    <w:p w14:paraId="03E77C7C" w14:textId="629F630F" w:rsidR="002C43FC" w:rsidRDefault="002C43FC" w:rsidP="00E34B7B">
      <w:pPr>
        <w:rPr>
          <w:lang w:val="en-US"/>
        </w:rPr>
      </w:pPr>
    </w:p>
    <w:p w14:paraId="17A81144" w14:textId="25AB16E0" w:rsidR="002C43FC" w:rsidRDefault="002C43FC" w:rsidP="00E34B7B">
      <w:pPr>
        <w:rPr>
          <w:lang w:val="en-US"/>
        </w:rPr>
      </w:pPr>
    </w:p>
    <w:p w14:paraId="2F99598E" w14:textId="290D6FAF" w:rsidR="002C43FC" w:rsidRDefault="002C43FC" w:rsidP="00E34B7B">
      <w:pPr>
        <w:rPr>
          <w:lang w:val="en-US"/>
        </w:rPr>
      </w:pPr>
    </w:p>
    <w:p w14:paraId="038250EA" w14:textId="3966C74C" w:rsidR="002C43FC" w:rsidRDefault="002C43FC" w:rsidP="00E34B7B">
      <w:pPr>
        <w:rPr>
          <w:lang w:val="en-US"/>
        </w:rPr>
      </w:pPr>
    </w:p>
    <w:p w14:paraId="36F8817B" w14:textId="768C2179" w:rsidR="002C43FC" w:rsidRDefault="002C43FC" w:rsidP="00E34B7B">
      <w:pPr>
        <w:rPr>
          <w:lang w:val="en-US"/>
        </w:rPr>
      </w:pPr>
    </w:p>
    <w:p w14:paraId="78ED1E55" w14:textId="3BB19AFD" w:rsidR="002C43FC" w:rsidRDefault="002C43FC" w:rsidP="00E34B7B">
      <w:pPr>
        <w:rPr>
          <w:lang w:val="en-US"/>
        </w:rPr>
      </w:pPr>
    </w:p>
    <w:p w14:paraId="2793BC58" w14:textId="69AD4D0A" w:rsidR="002C43FC" w:rsidRDefault="002C43FC" w:rsidP="00E34B7B">
      <w:pPr>
        <w:rPr>
          <w:lang w:val="en-US"/>
        </w:rPr>
      </w:pPr>
    </w:p>
    <w:p w14:paraId="38716701" w14:textId="71895A31" w:rsidR="002C43FC" w:rsidRDefault="002C43FC" w:rsidP="00E34B7B">
      <w:pPr>
        <w:rPr>
          <w:lang w:val="en-US"/>
        </w:rPr>
      </w:pPr>
    </w:p>
    <w:p w14:paraId="46456096" w14:textId="6E9734A1" w:rsidR="002C43FC" w:rsidRDefault="002C43FC" w:rsidP="00E34B7B">
      <w:pPr>
        <w:rPr>
          <w:lang w:val="en-US"/>
        </w:rPr>
      </w:pPr>
    </w:p>
    <w:p w14:paraId="39CAF209" w14:textId="77777777" w:rsidR="002C43FC" w:rsidRDefault="002C43FC" w:rsidP="00E34B7B">
      <w:pPr>
        <w:rPr>
          <w:lang w:val="en-US"/>
        </w:rPr>
      </w:pPr>
    </w:p>
    <w:p w14:paraId="3CEEDFEC" w14:textId="77777777" w:rsidR="002C43FC" w:rsidRDefault="002C43FC" w:rsidP="00E34B7B">
      <w:pPr>
        <w:rPr>
          <w:lang w:val="en-US"/>
        </w:rPr>
      </w:pPr>
    </w:p>
    <w:p w14:paraId="336BF455" w14:textId="6169E700" w:rsidR="002C43FC" w:rsidRDefault="002C43FC" w:rsidP="00E34B7B">
      <w:pPr>
        <w:rPr>
          <w:lang w:val="en-US"/>
        </w:rPr>
      </w:pPr>
    </w:p>
    <w:p w14:paraId="36CFC3F1" w14:textId="63A5495D" w:rsidR="002C43FC" w:rsidRDefault="002C43FC" w:rsidP="00E34B7B">
      <w:pPr>
        <w:rPr>
          <w:lang w:val="en-US"/>
        </w:rPr>
      </w:pPr>
    </w:p>
    <w:p w14:paraId="56FC6ACC" w14:textId="4C7D90F7" w:rsidR="002C43FC" w:rsidRDefault="002C43FC" w:rsidP="00E34B7B">
      <w:pPr>
        <w:rPr>
          <w:lang w:val="en-US"/>
        </w:rPr>
      </w:pPr>
    </w:p>
    <w:p w14:paraId="082F3212" w14:textId="07EBFB9F" w:rsidR="002C43FC" w:rsidRDefault="002C43FC" w:rsidP="00E34B7B">
      <w:pPr>
        <w:rPr>
          <w:lang w:val="en-US"/>
        </w:rPr>
      </w:pPr>
    </w:p>
    <w:p w14:paraId="0320BB09" w14:textId="578B96C5" w:rsidR="002C43FC" w:rsidRDefault="002C43FC" w:rsidP="00E34B7B">
      <w:pPr>
        <w:rPr>
          <w:lang w:val="en-US"/>
        </w:rPr>
      </w:pPr>
    </w:p>
    <w:p w14:paraId="2123F16A" w14:textId="77777777" w:rsidR="002C43FC" w:rsidRPr="00E2029F" w:rsidRDefault="002C43FC" w:rsidP="00E34B7B">
      <w:pPr>
        <w:rPr>
          <w:lang w:val="en-US"/>
        </w:rPr>
      </w:pPr>
    </w:p>
    <w:p w14:paraId="69A0FD71" w14:textId="77777777" w:rsidR="00E34B7B" w:rsidRPr="00864D31" w:rsidRDefault="00E34B7B" w:rsidP="00E34B7B">
      <w:pPr>
        <w:pStyle w:val="Heading1"/>
        <w:numPr>
          <w:ilvl w:val="0"/>
          <w:numId w:val="37"/>
        </w:numPr>
        <w:spacing w:before="240" w:after="0" w:line="276" w:lineRule="auto"/>
        <w:contextualSpacing w:val="0"/>
        <w:rPr>
          <w:lang w:val="en-US"/>
        </w:rPr>
      </w:pPr>
      <w:bookmarkStart w:id="32" w:name="_Toc715471"/>
      <w:r>
        <w:rPr>
          <w:lang w:val="en-US"/>
        </w:rPr>
        <w:lastRenderedPageBreak/>
        <w:t>PROPOSED APROACH</w:t>
      </w:r>
      <w:bookmarkEnd w:id="32"/>
      <w:r>
        <w:rPr>
          <w:lang w:val="en-US"/>
        </w:rPr>
        <w:br/>
      </w:r>
    </w:p>
    <w:p w14:paraId="6027BA81" w14:textId="3817082F" w:rsidR="00E34B7B" w:rsidRDefault="00E34B7B" w:rsidP="00E34B7B">
      <w:pPr>
        <w:pStyle w:val="Heading2"/>
        <w:keepNext/>
        <w:keepLines/>
        <w:numPr>
          <w:ilvl w:val="1"/>
          <w:numId w:val="39"/>
        </w:numPr>
        <w:spacing w:before="40" w:after="0" w:line="276" w:lineRule="auto"/>
        <w:contextualSpacing w:val="0"/>
        <w:jc w:val="both"/>
        <w:rPr>
          <w:lang w:val="en-US"/>
        </w:rPr>
      </w:pPr>
      <w:bookmarkStart w:id="33" w:name="_Toc715472"/>
      <w:r>
        <w:rPr>
          <w:lang w:val="en-US"/>
        </w:rPr>
        <w:t>Proposal Description</w:t>
      </w:r>
      <w:bookmarkEnd w:id="33"/>
    </w:p>
    <w:p w14:paraId="6F2ADAA0" w14:textId="77777777" w:rsidR="00E34B7B" w:rsidRPr="00E7710F" w:rsidRDefault="00E34B7B" w:rsidP="00E34B7B">
      <w:pPr>
        <w:rPr>
          <w:lang w:val="en-US"/>
        </w:rPr>
      </w:pPr>
    </w:p>
    <w:p w14:paraId="5A121E50" w14:textId="77777777" w:rsidR="00E34B7B" w:rsidRPr="00E2029F" w:rsidRDefault="00E34B7B" w:rsidP="00E34B7B">
      <w:pPr>
        <w:rPr>
          <w:lang w:val="en-US"/>
        </w:rPr>
      </w:pPr>
      <w:r w:rsidRPr="00E2029F">
        <w:rPr>
          <w:lang w:val="en-US"/>
        </w:rPr>
        <w:t>Until now, several techniques were approached in a way to better avoid, predict, and/or fight directly the wildfires.  However, predict in real time the fire risk and fire spread based on variable conditions such as weather, topography or vegetation type, through deep learning techniques it is an underexplored strand that can produce very good results.</w:t>
      </w:r>
    </w:p>
    <w:p w14:paraId="0421DC60" w14:textId="252504FF" w:rsidR="00E34B7B" w:rsidRPr="00E2029F" w:rsidRDefault="00E34B7B" w:rsidP="00E34B7B">
      <w:pPr>
        <w:rPr>
          <w:lang w:val="en-US"/>
        </w:rPr>
      </w:pPr>
      <w:r w:rsidRPr="00E2029F">
        <w:rPr>
          <w:lang w:val="en-US"/>
        </w:rPr>
        <w:t>Conjugate these three variables into a single tool, make us much closer to obtain a real time indicator how fire can behave in any conditions. This can provide a very reliable and strong information that can be enormously useful in wildfire fight.</w:t>
      </w:r>
    </w:p>
    <w:p w14:paraId="22100546" w14:textId="77777777" w:rsidR="00E34B7B" w:rsidRPr="00E2029F" w:rsidRDefault="00E34B7B" w:rsidP="00E34B7B">
      <w:pPr>
        <w:rPr>
          <w:lang w:val="en-US"/>
        </w:rPr>
      </w:pPr>
      <w:r w:rsidRPr="00E2029F">
        <w:rPr>
          <w:lang w:val="en-US"/>
        </w:rPr>
        <w:t xml:space="preserve">In this way, mapping and analyzing the land surface, in particular forest areas, can give us important information to develop tools capable to relate this important variant to fire spread in each moment. </w:t>
      </w:r>
    </w:p>
    <w:p w14:paraId="5BA72352" w14:textId="77777777" w:rsidR="00E34B7B" w:rsidRPr="00E2029F" w:rsidRDefault="00E34B7B" w:rsidP="00E34B7B">
      <w:pPr>
        <w:rPr>
          <w:lang w:val="en-US"/>
        </w:rPr>
      </w:pPr>
      <w:r w:rsidRPr="00E2029F">
        <w:rPr>
          <w:lang w:val="en-US"/>
        </w:rPr>
        <w:t>As we see previously [26] [29], the topographic variable can have a significant impact in the way the flames spread. Making use of data taken before and after wildfire occur and the corresponding historical evolution of each fire, we must be able to translate a relation between topography and fire spread. This relation ca be made using a computer neural network trained to understand the pixel image differences helping in the construction of a correlation between both periods (before fire and after fire occur).</w:t>
      </w:r>
    </w:p>
    <w:p w14:paraId="3602F946" w14:textId="77777777" w:rsidR="00E34B7B" w:rsidRPr="00E2029F" w:rsidRDefault="00E34B7B" w:rsidP="00E34B7B">
      <w:pPr>
        <w:rPr>
          <w:lang w:val="en-US"/>
        </w:rPr>
      </w:pPr>
      <w:r w:rsidRPr="00E2029F">
        <w:rPr>
          <w:lang w:val="en-US"/>
        </w:rPr>
        <w:t>After this stage we will be able to introduce new variables in the model, in this case, the weather conditions. As we know, the weather can have a huge impact when we talk about fires, mainly wildfires. But it is also very important to understand how big this impact can be. If we know that water presence has a positive impact in flames fight, we also must know how factors like air moisture, temperature and wind, can influence the fire progression.</w:t>
      </w:r>
    </w:p>
    <w:p w14:paraId="2B21CF44" w14:textId="77777777" w:rsidR="00E34B7B" w:rsidRPr="00E2029F" w:rsidRDefault="00E34B7B" w:rsidP="00E34B7B">
      <w:pPr>
        <w:rPr>
          <w:lang w:val="en-US"/>
        </w:rPr>
      </w:pPr>
      <w:r w:rsidRPr="00E2029F">
        <w:rPr>
          <w:lang w:val="en-US"/>
        </w:rPr>
        <w:t xml:space="preserve">Finally, we aim to add one more factor to the learning network: the vegetation type. </w:t>
      </w:r>
    </w:p>
    <w:p w14:paraId="4B193F91" w14:textId="77777777" w:rsidR="00E34B7B" w:rsidRPr="00E2029F" w:rsidRDefault="00E34B7B" w:rsidP="00E34B7B">
      <w:pPr>
        <w:rPr>
          <w:lang w:val="en-US"/>
        </w:rPr>
      </w:pPr>
      <w:r w:rsidRPr="00E2029F">
        <w:rPr>
          <w:lang w:val="en-US"/>
        </w:rPr>
        <w:t xml:space="preserve">Dense weald, and trees such as eucalyptus and pine are a fast-inflammable fuel, unlike for example, birches, oaks and chestnut trees known as "fire trees". For these reasons, it is easy to infer how important is to know what vegetation type is present on each place. </w:t>
      </w:r>
    </w:p>
    <w:p w14:paraId="4ABF5194" w14:textId="77777777" w:rsidR="002C43FC" w:rsidRDefault="00E34B7B" w:rsidP="00E34B7B">
      <w:pPr>
        <w:rPr>
          <w:lang w:val="en-US"/>
        </w:rPr>
      </w:pPr>
      <w:r w:rsidRPr="00E2029F">
        <w:rPr>
          <w:lang w:val="en-US"/>
        </w:rPr>
        <w:t xml:space="preserve">To realize this work, we will use a GIS map, an interactive spatial data infrastructure, which provides georeferenced cartography at a national scale, using data visualization tools. It contains extensive map coverage, including the ecological network; the soil, relief, water and natural and semi-natural vegetation datasets; and the land use suitability maps. </w:t>
      </w:r>
    </w:p>
    <w:p w14:paraId="22A86BAE" w14:textId="494A8439" w:rsidR="00E34B7B" w:rsidRPr="00864D31" w:rsidRDefault="00E34B7B" w:rsidP="00E34B7B">
      <w:pPr>
        <w:rPr>
          <w:rFonts w:cstheme="minorHAnsi"/>
          <w:lang w:val="en-US"/>
        </w:rPr>
      </w:pPr>
      <w:r>
        <w:rPr>
          <w:rFonts w:cstheme="minorHAnsi"/>
          <w:lang w:val="en-US"/>
        </w:rPr>
        <w:br/>
      </w:r>
    </w:p>
    <w:p w14:paraId="3237A90F" w14:textId="77777777" w:rsidR="00E34B7B" w:rsidRDefault="00E34B7B" w:rsidP="00E34B7B">
      <w:pPr>
        <w:jc w:val="center"/>
        <w:rPr>
          <w:rFonts w:cstheme="minorHAnsi"/>
          <w:sz w:val="24"/>
          <w:lang w:val="en-US"/>
        </w:rPr>
      </w:pPr>
      <w:r>
        <w:rPr>
          <w:noProof/>
        </w:rPr>
        <w:lastRenderedPageBreak/>
        <w:drawing>
          <wp:inline distT="0" distB="0" distL="0" distR="0" wp14:anchorId="123DF840" wp14:editId="6E6958D5">
            <wp:extent cx="3079288" cy="1974751"/>
            <wp:effectExtent l="0" t="0" r="6985" b="6985"/>
            <wp:docPr id="14" name="Picture 14" descr="http://epic-webgis-portugal.isa.ulisboa.pt/assets/img/maps/ma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epic-webgis-portugal.isa.ulisboa.pt/assets/img/maps/map3.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97573" cy="1986477"/>
                    </a:xfrm>
                    <a:prstGeom prst="rect">
                      <a:avLst/>
                    </a:prstGeom>
                    <a:noFill/>
                    <a:ln>
                      <a:noFill/>
                    </a:ln>
                  </pic:spPr>
                </pic:pic>
              </a:graphicData>
            </a:graphic>
          </wp:inline>
        </w:drawing>
      </w:r>
    </w:p>
    <w:p w14:paraId="1C5D7CCB" w14:textId="77777777" w:rsidR="00E34B7B" w:rsidRPr="00864D31" w:rsidRDefault="00E34B7B" w:rsidP="00E34B7B">
      <w:pPr>
        <w:jc w:val="center"/>
        <w:rPr>
          <w:rFonts w:cstheme="minorHAnsi"/>
          <w:szCs w:val="20"/>
          <w:lang w:val="en-US"/>
        </w:rPr>
      </w:pPr>
      <w:r>
        <w:rPr>
          <w:rFonts w:cstheme="minorHAnsi"/>
          <w:szCs w:val="20"/>
          <w:lang w:val="en-US"/>
        </w:rPr>
        <w:t>Fig 6. Land Morphology - EPIC WEBGIS PORTUGAL</w:t>
      </w:r>
      <w:r>
        <w:rPr>
          <w:rFonts w:cstheme="minorHAnsi"/>
          <w:szCs w:val="20"/>
          <w:lang w:val="en-US"/>
        </w:rPr>
        <w:br/>
      </w:r>
    </w:p>
    <w:p w14:paraId="2CCE3422" w14:textId="23A531CE" w:rsidR="00E34B7B" w:rsidRPr="00E34B7B" w:rsidRDefault="00E34B7B" w:rsidP="00E34B7B">
      <w:pPr>
        <w:pStyle w:val="TextoNormal-IPCA"/>
        <w:ind w:firstLine="0"/>
        <w:rPr>
          <w:lang w:val="en-US"/>
        </w:rPr>
        <w:sectPr w:rsidR="00E34B7B" w:rsidRPr="00E34B7B" w:rsidSect="004170BC">
          <w:headerReference w:type="default" r:id="rId32"/>
          <w:footerReference w:type="default" r:id="rId33"/>
          <w:pgSz w:w="11900" w:h="16840"/>
          <w:pgMar w:top="1985" w:right="1418" w:bottom="1985" w:left="1701" w:header="709" w:footer="709" w:gutter="0"/>
          <w:pgNumType w:start="1"/>
          <w:cols w:space="708"/>
          <w:docGrid w:linePitch="360"/>
        </w:sectPr>
      </w:pPr>
    </w:p>
    <w:p w14:paraId="168A8763" w14:textId="0921F243" w:rsidR="00722858" w:rsidRDefault="006363D8" w:rsidP="00E8494F">
      <w:pPr>
        <w:pStyle w:val="Heading1"/>
      </w:pPr>
      <w:bookmarkStart w:id="34" w:name="_Toc32575161"/>
      <w:bookmarkEnd w:id="18"/>
      <w:r>
        <w:lastRenderedPageBreak/>
        <w:t>Exemplo de Capítulo/ secção de Nível 1</w:t>
      </w:r>
      <w:bookmarkEnd w:id="34"/>
    </w:p>
    <w:p w14:paraId="58C80BBC" w14:textId="5C4D70EE" w:rsidR="001123E2" w:rsidRDefault="001123E2" w:rsidP="001123E2"/>
    <w:p w14:paraId="630128D3" w14:textId="3D72DE6F" w:rsidR="001123E2" w:rsidRDefault="001123E2" w:rsidP="001123E2">
      <w:pPr>
        <w:pStyle w:val="Heading2"/>
      </w:pPr>
      <w:bookmarkStart w:id="35" w:name="_Toc32575162"/>
      <w:r>
        <w:t>Exemplo de</w:t>
      </w:r>
      <w:r w:rsidR="006363D8">
        <w:t xml:space="preserve"> SubCapítulo/ seccção</w:t>
      </w:r>
      <w:r>
        <w:t xml:space="preserve"> de Nível 2</w:t>
      </w:r>
      <w:bookmarkEnd w:id="35"/>
    </w:p>
    <w:p w14:paraId="3E881818" w14:textId="72616A08" w:rsidR="001123E2" w:rsidRPr="00722858" w:rsidRDefault="001123E2" w:rsidP="001123E2">
      <w:pPr>
        <w:pStyle w:val="TextoNormal-IPCA"/>
      </w:pPr>
      <w:r w:rsidRPr="00722858">
        <w:t>Note-se que as palavras de</w:t>
      </w:r>
      <w:r w:rsidR="006363D8">
        <w:t xml:space="preserve"> </w:t>
      </w:r>
      <w:proofErr w:type="spellStart"/>
      <w:r w:rsidR="006363D8">
        <w:t>seccção</w:t>
      </w:r>
      <w:proofErr w:type="spellEnd"/>
      <w:r w:rsidRPr="00722858">
        <w:t xml:space="preserve"> nível 2 também são iniciadas com maiúscu</w:t>
      </w:r>
      <w:r>
        <w:t>las. As letras têm tamanho de 10</w:t>
      </w:r>
      <w:r w:rsidRPr="00722858">
        <w:t xml:space="preserve"> </w:t>
      </w:r>
      <w:r>
        <w:t>pontos e a Negrito.</w:t>
      </w:r>
    </w:p>
    <w:p w14:paraId="06112AB6" w14:textId="77777777" w:rsidR="001123E2" w:rsidRPr="00102E90" w:rsidRDefault="001123E2" w:rsidP="001123E2">
      <w:pPr>
        <w:pStyle w:val="TextoNormal-IPCA"/>
      </w:pPr>
    </w:p>
    <w:p w14:paraId="5BA0415C" w14:textId="77C1689D" w:rsidR="001123E2" w:rsidRDefault="001123E2" w:rsidP="001123E2">
      <w:pPr>
        <w:pStyle w:val="Heading3"/>
      </w:pPr>
      <w:bookmarkStart w:id="36" w:name="_Toc32575163"/>
      <w:r>
        <w:t xml:space="preserve">Exemplo de </w:t>
      </w:r>
      <w:r w:rsidR="00853A05">
        <w:t xml:space="preserve">outro </w:t>
      </w:r>
      <w:r w:rsidR="006363D8">
        <w:t>subCapítulo/Secção</w:t>
      </w:r>
      <w:r>
        <w:t xml:space="preserve"> de Nível 3</w:t>
      </w:r>
      <w:bookmarkEnd w:id="36"/>
    </w:p>
    <w:p w14:paraId="2DF85DEF" w14:textId="77777777" w:rsidR="001123E2" w:rsidRPr="00102E90" w:rsidRDefault="001123E2" w:rsidP="001123E2">
      <w:pPr>
        <w:pStyle w:val="TextoNormal-IPCA"/>
      </w:pPr>
      <w:r w:rsidRPr="00722858">
        <w:t xml:space="preserve">Nas secções de nível 3 e inferior as palavras </w:t>
      </w:r>
      <w:r>
        <w:t>ainda são</w:t>
      </w:r>
      <w:r w:rsidRPr="00722858">
        <w:t xml:space="preserve"> iniciadas por maiúsculas</w:t>
      </w:r>
      <w:r>
        <w:t>, com 10 pontos mas sem o Negrito.</w:t>
      </w:r>
    </w:p>
    <w:p w14:paraId="2C3868CD" w14:textId="77777777" w:rsidR="001123E2" w:rsidRPr="00102E90" w:rsidRDefault="001123E2" w:rsidP="001123E2">
      <w:pPr>
        <w:pStyle w:val="TextoNormal-IPCA"/>
      </w:pPr>
    </w:p>
    <w:p w14:paraId="0B19452F" w14:textId="690C3454" w:rsidR="001123E2" w:rsidRDefault="001123E2" w:rsidP="001123E2">
      <w:pPr>
        <w:pStyle w:val="Heading4"/>
      </w:pPr>
      <w:bookmarkStart w:id="37" w:name="_Toc32575164"/>
      <w:r w:rsidRPr="00A3238C">
        <w:t xml:space="preserve">Exemplo </w:t>
      </w:r>
      <w:r w:rsidR="006363D8">
        <w:t xml:space="preserve">de </w:t>
      </w:r>
      <w:r w:rsidR="00853A05">
        <w:t xml:space="preserve">outro </w:t>
      </w:r>
      <w:r w:rsidR="006363D8">
        <w:t>Subcapítulo/ Secção de</w:t>
      </w:r>
      <w:r w:rsidRPr="00A3238C">
        <w:t xml:space="preserve"> Nível 4</w:t>
      </w:r>
      <w:bookmarkEnd w:id="37"/>
    </w:p>
    <w:p w14:paraId="637FE534" w14:textId="77777777" w:rsidR="001123E2" w:rsidRDefault="001123E2" w:rsidP="001123E2">
      <w:pPr>
        <w:pStyle w:val="TextoNormal-IPCA"/>
      </w:pPr>
      <w:r w:rsidRPr="00722858">
        <w:t xml:space="preserve">Este tipo de título </w:t>
      </w:r>
      <w:r>
        <w:t xml:space="preserve">deixa de ter só </w:t>
      </w:r>
      <w:r w:rsidRPr="00722858">
        <w:t>maiúsculas</w:t>
      </w:r>
      <w:r>
        <w:t>, 10 pontos e volta a estar em Negrito.</w:t>
      </w:r>
    </w:p>
    <w:p w14:paraId="3C88E085" w14:textId="77777777" w:rsidR="001123E2" w:rsidRPr="00722858" w:rsidRDefault="001123E2" w:rsidP="001123E2">
      <w:pPr>
        <w:pStyle w:val="TextoNormal-IPCA"/>
      </w:pPr>
    </w:p>
    <w:p w14:paraId="6A1A25FB" w14:textId="503A8618" w:rsidR="001123E2" w:rsidRDefault="001123E2" w:rsidP="001123E2">
      <w:pPr>
        <w:pStyle w:val="Heading5"/>
      </w:pPr>
      <w:bookmarkStart w:id="38" w:name="_Toc32575165"/>
      <w:r>
        <w:t xml:space="preserve">Exemplo de </w:t>
      </w:r>
      <w:r w:rsidR="00853A05">
        <w:t>outro Subcapítulo/Secção</w:t>
      </w:r>
      <w:r>
        <w:t xml:space="preserve"> de Nível 5</w:t>
      </w:r>
      <w:bookmarkEnd w:id="38"/>
    </w:p>
    <w:p w14:paraId="082FFBF5" w14:textId="77777777" w:rsidR="001123E2" w:rsidRDefault="001123E2" w:rsidP="001123E2">
      <w:pPr>
        <w:pStyle w:val="TextoNormal-IPCA"/>
      </w:pPr>
      <w:r w:rsidRPr="00722858">
        <w:t xml:space="preserve">Neste tipo de secções o título </w:t>
      </w:r>
      <w:r>
        <w:t>distingue-se do Texto corrente meramente pela fonte e pelo itálico</w:t>
      </w:r>
      <w:r w:rsidRPr="00722858">
        <w:t>. É o menor nível da estrutura de segmentação.</w:t>
      </w:r>
    </w:p>
    <w:p w14:paraId="33E19D74" w14:textId="77777777" w:rsidR="001123E2" w:rsidRPr="00722858" w:rsidRDefault="001123E2" w:rsidP="001123E2">
      <w:pPr>
        <w:pStyle w:val="TextoNormal-IPCA"/>
      </w:pPr>
    </w:p>
    <w:p w14:paraId="71622E80" w14:textId="78F67CE2" w:rsidR="001123E2" w:rsidRDefault="001123E2" w:rsidP="001123E2">
      <w:pPr>
        <w:pStyle w:val="Heading5"/>
      </w:pPr>
      <w:bookmarkStart w:id="39" w:name="_Toc32575166"/>
      <w:r>
        <w:t>Outr</w:t>
      </w:r>
      <w:r w:rsidR="00853A05">
        <w:t>o</w:t>
      </w:r>
      <w:r>
        <w:t xml:space="preserve"> </w:t>
      </w:r>
      <w:r w:rsidR="00853A05">
        <w:t>Subcapítulo/ Secção</w:t>
      </w:r>
      <w:r>
        <w:t xml:space="preserve"> de Nível 5</w:t>
      </w:r>
      <w:bookmarkEnd w:id="39"/>
    </w:p>
    <w:p w14:paraId="5E9EC9A7" w14:textId="77777777" w:rsidR="001123E2" w:rsidRPr="00102E90" w:rsidRDefault="001123E2" w:rsidP="001123E2">
      <w:pPr>
        <w:pStyle w:val="TextoNormal-IPCA"/>
      </w:pPr>
      <w:r w:rsidRPr="00900117">
        <w:t>Qualquer secção, se tiver subsecções, deve ter sempre duas ou mais, pois caso contrário, não faria sentido estar a seccionar.</w:t>
      </w:r>
    </w:p>
    <w:p w14:paraId="0CAAEDE7" w14:textId="77777777" w:rsidR="001123E2" w:rsidRPr="00102E90" w:rsidRDefault="001123E2" w:rsidP="001123E2">
      <w:pPr>
        <w:pStyle w:val="TextoNormal-IPCA"/>
      </w:pPr>
    </w:p>
    <w:p w14:paraId="14756F6B" w14:textId="27B21757" w:rsidR="001123E2" w:rsidRDefault="001123E2" w:rsidP="001123E2">
      <w:pPr>
        <w:pStyle w:val="Heading2"/>
      </w:pPr>
      <w:bookmarkStart w:id="40" w:name="_Toc32575167"/>
      <w:r>
        <w:t>Outr</w:t>
      </w:r>
      <w:r w:rsidR="00853A05">
        <w:t>o</w:t>
      </w:r>
      <w:r>
        <w:t xml:space="preserve"> </w:t>
      </w:r>
      <w:r w:rsidR="00853A05">
        <w:t xml:space="preserve">Subcapítulo/ </w:t>
      </w:r>
      <w:r>
        <w:t>Se</w:t>
      </w:r>
      <w:r w:rsidR="00853A05">
        <w:t>cção</w:t>
      </w:r>
      <w:r>
        <w:t xml:space="preserve"> de Nível 2</w:t>
      </w:r>
      <w:bookmarkEnd w:id="40"/>
    </w:p>
    <w:p w14:paraId="78400DB2" w14:textId="5D7813F5" w:rsidR="001123E2" w:rsidRPr="00722858" w:rsidRDefault="001123E2" w:rsidP="001123E2">
      <w:pPr>
        <w:pStyle w:val="TextoNormal-IPCA"/>
      </w:pPr>
      <w:r w:rsidRPr="00722858">
        <w:t xml:space="preserve">Non eram </w:t>
      </w:r>
      <w:proofErr w:type="spellStart"/>
      <w:r w:rsidRPr="00722858">
        <w:t>nescius</w:t>
      </w:r>
      <w:proofErr w:type="spellEnd"/>
      <w:r w:rsidRPr="00722858">
        <w:t xml:space="preserve">, </w:t>
      </w:r>
      <w:proofErr w:type="spellStart"/>
      <w:r w:rsidRPr="00722858">
        <w:t>Brute</w:t>
      </w:r>
      <w:proofErr w:type="spellEnd"/>
      <w:r w:rsidRPr="00722858">
        <w:t xml:space="preserve">, cum, </w:t>
      </w:r>
      <w:proofErr w:type="spellStart"/>
      <w:r w:rsidRPr="00722858">
        <w:t>quae</w:t>
      </w:r>
      <w:proofErr w:type="spellEnd"/>
      <w:r w:rsidRPr="00722858">
        <w:t xml:space="preserve"> </w:t>
      </w:r>
      <w:proofErr w:type="spellStart"/>
      <w:r w:rsidRPr="00722858">
        <w:t>summis</w:t>
      </w:r>
      <w:proofErr w:type="spellEnd"/>
      <w:r w:rsidRPr="00722858">
        <w:t xml:space="preserve"> </w:t>
      </w:r>
      <w:proofErr w:type="spellStart"/>
      <w:r w:rsidRPr="00722858">
        <w:t>ingeniis</w:t>
      </w:r>
      <w:proofErr w:type="spellEnd"/>
      <w:r w:rsidRPr="00722858">
        <w:t xml:space="preserve"> </w:t>
      </w:r>
      <w:proofErr w:type="spellStart"/>
      <w:r w:rsidRPr="00722858">
        <w:t>exquisitaque</w:t>
      </w:r>
      <w:proofErr w:type="spellEnd"/>
      <w:r w:rsidRPr="00722858">
        <w:t xml:space="preserve"> </w:t>
      </w:r>
      <w:proofErr w:type="spellStart"/>
      <w:r w:rsidRPr="00722858">
        <w:t>doctrina</w:t>
      </w:r>
      <w:proofErr w:type="spellEnd"/>
      <w:r w:rsidRPr="00722858">
        <w:t xml:space="preserve"> </w:t>
      </w:r>
      <w:proofErr w:type="spellStart"/>
      <w:r w:rsidRPr="00722858">
        <w:t>philosophi</w:t>
      </w:r>
      <w:proofErr w:type="spellEnd"/>
      <w:r w:rsidRPr="00722858">
        <w:t xml:space="preserve"> </w:t>
      </w:r>
      <w:proofErr w:type="spellStart"/>
      <w:r w:rsidRPr="00722858">
        <w:t>Graeco</w:t>
      </w:r>
      <w:proofErr w:type="spellEnd"/>
      <w:r w:rsidRPr="00722858">
        <w:t xml:space="preserve"> sermone </w:t>
      </w:r>
      <w:proofErr w:type="spellStart"/>
      <w:r w:rsidRPr="00722858">
        <w:t>tractavissent</w:t>
      </w:r>
      <w:proofErr w:type="spellEnd"/>
      <w:r w:rsidRPr="00722858">
        <w:t xml:space="preserve">, </w:t>
      </w:r>
      <w:proofErr w:type="spellStart"/>
      <w:r w:rsidRPr="00722858">
        <w:t>ea</w:t>
      </w:r>
      <w:proofErr w:type="spellEnd"/>
      <w:r w:rsidRPr="00722858">
        <w:t xml:space="preserve"> </w:t>
      </w:r>
      <w:proofErr w:type="spellStart"/>
      <w:r w:rsidRPr="00722858">
        <w:t>Latinis</w:t>
      </w:r>
      <w:proofErr w:type="spellEnd"/>
      <w:r w:rsidRPr="00722858">
        <w:t xml:space="preserve"> </w:t>
      </w:r>
      <w:proofErr w:type="spellStart"/>
      <w:r w:rsidRPr="00722858">
        <w:t>litteris</w:t>
      </w:r>
      <w:proofErr w:type="spellEnd"/>
      <w:r w:rsidRPr="00722858">
        <w:t xml:space="preserve"> </w:t>
      </w:r>
      <w:proofErr w:type="spellStart"/>
      <w:r w:rsidRPr="00722858">
        <w:t>mandaremus</w:t>
      </w:r>
      <w:proofErr w:type="spellEnd"/>
      <w:r w:rsidRPr="00722858">
        <w:t xml:space="preserve">, </w:t>
      </w:r>
      <w:proofErr w:type="spellStart"/>
      <w:r w:rsidRPr="00722858">
        <w:t>fore</w:t>
      </w:r>
      <w:proofErr w:type="spellEnd"/>
      <w:r w:rsidRPr="00722858">
        <w:t xml:space="preserve"> ut </w:t>
      </w:r>
      <w:proofErr w:type="spellStart"/>
      <w:r w:rsidRPr="00722858">
        <w:t>hic</w:t>
      </w:r>
      <w:proofErr w:type="spellEnd"/>
      <w:r w:rsidRPr="00722858">
        <w:t xml:space="preserve"> </w:t>
      </w:r>
      <w:proofErr w:type="spellStart"/>
      <w:r w:rsidRPr="00722858">
        <w:t>noster</w:t>
      </w:r>
      <w:proofErr w:type="spellEnd"/>
      <w:r w:rsidRPr="00722858">
        <w:t xml:space="preserve"> labor in varias </w:t>
      </w:r>
      <w:proofErr w:type="spellStart"/>
      <w:r w:rsidRPr="00722858">
        <w:t>reprehensiones</w:t>
      </w:r>
      <w:proofErr w:type="spellEnd"/>
      <w:r w:rsidRPr="00722858">
        <w:t xml:space="preserve"> </w:t>
      </w:r>
      <w:proofErr w:type="spellStart"/>
      <w:r w:rsidRPr="00722858">
        <w:t>incurreret</w:t>
      </w:r>
      <w:proofErr w:type="spellEnd"/>
      <w:r w:rsidRPr="00722858">
        <w:t xml:space="preserve">. </w:t>
      </w:r>
      <w:proofErr w:type="spellStart"/>
      <w:r w:rsidRPr="00722858">
        <w:t>nam</w:t>
      </w:r>
      <w:proofErr w:type="spellEnd"/>
      <w:r w:rsidRPr="00722858">
        <w:t xml:space="preserve"> </w:t>
      </w:r>
      <w:proofErr w:type="spellStart"/>
      <w:r w:rsidRPr="00722858">
        <w:t>quibusdam</w:t>
      </w:r>
      <w:proofErr w:type="spellEnd"/>
      <w:r w:rsidRPr="00722858">
        <w:t xml:space="preserve">, </w:t>
      </w:r>
      <w:proofErr w:type="spellStart"/>
      <w:r w:rsidRPr="00722858">
        <w:t>et</w:t>
      </w:r>
      <w:proofErr w:type="spellEnd"/>
      <w:r w:rsidRPr="00722858">
        <w:t xml:space="preserve"> </w:t>
      </w:r>
      <w:proofErr w:type="spellStart"/>
      <w:r w:rsidRPr="00722858">
        <w:t>iis</w:t>
      </w:r>
      <w:proofErr w:type="spellEnd"/>
      <w:r w:rsidRPr="00722858">
        <w:t xml:space="preserve"> </w:t>
      </w:r>
      <w:proofErr w:type="spellStart"/>
      <w:r w:rsidRPr="00722858">
        <w:t>quidem</w:t>
      </w:r>
      <w:proofErr w:type="spellEnd"/>
      <w:r w:rsidRPr="00722858">
        <w:t xml:space="preserve"> non </w:t>
      </w:r>
      <w:proofErr w:type="spellStart"/>
      <w:r w:rsidRPr="00722858">
        <w:t>admodum</w:t>
      </w:r>
      <w:proofErr w:type="spellEnd"/>
      <w:r w:rsidRPr="00722858">
        <w:t xml:space="preserve"> </w:t>
      </w:r>
      <w:proofErr w:type="spellStart"/>
      <w:r w:rsidRPr="00722858">
        <w:t>indoctis</w:t>
      </w:r>
      <w:proofErr w:type="spellEnd"/>
      <w:r w:rsidRPr="00722858">
        <w:t xml:space="preserve">, </w:t>
      </w:r>
      <w:proofErr w:type="spellStart"/>
      <w:r w:rsidRPr="00722858">
        <w:t>totum</w:t>
      </w:r>
      <w:proofErr w:type="spellEnd"/>
      <w:r w:rsidRPr="00722858">
        <w:t xml:space="preserve"> hoc </w:t>
      </w:r>
      <w:proofErr w:type="spellStart"/>
      <w:r w:rsidRPr="00722858">
        <w:t>displicet</w:t>
      </w:r>
      <w:proofErr w:type="spellEnd"/>
      <w:r w:rsidRPr="00722858">
        <w:t xml:space="preserve"> </w:t>
      </w:r>
      <w:proofErr w:type="spellStart"/>
      <w:r w:rsidRPr="00722858">
        <w:t>philosophari</w:t>
      </w:r>
      <w:proofErr w:type="spellEnd"/>
      <w:r w:rsidRPr="00722858">
        <w:t xml:space="preserve">. quidam </w:t>
      </w:r>
      <w:proofErr w:type="spellStart"/>
      <w:r w:rsidRPr="00722858">
        <w:t>autem</w:t>
      </w:r>
      <w:proofErr w:type="spellEnd"/>
      <w:r w:rsidRPr="00722858">
        <w:t xml:space="preserve"> non </w:t>
      </w:r>
      <w:proofErr w:type="spellStart"/>
      <w:r w:rsidRPr="00722858">
        <w:t>tam</w:t>
      </w:r>
      <w:proofErr w:type="spellEnd"/>
      <w:r w:rsidRPr="00722858">
        <w:t xml:space="preserve"> id </w:t>
      </w:r>
      <w:proofErr w:type="spellStart"/>
      <w:r w:rsidRPr="00722858">
        <w:t>reprehendunt</w:t>
      </w:r>
      <w:proofErr w:type="spellEnd"/>
      <w:r w:rsidRPr="00722858">
        <w:t xml:space="preserve">, si </w:t>
      </w:r>
      <w:proofErr w:type="spellStart"/>
      <w:r w:rsidRPr="00722858">
        <w:t>remissius</w:t>
      </w:r>
      <w:proofErr w:type="spellEnd"/>
      <w:r w:rsidRPr="00722858">
        <w:t xml:space="preserve"> </w:t>
      </w:r>
      <w:proofErr w:type="spellStart"/>
      <w:r w:rsidRPr="00722858">
        <w:t>agatur</w:t>
      </w:r>
      <w:proofErr w:type="spellEnd"/>
      <w:r w:rsidRPr="00722858">
        <w:t xml:space="preserve">, </w:t>
      </w:r>
      <w:proofErr w:type="spellStart"/>
      <w:r w:rsidRPr="00722858">
        <w:t>sed</w:t>
      </w:r>
      <w:proofErr w:type="spellEnd"/>
      <w:r w:rsidRPr="00722858">
        <w:t xml:space="preserve"> </w:t>
      </w:r>
      <w:proofErr w:type="spellStart"/>
      <w:r w:rsidRPr="00722858">
        <w:t>tantum</w:t>
      </w:r>
      <w:proofErr w:type="spellEnd"/>
      <w:r w:rsidRPr="00722858">
        <w:t xml:space="preserve"> </w:t>
      </w:r>
      <w:proofErr w:type="spellStart"/>
      <w:r w:rsidRPr="00722858">
        <w:t>studium</w:t>
      </w:r>
      <w:proofErr w:type="spellEnd"/>
      <w:r w:rsidRPr="00722858">
        <w:t xml:space="preserve"> </w:t>
      </w:r>
      <w:proofErr w:type="spellStart"/>
      <w:r w:rsidRPr="00722858">
        <w:t>tamque</w:t>
      </w:r>
      <w:proofErr w:type="spellEnd"/>
      <w:r w:rsidRPr="00722858">
        <w:t xml:space="preserve"> multam operam </w:t>
      </w:r>
      <w:proofErr w:type="spellStart"/>
      <w:r w:rsidRPr="00722858">
        <w:t>ponendam</w:t>
      </w:r>
      <w:proofErr w:type="spellEnd"/>
      <w:r w:rsidRPr="00722858">
        <w:t xml:space="preserve"> in </w:t>
      </w:r>
      <w:proofErr w:type="spellStart"/>
      <w:r w:rsidRPr="00722858">
        <w:t>eo</w:t>
      </w:r>
      <w:proofErr w:type="spellEnd"/>
      <w:r w:rsidRPr="00722858">
        <w:t xml:space="preserve"> non </w:t>
      </w:r>
      <w:proofErr w:type="spellStart"/>
      <w:r w:rsidRPr="00722858">
        <w:t>arbitrantur</w:t>
      </w:r>
      <w:proofErr w:type="spellEnd"/>
      <w:r w:rsidRPr="00722858">
        <w:t xml:space="preserve">. </w:t>
      </w:r>
      <w:proofErr w:type="spellStart"/>
      <w:r w:rsidRPr="00722858">
        <w:t>erunt</w:t>
      </w:r>
      <w:proofErr w:type="spellEnd"/>
      <w:r w:rsidRPr="00722858">
        <w:t xml:space="preserve"> </w:t>
      </w:r>
      <w:proofErr w:type="spellStart"/>
      <w:r w:rsidRPr="00722858">
        <w:t>etiam</w:t>
      </w:r>
      <w:proofErr w:type="spellEnd"/>
      <w:r w:rsidRPr="00722858">
        <w:t xml:space="preserve">, </w:t>
      </w:r>
      <w:proofErr w:type="spellStart"/>
      <w:r w:rsidRPr="00722858">
        <w:t>et</w:t>
      </w:r>
      <w:proofErr w:type="spellEnd"/>
      <w:r w:rsidRPr="00722858">
        <w:t xml:space="preserve"> </w:t>
      </w:r>
      <w:proofErr w:type="spellStart"/>
      <w:r w:rsidRPr="00722858">
        <w:t>ii</w:t>
      </w:r>
      <w:proofErr w:type="spellEnd"/>
      <w:r w:rsidRPr="00722858">
        <w:t xml:space="preserve"> </w:t>
      </w:r>
      <w:proofErr w:type="spellStart"/>
      <w:r w:rsidRPr="00722858">
        <w:t>quidem</w:t>
      </w:r>
      <w:proofErr w:type="spellEnd"/>
      <w:r w:rsidRPr="00722858">
        <w:t xml:space="preserve"> </w:t>
      </w:r>
      <w:proofErr w:type="spellStart"/>
      <w:r w:rsidRPr="00722858">
        <w:t>eruditi</w:t>
      </w:r>
      <w:proofErr w:type="spellEnd"/>
      <w:r w:rsidRPr="00722858">
        <w:t xml:space="preserve"> </w:t>
      </w:r>
      <w:proofErr w:type="spellStart"/>
      <w:r w:rsidRPr="00722858">
        <w:t>Graecis</w:t>
      </w:r>
      <w:proofErr w:type="spellEnd"/>
      <w:r w:rsidRPr="00722858">
        <w:t xml:space="preserve"> </w:t>
      </w:r>
      <w:proofErr w:type="spellStart"/>
      <w:r w:rsidRPr="00722858">
        <w:t>litteris</w:t>
      </w:r>
      <w:proofErr w:type="spellEnd"/>
      <w:r w:rsidRPr="00722858">
        <w:t xml:space="preserve">, </w:t>
      </w:r>
      <w:proofErr w:type="spellStart"/>
      <w:r w:rsidRPr="00722858">
        <w:t>contemnentes</w:t>
      </w:r>
      <w:proofErr w:type="spellEnd"/>
      <w:r w:rsidRPr="00722858">
        <w:t xml:space="preserve"> Latinas, qui se </w:t>
      </w:r>
      <w:proofErr w:type="spellStart"/>
      <w:r w:rsidRPr="00722858">
        <w:t>dicant</w:t>
      </w:r>
      <w:proofErr w:type="spellEnd"/>
      <w:r w:rsidRPr="00722858">
        <w:t xml:space="preserve"> in </w:t>
      </w:r>
      <w:proofErr w:type="spellStart"/>
      <w:r w:rsidRPr="00722858">
        <w:t>Graecis</w:t>
      </w:r>
      <w:proofErr w:type="spellEnd"/>
      <w:r w:rsidRPr="00722858">
        <w:t xml:space="preserve"> </w:t>
      </w:r>
      <w:proofErr w:type="spellStart"/>
      <w:r w:rsidRPr="00722858">
        <w:t>legendis</w:t>
      </w:r>
      <w:proofErr w:type="spellEnd"/>
      <w:r w:rsidRPr="00722858">
        <w:t xml:space="preserve"> operam </w:t>
      </w:r>
      <w:proofErr w:type="spellStart"/>
      <w:r w:rsidRPr="00722858">
        <w:t>malle</w:t>
      </w:r>
      <w:proofErr w:type="spellEnd"/>
      <w:r w:rsidRPr="00722858">
        <w:t xml:space="preserve"> </w:t>
      </w:r>
      <w:proofErr w:type="spellStart"/>
      <w:r w:rsidRPr="00722858">
        <w:t>consumere</w:t>
      </w:r>
      <w:proofErr w:type="spellEnd"/>
      <w:r w:rsidRPr="00722858">
        <w:t xml:space="preserve">. postremo </w:t>
      </w:r>
      <w:proofErr w:type="spellStart"/>
      <w:r w:rsidRPr="00722858">
        <w:t>aliquos</w:t>
      </w:r>
      <w:proofErr w:type="spellEnd"/>
      <w:r w:rsidRPr="00722858">
        <w:t xml:space="preserve"> futuros </w:t>
      </w:r>
      <w:proofErr w:type="spellStart"/>
      <w:r w:rsidRPr="00722858">
        <w:t>suspicor</w:t>
      </w:r>
      <w:proofErr w:type="spellEnd"/>
      <w:r w:rsidRPr="00722858">
        <w:t xml:space="preserve">, qui me ad alias </w:t>
      </w:r>
      <w:proofErr w:type="spellStart"/>
      <w:r w:rsidRPr="00722858">
        <w:t>litteras</w:t>
      </w:r>
      <w:proofErr w:type="spellEnd"/>
      <w:r w:rsidRPr="00722858">
        <w:t xml:space="preserve"> </w:t>
      </w:r>
      <w:proofErr w:type="spellStart"/>
      <w:r w:rsidRPr="00722858">
        <w:t>vocent</w:t>
      </w:r>
      <w:proofErr w:type="spellEnd"/>
      <w:r w:rsidRPr="00722858">
        <w:t xml:space="preserve">, </w:t>
      </w:r>
      <w:proofErr w:type="spellStart"/>
      <w:r w:rsidRPr="00722858">
        <w:t>genus</w:t>
      </w:r>
      <w:proofErr w:type="spellEnd"/>
      <w:r w:rsidRPr="00722858">
        <w:t xml:space="preserve"> hoc </w:t>
      </w:r>
      <w:proofErr w:type="spellStart"/>
      <w:r w:rsidRPr="00722858">
        <w:t>scribendi</w:t>
      </w:r>
      <w:proofErr w:type="spellEnd"/>
      <w:r w:rsidRPr="00722858">
        <w:t xml:space="preserve">, </w:t>
      </w:r>
      <w:proofErr w:type="spellStart"/>
      <w:r w:rsidRPr="00722858">
        <w:t>etsi</w:t>
      </w:r>
      <w:proofErr w:type="spellEnd"/>
      <w:r w:rsidRPr="00722858">
        <w:t xml:space="preserve"> </w:t>
      </w:r>
      <w:proofErr w:type="spellStart"/>
      <w:r w:rsidRPr="00722858">
        <w:t>sit</w:t>
      </w:r>
      <w:proofErr w:type="spellEnd"/>
      <w:r w:rsidRPr="00722858">
        <w:t xml:space="preserve"> </w:t>
      </w:r>
      <w:proofErr w:type="spellStart"/>
      <w:r w:rsidRPr="00722858">
        <w:t>elegans</w:t>
      </w:r>
      <w:proofErr w:type="spellEnd"/>
      <w:r w:rsidRPr="00722858">
        <w:t xml:space="preserve">, personae </w:t>
      </w:r>
      <w:proofErr w:type="spellStart"/>
      <w:r w:rsidRPr="00722858">
        <w:t>tamen</w:t>
      </w:r>
      <w:proofErr w:type="spellEnd"/>
      <w:r w:rsidRPr="00722858">
        <w:t xml:space="preserve"> </w:t>
      </w:r>
      <w:proofErr w:type="spellStart"/>
      <w:r w:rsidRPr="00722858">
        <w:t>et</w:t>
      </w:r>
      <w:proofErr w:type="spellEnd"/>
      <w:r w:rsidRPr="00722858">
        <w:t xml:space="preserve"> </w:t>
      </w:r>
      <w:proofErr w:type="spellStart"/>
      <w:r w:rsidRPr="00722858">
        <w:t>dignitatis</w:t>
      </w:r>
      <w:proofErr w:type="spellEnd"/>
      <w:r w:rsidRPr="00722858">
        <w:t xml:space="preserve"> esse </w:t>
      </w:r>
      <w:proofErr w:type="spellStart"/>
      <w:r w:rsidRPr="00722858">
        <w:t>negent</w:t>
      </w:r>
      <w:proofErr w:type="spellEnd"/>
      <w:r w:rsidRPr="00722858">
        <w:t>.</w:t>
      </w:r>
    </w:p>
    <w:p w14:paraId="3197AA38" w14:textId="77777777" w:rsidR="00853A05" w:rsidRDefault="001123E2" w:rsidP="001123E2">
      <w:pPr>
        <w:pStyle w:val="TextoNormal-IPCA"/>
      </w:pPr>
      <w:r w:rsidRPr="00722858">
        <w:t xml:space="preserve">Contra </w:t>
      </w:r>
      <w:proofErr w:type="spellStart"/>
      <w:r w:rsidRPr="00722858">
        <w:t>quos</w:t>
      </w:r>
      <w:proofErr w:type="spellEnd"/>
      <w:r w:rsidRPr="00722858">
        <w:t xml:space="preserve"> </w:t>
      </w:r>
      <w:proofErr w:type="spellStart"/>
      <w:r w:rsidRPr="00722858">
        <w:t>omnis</w:t>
      </w:r>
      <w:proofErr w:type="spellEnd"/>
      <w:r w:rsidRPr="00722858">
        <w:t xml:space="preserve"> </w:t>
      </w:r>
      <w:proofErr w:type="spellStart"/>
      <w:r w:rsidRPr="00722858">
        <w:t>dicendum</w:t>
      </w:r>
      <w:proofErr w:type="spellEnd"/>
      <w:r w:rsidRPr="00722858">
        <w:t xml:space="preserve"> </w:t>
      </w:r>
      <w:proofErr w:type="spellStart"/>
      <w:r w:rsidRPr="00722858">
        <w:t>breviter</w:t>
      </w:r>
      <w:proofErr w:type="spellEnd"/>
      <w:r w:rsidRPr="00722858">
        <w:t xml:space="preserve"> </w:t>
      </w:r>
      <w:proofErr w:type="spellStart"/>
      <w:r w:rsidRPr="00722858">
        <w:t>existimo</w:t>
      </w:r>
      <w:proofErr w:type="spellEnd"/>
      <w:r w:rsidRPr="00722858">
        <w:t xml:space="preserve">. </w:t>
      </w:r>
      <w:proofErr w:type="spellStart"/>
      <w:r w:rsidRPr="00722858">
        <w:t>Quamquam</w:t>
      </w:r>
      <w:proofErr w:type="spellEnd"/>
      <w:r w:rsidRPr="00722858">
        <w:t xml:space="preserve"> </w:t>
      </w:r>
      <w:proofErr w:type="spellStart"/>
      <w:r w:rsidRPr="00722858">
        <w:t>philosophiae</w:t>
      </w:r>
      <w:proofErr w:type="spellEnd"/>
      <w:r w:rsidRPr="00722858">
        <w:t xml:space="preserve"> </w:t>
      </w:r>
      <w:proofErr w:type="spellStart"/>
      <w:r w:rsidRPr="00722858">
        <w:t>quidem</w:t>
      </w:r>
      <w:proofErr w:type="spellEnd"/>
      <w:r w:rsidRPr="00722858">
        <w:t xml:space="preserve"> </w:t>
      </w:r>
      <w:proofErr w:type="spellStart"/>
      <w:r w:rsidRPr="00722858">
        <w:t>vituperatoribus</w:t>
      </w:r>
      <w:proofErr w:type="spellEnd"/>
      <w:r w:rsidRPr="00722858">
        <w:t xml:space="preserve"> satis </w:t>
      </w:r>
      <w:proofErr w:type="spellStart"/>
      <w:r w:rsidRPr="00722858">
        <w:t>responsum</w:t>
      </w:r>
      <w:proofErr w:type="spellEnd"/>
      <w:r w:rsidRPr="00722858">
        <w:t xml:space="preserve"> </w:t>
      </w:r>
      <w:proofErr w:type="spellStart"/>
      <w:r w:rsidRPr="00722858">
        <w:t>est</w:t>
      </w:r>
      <w:proofErr w:type="spellEnd"/>
      <w:r w:rsidRPr="00722858">
        <w:t xml:space="preserve"> </w:t>
      </w:r>
      <w:proofErr w:type="spellStart"/>
      <w:r w:rsidRPr="00722858">
        <w:t>eo</w:t>
      </w:r>
      <w:proofErr w:type="spellEnd"/>
      <w:r w:rsidRPr="00722858">
        <w:t xml:space="preserve"> libro, quo a </w:t>
      </w:r>
      <w:proofErr w:type="spellStart"/>
      <w:r w:rsidRPr="00722858">
        <w:t>nobis</w:t>
      </w:r>
      <w:proofErr w:type="spellEnd"/>
      <w:r w:rsidRPr="00722858">
        <w:t xml:space="preserve"> </w:t>
      </w:r>
      <w:proofErr w:type="spellStart"/>
      <w:r w:rsidRPr="00722858">
        <w:t>philosophia</w:t>
      </w:r>
      <w:proofErr w:type="spellEnd"/>
      <w:r w:rsidRPr="00722858">
        <w:t xml:space="preserve"> defensa </w:t>
      </w:r>
      <w:proofErr w:type="spellStart"/>
      <w:r w:rsidRPr="00722858">
        <w:t>et</w:t>
      </w:r>
      <w:proofErr w:type="spellEnd"/>
      <w:r w:rsidRPr="00722858">
        <w:t xml:space="preserve"> </w:t>
      </w:r>
      <w:proofErr w:type="spellStart"/>
      <w:r w:rsidRPr="00722858">
        <w:t>collaudata</w:t>
      </w:r>
      <w:proofErr w:type="spellEnd"/>
      <w:r w:rsidRPr="00722858">
        <w:t xml:space="preserve"> </w:t>
      </w:r>
      <w:proofErr w:type="spellStart"/>
      <w:r w:rsidRPr="00722858">
        <w:t>est</w:t>
      </w:r>
      <w:proofErr w:type="spellEnd"/>
      <w:r w:rsidRPr="00722858">
        <w:t xml:space="preserve">, cum </w:t>
      </w:r>
      <w:proofErr w:type="spellStart"/>
      <w:r w:rsidRPr="00722858">
        <w:t>esset</w:t>
      </w:r>
      <w:proofErr w:type="spellEnd"/>
      <w:r w:rsidRPr="00722858">
        <w:t xml:space="preserve"> </w:t>
      </w:r>
      <w:proofErr w:type="spellStart"/>
      <w:r w:rsidRPr="00722858">
        <w:t>accusata</w:t>
      </w:r>
      <w:proofErr w:type="spellEnd"/>
      <w:r w:rsidRPr="00722858">
        <w:t xml:space="preserve"> </w:t>
      </w:r>
      <w:proofErr w:type="spellStart"/>
      <w:r w:rsidRPr="00722858">
        <w:t>et</w:t>
      </w:r>
      <w:proofErr w:type="spellEnd"/>
      <w:r w:rsidRPr="00722858">
        <w:t xml:space="preserve"> </w:t>
      </w:r>
      <w:proofErr w:type="spellStart"/>
      <w:r w:rsidRPr="00722858">
        <w:t>vituperata</w:t>
      </w:r>
      <w:proofErr w:type="spellEnd"/>
      <w:r w:rsidRPr="00722858">
        <w:t xml:space="preserve"> </w:t>
      </w:r>
      <w:proofErr w:type="spellStart"/>
      <w:r w:rsidRPr="00722858">
        <w:t>ab</w:t>
      </w:r>
      <w:proofErr w:type="spellEnd"/>
      <w:r w:rsidRPr="00722858">
        <w:t xml:space="preserve"> </w:t>
      </w:r>
      <w:proofErr w:type="spellStart"/>
      <w:r w:rsidRPr="00722858">
        <w:t>Hortensio</w:t>
      </w:r>
      <w:proofErr w:type="spellEnd"/>
      <w:r w:rsidRPr="00722858">
        <w:t xml:space="preserve">. qui </w:t>
      </w:r>
      <w:proofErr w:type="spellStart"/>
      <w:r w:rsidRPr="00722858">
        <w:t>liber</w:t>
      </w:r>
      <w:proofErr w:type="spellEnd"/>
      <w:r w:rsidRPr="00722858">
        <w:t xml:space="preserve"> cum </w:t>
      </w:r>
      <w:proofErr w:type="spellStart"/>
      <w:r w:rsidRPr="00722858">
        <w:t>et</w:t>
      </w:r>
      <w:proofErr w:type="spellEnd"/>
      <w:r w:rsidRPr="00722858">
        <w:t xml:space="preserve"> tibi </w:t>
      </w:r>
      <w:proofErr w:type="spellStart"/>
      <w:r w:rsidRPr="00722858">
        <w:t>probatus</w:t>
      </w:r>
      <w:proofErr w:type="spellEnd"/>
      <w:r w:rsidRPr="00722858">
        <w:t xml:space="preserve"> </w:t>
      </w:r>
      <w:proofErr w:type="spellStart"/>
      <w:r w:rsidRPr="00722858">
        <w:t>videretur</w:t>
      </w:r>
      <w:proofErr w:type="spellEnd"/>
      <w:r w:rsidRPr="00722858">
        <w:t xml:space="preserve"> </w:t>
      </w:r>
      <w:proofErr w:type="spellStart"/>
      <w:r w:rsidRPr="00722858">
        <w:t>et</w:t>
      </w:r>
      <w:proofErr w:type="spellEnd"/>
      <w:r w:rsidRPr="00722858">
        <w:t xml:space="preserve"> </w:t>
      </w:r>
      <w:proofErr w:type="spellStart"/>
      <w:r w:rsidRPr="00722858">
        <w:t>iis</w:t>
      </w:r>
      <w:proofErr w:type="spellEnd"/>
      <w:r w:rsidRPr="00722858">
        <w:t xml:space="preserve">, </w:t>
      </w:r>
      <w:proofErr w:type="spellStart"/>
      <w:r w:rsidRPr="00722858">
        <w:t>quos</w:t>
      </w:r>
      <w:proofErr w:type="spellEnd"/>
      <w:r w:rsidRPr="00722858">
        <w:t xml:space="preserve"> ego posse </w:t>
      </w:r>
      <w:proofErr w:type="spellStart"/>
      <w:r w:rsidRPr="00722858">
        <w:t>iudicare</w:t>
      </w:r>
      <w:proofErr w:type="spellEnd"/>
      <w:r w:rsidRPr="00722858">
        <w:t xml:space="preserve"> </w:t>
      </w:r>
      <w:proofErr w:type="spellStart"/>
      <w:r w:rsidRPr="00722858">
        <w:t>arbitrarer</w:t>
      </w:r>
      <w:proofErr w:type="spellEnd"/>
      <w:r w:rsidRPr="00722858">
        <w:t xml:space="preserve">, </w:t>
      </w:r>
      <w:proofErr w:type="spellStart"/>
      <w:r w:rsidRPr="00722858">
        <w:t>plura</w:t>
      </w:r>
      <w:proofErr w:type="spellEnd"/>
      <w:r w:rsidRPr="00722858">
        <w:t xml:space="preserve"> </w:t>
      </w:r>
      <w:proofErr w:type="spellStart"/>
      <w:r w:rsidRPr="00722858">
        <w:t>suscepi</w:t>
      </w:r>
      <w:proofErr w:type="spellEnd"/>
      <w:r w:rsidRPr="00722858">
        <w:t xml:space="preserve"> </w:t>
      </w:r>
      <w:proofErr w:type="spellStart"/>
      <w:r w:rsidRPr="00722858">
        <w:t>veritus</w:t>
      </w:r>
      <w:proofErr w:type="spellEnd"/>
      <w:r w:rsidRPr="00722858">
        <w:t xml:space="preserve"> </w:t>
      </w:r>
      <w:proofErr w:type="spellStart"/>
      <w:r w:rsidRPr="00722858">
        <w:t>ne</w:t>
      </w:r>
      <w:proofErr w:type="spellEnd"/>
      <w:r w:rsidRPr="00722858">
        <w:t xml:space="preserve"> </w:t>
      </w:r>
      <w:proofErr w:type="spellStart"/>
      <w:r w:rsidRPr="00722858">
        <w:t>movere</w:t>
      </w:r>
      <w:proofErr w:type="spellEnd"/>
      <w:r w:rsidRPr="00722858">
        <w:t xml:space="preserve"> </w:t>
      </w:r>
      <w:proofErr w:type="spellStart"/>
      <w:r w:rsidRPr="00722858">
        <w:t>hominum</w:t>
      </w:r>
      <w:proofErr w:type="spellEnd"/>
      <w:r w:rsidRPr="00722858">
        <w:t xml:space="preserve"> </w:t>
      </w:r>
      <w:proofErr w:type="spellStart"/>
      <w:r w:rsidRPr="00722858">
        <w:t>studia</w:t>
      </w:r>
      <w:proofErr w:type="spellEnd"/>
      <w:r w:rsidRPr="00722858">
        <w:t xml:space="preserve"> </w:t>
      </w:r>
      <w:proofErr w:type="spellStart"/>
      <w:r w:rsidRPr="00722858">
        <w:t>viderer</w:t>
      </w:r>
      <w:proofErr w:type="spellEnd"/>
      <w:r w:rsidRPr="00722858">
        <w:t xml:space="preserve">, </w:t>
      </w:r>
      <w:proofErr w:type="spellStart"/>
      <w:r w:rsidRPr="00722858">
        <w:t>retinere</w:t>
      </w:r>
      <w:proofErr w:type="spellEnd"/>
      <w:r w:rsidRPr="00722858">
        <w:t xml:space="preserve"> non posse. Qui </w:t>
      </w:r>
      <w:proofErr w:type="spellStart"/>
      <w:r w:rsidRPr="00722858">
        <w:t>autem</w:t>
      </w:r>
      <w:proofErr w:type="spellEnd"/>
      <w:r w:rsidRPr="00722858">
        <w:t xml:space="preserve">, si </w:t>
      </w:r>
      <w:proofErr w:type="spellStart"/>
      <w:r w:rsidRPr="00722858">
        <w:t>maxime</w:t>
      </w:r>
      <w:proofErr w:type="spellEnd"/>
      <w:r w:rsidRPr="00722858">
        <w:t xml:space="preserve"> hoc </w:t>
      </w:r>
      <w:proofErr w:type="spellStart"/>
      <w:r w:rsidRPr="00722858">
        <w:t>placeat</w:t>
      </w:r>
      <w:proofErr w:type="spellEnd"/>
      <w:r w:rsidRPr="00722858">
        <w:t xml:space="preserve">, </w:t>
      </w:r>
      <w:proofErr w:type="spellStart"/>
      <w:r w:rsidRPr="00722858">
        <w:t>moderatius</w:t>
      </w:r>
      <w:proofErr w:type="spellEnd"/>
      <w:r w:rsidRPr="00722858">
        <w:t xml:space="preserve"> </w:t>
      </w:r>
      <w:proofErr w:type="spellStart"/>
      <w:r w:rsidRPr="00722858">
        <w:t>tamen</w:t>
      </w:r>
      <w:proofErr w:type="spellEnd"/>
      <w:r w:rsidRPr="00722858">
        <w:t xml:space="preserve"> id </w:t>
      </w:r>
      <w:proofErr w:type="spellStart"/>
      <w:r w:rsidRPr="00722858">
        <w:t>volunt</w:t>
      </w:r>
      <w:proofErr w:type="spellEnd"/>
      <w:r w:rsidRPr="00722858">
        <w:t xml:space="preserve"> </w:t>
      </w:r>
      <w:proofErr w:type="spellStart"/>
      <w:r w:rsidRPr="00722858">
        <w:t>fieri</w:t>
      </w:r>
      <w:proofErr w:type="spellEnd"/>
      <w:r w:rsidRPr="00722858">
        <w:t xml:space="preserve">, </w:t>
      </w:r>
      <w:proofErr w:type="spellStart"/>
      <w:r w:rsidRPr="00722858">
        <w:t>difficilem</w:t>
      </w:r>
      <w:proofErr w:type="spellEnd"/>
      <w:r w:rsidRPr="00722858">
        <w:t xml:space="preserve"> </w:t>
      </w:r>
      <w:proofErr w:type="spellStart"/>
      <w:r w:rsidRPr="00722858">
        <w:t>quandam</w:t>
      </w:r>
      <w:proofErr w:type="spellEnd"/>
      <w:r w:rsidRPr="00722858">
        <w:t xml:space="preserve"> </w:t>
      </w:r>
      <w:proofErr w:type="spellStart"/>
      <w:r w:rsidRPr="00722858">
        <w:t>temperantiam</w:t>
      </w:r>
      <w:proofErr w:type="spellEnd"/>
      <w:r w:rsidRPr="00722858">
        <w:t xml:space="preserve"> </w:t>
      </w:r>
      <w:proofErr w:type="spellStart"/>
      <w:r w:rsidRPr="00722858">
        <w:t>postulant</w:t>
      </w:r>
      <w:proofErr w:type="spellEnd"/>
      <w:r w:rsidRPr="00722858">
        <w:t xml:space="preserve"> in </w:t>
      </w:r>
      <w:proofErr w:type="spellStart"/>
      <w:r w:rsidRPr="00722858">
        <w:t>eo</w:t>
      </w:r>
      <w:proofErr w:type="spellEnd"/>
      <w:r w:rsidRPr="00722858">
        <w:t xml:space="preserve">, </w:t>
      </w:r>
      <w:proofErr w:type="spellStart"/>
      <w:r w:rsidRPr="00722858">
        <w:t>quod</w:t>
      </w:r>
      <w:proofErr w:type="spellEnd"/>
      <w:r w:rsidRPr="00722858">
        <w:t xml:space="preserve"> </w:t>
      </w:r>
      <w:proofErr w:type="spellStart"/>
      <w:r w:rsidRPr="00722858">
        <w:t>semel</w:t>
      </w:r>
      <w:proofErr w:type="spellEnd"/>
      <w:r w:rsidRPr="00722858">
        <w:t xml:space="preserve"> </w:t>
      </w:r>
      <w:proofErr w:type="spellStart"/>
      <w:r w:rsidRPr="00722858">
        <w:t>admissum</w:t>
      </w:r>
      <w:proofErr w:type="spellEnd"/>
      <w:r w:rsidRPr="00722858">
        <w:t xml:space="preserve"> </w:t>
      </w:r>
      <w:proofErr w:type="spellStart"/>
      <w:r w:rsidRPr="00722858">
        <w:t>coerceri</w:t>
      </w:r>
      <w:proofErr w:type="spellEnd"/>
      <w:r w:rsidRPr="00722858">
        <w:t xml:space="preserve"> </w:t>
      </w:r>
      <w:proofErr w:type="spellStart"/>
      <w:r w:rsidRPr="00722858">
        <w:t>reprimique</w:t>
      </w:r>
      <w:proofErr w:type="spellEnd"/>
      <w:r w:rsidRPr="00722858">
        <w:t xml:space="preserve"> non </w:t>
      </w:r>
      <w:proofErr w:type="spellStart"/>
      <w:r w:rsidRPr="00722858">
        <w:t>potest</w:t>
      </w:r>
      <w:proofErr w:type="spellEnd"/>
      <w:r w:rsidRPr="00722858">
        <w:t xml:space="preserve">, ut </w:t>
      </w:r>
      <w:proofErr w:type="spellStart"/>
      <w:r w:rsidRPr="00722858">
        <w:t>propemodum</w:t>
      </w:r>
      <w:proofErr w:type="spellEnd"/>
      <w:r w:rsidRPr="00722858">
        <w:t xml:space="preserve"> </w:t>
      </w:r>
      <w:proofErr w:type="spellStart"/>
      <w:r w:rsidRPr="00722858">
        <w:t>iustioribus</w:t>
      </w:r>
      <w:proofErr w:type="spellEnd"/>
      <w:r w:rsidRPr="00722858">
        <w:t xml:space="preserve"> </w:t>
      </w:r>
      <w:proofErr w:type="spellStart"/>
      <w:r w:rsidRPr="00722858">
        <w:t>utamur</w:t>
      </w:r>
      <w:proofErr w:type="spellEnd"/>
      <w:r w:rsidRPr="00722858">
        <w:t xml:space="preserve"> </w:t>
      </w:r>
      <w:proofErr w:type="spellStart"/>
      <w:r w:rsidRPr="00722858">
        <w:t>illis</w:t>
      </w:r>
      <w:proofErr w:type="spellEnd"/>
      <w:r w:rsidRPr="00722858">
        <w:t xml:space="preserve">, qui </w:t>
      </w:r>
      <w:proofErr w:type="spellStart"/>
      <w:r w:rsidRPr="00722858">
        <w:t>omnino</w:t>
      </w:r>
      <w:proofErr w:type="spellEnd"/>
      <w:r w:rsidRPr="00722858">
        <w:t xml:space="preserve"> </w:t>
      </w:r>
      <w:proofErr w:type="spellStart"/>
      <w:r w:rsidRPr="00722858">
        <w:t>avocent</w:t>
      </w:r>
      <w:proofErr w:type="spellEnd"/>
      <w:r w:rsidRPr="00722858">
        <w:t xml:space="preserve"> a </w:t>
      </w:r>
      <w:proofErr w:type="spellStart"/>
      <w:r w:rsidRPr="00722858">
        <w:t>philosophia</w:t>
      </w:r>
      <w:proofErr w:type="spellEnd"/>
      <w:r w:rsidRPr="00722858">
        <w:t xml:space="preserve">, </w:t>
      </w:r>
      <w:proofErr w:type="spellStart"/>
      <w:r w:rsidRPr="00722858">
        <w:t>quam</w:t>
      </w:r>
      <w:proofErr w:type="spellEnd"/>
      <w:r w:rsidRPr="00722858">
        <w:t xml:space="preserve"> </w:t>
      </w:r>
      <w:proofErr w:type="spellStart"/>
      <w:r w:rsidRPr="00722858">
        <w:t>his</w:t>
      </w:r>
      <w:proofErr w:type="spellEnd"/>
      <w:r w:rsidRPr="00722858">
        <w:t xml:space="preserve">, qui </w:t>
      </w:r>
      <w:proofErr w:type="spellStart"/>
      <w:r w:rsidRPr="00722858">
        <w:t>rebus</w:t>
      </w:r>
      <w:proofErr w:type="spellEnd"/>
      <w:r w:rsidRPr="00722858">
        <w:t xml:space="preserve"> </w:t>
      </w:r>
      <w:proofErr w:type="spellStart"/>
      <w:r w:rsidRPr="00722858">
        <w:t>infinitis</w:t>
      </w:r>
      <w:proofErr w:type="spellEnd"/>
      <w:r w:rsidRPr="00722858">
        <w:t xml:space="preserve"> </w:t>
      </w:r>
      <w:proofErr w:type="spellStart"/>
      <w:r w:rsidRPr="00722858">
        <w:t>modum</w:t>
      </w:r>
      <w:proofErr w:type="spellEnd"/>
      <w:r w:rsidRPr="00722858">
        <w:t xml:space="preserve"> </w:t>
      </w:r>
      <w:proofErr w:type="spellStart"/>
      <w:r w:rsidRPr="00722858">
        <w:t>constituant</w:t>
      </w:r>
      <w:proofErr w:type="spellEnd"/>
      <w:r w:rsidRPr="00722858">
        <w:t xml:space="preserve"> in reque </w:t>
      </w:r>
      <w:proofErr w:type="spellStart"/>
      <w:r w:rsidRPr="00722858">
        <w:t>eo</w:t>
      </w:r>
      <w:proofErr w:type="spellEnd"/>
      <w:r w:rsidRPr="00722858">
        <w:t xml:space="preserve"> </w:t>
      </w:r>
      <w:proofErr w:type="spellStart"/>
      <w:r w:rsidRPr="00722858">
        <w:t>meliore</w:t>
      </w:r>
      <w:proofErr w:type="spellEnd"/>
      <w:r w:rsidRPr="00722858">
        <w:t xml:space="preserve">, quo maior </w:t>
      </w:r>
      <w:proofErr w:type="spellStart"/>
      <w:r w:rsidRPr="00722858">
        <w:t>sit</w:t>
      </w:r>
      <w:proofErr w:type="spellEnd"/>
      <w:r w:rsidRPr="00722858">
        <w:t xml:space="preserve">, </w:t>
      </w:r>
      <w:proofErr w:type="spellStart"/>
      <w:r w:rsidRPr="00722858">
        <w:t>mediocritatem</w:t>
      </w:r>
      <w:proofErr w:type="spellEnd"/>
      <w:r w:rsidRPr="00722858">
        <w:t xml:space="preserve"> </w:t>
      </w:r>
      <w:proofErr w:type="spellStart"/>
      <w:r w:rsidRPr="00722858">
        <w:t>desiderent</w:t>
      </w:r>
      <w:proofErr w:type="spellEnd"/>
      <w:r w:rsidRPr="00722858">
        <w:t>.</w:t>
      </w:r>
    </w:p>
    <w:p w14:paraId="5739E0E2" w14:textId="77777777" w:rsidR="00E76B49" w:rsidRDefault="00E76B49" w:rsidP="001123E2">
      <w:pPr>
        <w:pStyle w:val="TextoNormal-IPCA"/>
      </w:pPr>
    </w:p>
    <w:p w14:paraId="4396EE08" w14:textId="77777777" w:rsidR="00E76B49" w:rsidRDefault="00E76B49" w:rsidP="001123E2">
      <w:pPr>
        <w:pStyle w:val="TextoNormal-IPCA"/>
      </w:pPr>
    </w:p>
    <w:p w14:paraId="344938EA" w14:textId="20D4F794" w:rsidR="00066A74" w:rsidRDefault="003823B1" w:rsidP="00066A74">
      <w:pPr>
        <w:pStyle w:val="Heading1"/>
      </w:pPr>
      <w:bookmarkStart w:id="41" w:name="_Toc32575168"/>
      <w:r>
        <w:t>Work developed</w:t>
      </w:r>
      <w:bookmarkEnd w:id="41"/>
    </w:p>
    <w:p w14:paraId="7819362E" w14:textId="77777777" w:rsidR="00066A74" w:rsidRDefault="00066A74" w:rsidP="00066A74"/>
    <w:p w14:paraId="7A40865B" w14:textId="3B1ADB26" w:rsidR="00066A74" w:rsidRDefault="00B37864" w:rsidP="00B37864">
      <w:pPr>
        <w:pStyle w:val="Heading2"/>
        <w:numPr>
          <w:ilvl w:val="0"/>
          <w:numId w:val="0"/>
        </w:numPr>
      </w:pPr>
      <w:bookmarkStart w:id="42" w:name="_Toc32575169"/>
      <w:r>
        <w:t xml:space="preserve">2.1 </w:t>
      </w:r>
      <w:r w:rsidR="003823B1">
        <w:t xml:space="preserve">Analysis and data </w:t>
      </w:r>
      <w:bookmarkEnd w:id="42"/>
      <w:r w:rsidR="00A85199">
        <w:t>Gathering</w:t>
      </w:r>
    </w:p>
    <w:p w14:paraId="2BDD31EB" w14:textId="77777777" w:rsidR="00D779E9" w:rsidRPr="00D779E9" w:rsidRDefault="00D779E9" w:rsidP="00D779E9"/>
    <w:p w14:paraId="5E84DA2E" w14:textId="77777777" w:rsidR="008A1B92" w:rsidRPr="008A1B92" w:rsidRDefault="008A1B92" w:rsidP="008A1B92"/>
    <w:p w14:paraId="186F56CF" w14:textId="16B0510E" w:rsidR="00066A74" w:rsidRPr="000D776D" w:rsidRDefault="00003060" w:rsidP="00066A74">
      <w:pPr>
        <w:pStyle w:val="TextoNormal-IPCA"/>
        <w:rPr>
          <w:lang w:val="en-US"/>
        </w:rPr>
      </w:pPr>
      <w:r w:rsidRPr="000D776D">
        <w:rPr>
          <w:lang w:val="en-US"/>
        </w:rPr>
        <w:t>To develop any kind of work related</w:t>
      </w:r>
      <w:r w:rsidR="00E47C7C" w:rsidRPr="000D776D">
        <w:rPr>
          <w:lang w:val="en-US"/>
        </w:rPr>
        <w:t xml:space="preserve"> to neural networks</w:t>
      </w:r>
      <w:r w:rsidR="008F432C" w:rsidRPr="000D776D">
        <w:rPr>
          <w:lang w:val="en-US"/>
        </w:rPr>
        <w:t xml:space="preserve"> or </w:t>
      </w:r>
      <w:r w:rsidR="0002298C" w:rsidRPr="000D776D">
        <w:rPr>
          <w:lang w:val="en-US"/>
        </w:rPr>
        <w:t xml:space="preserve">machine </w:t>
      </w:r>
      <w:r w:rsidR="008F432C" w:rsidRPr="000D776D">
        <w:rPr>
          <w:lang w:val="en-US"/>
        </w:rPr>
        <w:t>learning processes</w:t>
      </w:r>
      <w:r w:rsidR="00FD75D0" w:rsidRPr="000D776D">
        <w:rPr>
          <w:lang w:val="en-US"/>
        </w:rPr>
        <w:t>,</w:t>
      </w:r>
      <w:r w:rsidR="008F432C" w:rsidRPr="000D776D">
        <w:rPr>
          <w:lang w:val="en-US"/>
        </w:rPr>
        <w:t xml:space="preserve"> </w:t>
      </w:r>
      <w:r w:rsidR="001E5E46" w:rsidRPr="000D776D">
        <w:rPr>
          <w:lang w:val="en-US"/>
        </w:rPr>
        <w:t>it</w:t>
      </w:r>
      <w:r w:rsidR="00FD75D0" w:rsidRPr="000D776D">
        <w:rPr>
          <w:lang w:val="en-US"/>
        </w:rPr>
        <w:t xml:space="preserve"> is</w:t>
      </w:r>
      <w:r w:rsidR="001E5E46" w:rsidRPr="000D776D">
        <w:rPr>
          <w:lang w:val="en-US"/>
        </w:rPr>
        <w:t xml:space="preserve"> necessary a solid and </w:t>
      </w:r>
      <w:r w:rsidR="00FD75D0" w:rsidRPr="000D776D">
        <w:rPr>
          <w:lang w:val="en-US"/>
        </w:rPr>
        <w:t>well-maintained</w:t>
      </w:r>
      <w:r w:rsidR="001E5E46" w:rsidRPr="000D776D">
        <w:rPr>
          <w:lang w:val="en-US"/>
        </w:rPr>
        <w:t xml:space="preserve"> database</w:t>
      </w:r>
      <w:r w:rsidR="00EB58F7" w:rsidRPr="000D776D">
        <w:rPr>
          <w:lang w:val="en-US"/>
        </w:rPr>
        <w:t xml:space="preserve"> or datasets</w:t>
      </w:r>
      <w:r w:rsidR="00FD75D0" w:rsidRPr="000D776D">
        <w:rPr>
          <w:lang w:val="en-US"/>
        </w:rPr>
        <w:t xml:space="preserve">. These data must be </w:t>
      </w:r>
      <w:r w:rsidR="00EE18DA" w:rsidRPr="000D776D">
        <w:rPr>
          <w:lang w:val="en-US"/>
        </w:rPr>
        <w:t xml:space="preserve">studied and </w:t>
      </w:r>
      <w:r w:rsidR="001B0E58" w:rsidRPr="000D776D">
        <w:rPr>
          <w:lang w:val="en-US"/>
        </w:rPr>
        <w:t>unders</w:t>
      </w:r>
      <w:r w:rsidR="00A457B8" w:rsidRPr="000D776D">
        <w:rPr>
          <w:lang w:val="en-US"/>
        </w:rPr>
        <w:t>tood to avoid conflicts during the development</w:t>
      </w:r>
      <w:r w:rsidR="00B04D7D" w:rsidRPr="000D776D">
        <w:rPr>
          <w:lang w:val="en-US"/>
        </w:rPr>
        <w:t xml:space="preserve"> or </w:t>
      </w:r>
      <w:r w:rsidR="00FD67C9" w:rsidRPr="000D776D">
        <w:rPr>
          <w:lang w:val="en-US"/>
        </w:rPr>
        <w:t xml:space="preserve">misunderstandings when </w:t>
      </w:r>
      <w:r w:rsidR="00260E00" w:rsidRPr="000D776D">
        <w:rPr>
          <w:lang w:val="en-US"/>
        </w:rPr>
        <w:t>interpreting</w:t>
      </w:r>
      <w:r w:rsidR="000E1EE1" w:rsidRPr="000D776D">
        <w:rPr>
          <w:lang w:val="en-US"/>
        </w:rPr>
        <w:t xml:space="preserve"> </w:t>
      </w:r>
      <w:r w:rsidR="00FD67C9" w:rsidRPr="000D776D">
        <w:rPr>
          <w:lang w:val="en-US"/>
        </w:rPr>
        <w:t xml:space="preserve">the </w:t>
      </w:r>
      <w:r w:rsidR="000E1EE1" w:rsidRPr="000D776D">
        <w:rPr>
          <w:lang w:val="en-US"/>
        </w:rPr>
        <w:t>results</w:t>
      </w:r>
      <w:r w:rsidR="00435841" w:rsidRPr="000D776D">
        <w:rPr>
          <w:lang w:val="en-US"/>
        </w:rPr>
        <w:t>.</w:t>
      </w:r>
    </w:p>
    <w:p w14:paraId="68C96F81" w14:textId="174B4E9E" w:rsidR="00435841" w:rsidRPr="00715F23" w:rsidRDefault="00435841" w:rsidP="00066A74">
      <w:pPr>
        <w:pStyle w:val="TextoNormal-IPCA"/>
      </w:pPr>
      <w:proofErr w:type="spellStart"/>
      <w:r w:rsidRPr="00715F23">
        <w:t>This</w:t>
      </w:r>
      <w:proofErr w:type="spellEnd"/>
      <w:r w:rsidRPr="00715F23">
        <w:t xml:space="preserve"> </w:t>
      </w:r>
      <w:proofErr w:type="spellStart"/>
      <w:r w:rsidRPr="00715F23">
        <w:t>work</w:t>
      </w:r>
      <w:proofErr w:type="spellEnd"/>
      <w:r w:rsidRPr="00715F23">
        <w:t xml:space="preserve"> </w:t>
      </w:r>
      <w:proofErr w:type="spellStart"/>
      <w:r w:rsidRPr="00715F23">
        <w:t>was</w:t>
      </w:r>
      <w:proofErr w:type="spellEnd"/>
      <w:r w:rsidR="00713C80" w:rsidRPr="00715F23">
        <w:t xml:space="preserve"> </w:t>
      </w:r>
      <w:proofErr w:type="spellStart"/>
      <w:r w:rsidR="00713C80" w:rsidRPr="00715F23">
        <w:t>developed</w:t>
      </w:r>
      <w:proofErr w:type="spellEnd"/>
      <w:r w:rsidRPr="00715F23">
        <w:t xml:space="preserve"> </w:t>
      </w:r>
      <w:proofErr w:type="spellStart"/>
      <w:r w:rsidRPr="00715F23">
        <w:t>based</w:t>
      </w:r>
      <w:proofErr w:type="spellEnd"/>
      <w:r w:rsidR="00982A31" w:rsidRPr="00715F23">
        <w:t xml:space="preserve"> </w:t>
      </w:r>
      <w:proofErr w:type="spellStart"/>
      <w:r w:rsidR="00982A31" w:rsidRPr="00715F23">
        <w:t>on</w:t>
      </w:r>
      <w:proofErr w:type="spellEnd"/>
      <w:r w:rsidR="00B2586D" w:rsidRPr="00715F23">
        <w:t xml:space="preserve"> </w:t>
      </w:r>
      <w:proofErr w:type="spellStart"/>
      <w:r w:rsidR="00B2586D" w:rsidRPr="00715F23">
        <w:t>data</w:t>
      </w:r>
      <w:r w:rsidR="00B6715E" w:rsidRPr="00715F23">
        <w:t>sets</w:t>
      </w:r>
      <w:proofErr w:type="spellEnd"/>
      <w:r w:rsidR="00B2586D" w:rsidRPr="00715F23">
        <w:t xml:space="preserve"> </w:t>
      </w:r>
      <w:proofErr w:type="spellStart"/>
      <w:r w:rsidR="00B2586D" w:rsidRPr="00715F23">
        <w:t>supplied</w:t>
      </w:r>
      <w:proofErr w:type="spellEnd"/>
      <w:r w:rsidR="00B2586D" w:rsidRPr="00715F23">
        <w:t xml:space="preserve"> </w:t>
      </w:r>
      <w:proofErr w:type="spellStart"/>
      <w:r w:rsidR="00B2586D" w:rsidRPr="00715F23">
        <w:t>by</w:t>
      </w:r>
      <w:proofErr w:type="spellEnd"/>
      <w:r w:rsidR="00B2586D" w:rsidRPr="00715F23">
        <w:t xml:space="preserve"> </w:t>
      </w:r>
      <w:r w:rsidR="008F33C9" w:rsidRPr="00715F23">
        <w:t xml:space="preserve">ICNF (Instituto de Conservação da Natureza e Floresta), </w:t>
      </w:r>
      <w:r w:rsidR="007538C2" w:rsidRPr="00715F23">
        <w:t>DGT (Direção Geral de Território)</w:t>
      </w:r>
      <w:r w:rsidR="00B6715E" w:rsidRPr="00715F23">
        <w:t xml:space="preserve"> </w:t>
      </w:r>
      <w:proofErr w:type="spellStart"/>
      <w:r w:rsidR="00B6715E" w:rsidRPr="00715F23">
        <w:t>and</w:t>
      </w:r>
      <w:proofErr w:type="spellEnd"/>
      <w:r w:rsidR="00982A31" w:rsidRPr="00715F23">
        <w:t xml:space="preserve"> SNIG</w:t>
      </w:r>
      <w:r w:rsidR="00DC61DC" w:rsidRPr="00715F23">
        <w:t xml:space="preserve"> </w:t>
      </w:r>
      <w:proofErr w:type="spellStart"/>
      <w:r w:rsidR="00DC61DC" w:rsidRPr="00715F23">
        <w:t>services</w:t>
      </w:r>
      <w:proofErr w:type="spellEnd"/>
      <w:r w:rsidR="00982A31" w:rsidRPr="00715F23">
        <w:t xml:space="preserve"> (</w:t>
      </w:r>
      <w:r w:rsidR="005A1CA1" w:rsidRPr="00715F23">
        <w:t>Sistema Nacional de Informação Geográfica</w:t>
      </w:r>
      <w:r w:rsidR="00982A31" w:rsidRPr="00715F23">
        <w:t>)</w:t>
      </w:r>
      <w:r w:rsidR="00B6715E" w:rsidRPr="00715F23">
        <w:t xml:space="preserve"> </w:t>
      </w:r>
      <w:r w:rsidR="00D045EA" w:rsidRPr="00715F23">
        <w:t xml:space="preserve">in </w:t>
      </w:r>
      <w:proofErr w:type="spellStart"/>
      <w:r w:rsidR="00D045EA" w:rsidRPr="00715F23">
        <w:t>cooperation</w:t>
      </w:r>
      <w:proofErr w:type="spellEnd"/>
      <w:r w:rsidR="00B6715E" w:rsidRPr="00715F23">
        <w:t xml:space="preserve"> </w:t>
      </w:r>
      <w:proofErr w:type="spellStart"/>
      <w:r w:rsidR="00B6715E" w:rsidRPr="00715F23">
        <w:t>with</w:t>
      </w:r>
      <w:proofErr w:type="spellEnd"/>
      <w:r w:rsidR="00B6715E" w:rsidRPr="00715F23">
        <w:t xml:space="preserve"> </w:t>
      </w:r>
      <w:r w:rsidR="00291A31" w:rsidRPr="00715F23">
        <w:t>Registo Nacional de Dados Geográficos</w:t>
      </w:r>
      <w:r w:rsidR="00B0488B" w:rsidRPr="00715F23">
        <w:t xml:space="preserve"> -</w:t>
      </w:r>
      <w:r w:rsidR="00291A31" w:rsidRPr="00715F23">
        <w:t xml:space="preserve"> </w:t>
      </w:r>
      <w:proofErr w:type="spellStart"/>
      <w:r w:rsidR="00291A31" w:rsidRPr="00715F23">
        <w:t>all</w:t>
      </w:r>
      <w:proofErr w:type="spellEnd"/>
      <w:r w:rsidR="00291A31" w:rsidRPr="00715F23">
        <w:t xml:space="preserve"> </w:t>
      </w:r>
      <w:proofErr w:type="spellStart"/>
      <w:r w:rsidR="00291A31" w:rsidRPr="00715F23">
        <w:t>these</w:t>
      </w:r>
      <w:proofErr w:type="spellEnd"/>
      <w:r w:rsidR="00291A31" w:rsidRPr="00715F23">
        <w:t xml:space="preserve"> </w:t>
      </w:r>
      <w:proofErr w:type="spellStart"/>
      <w:r w:rsidR="00291A31" w:rsidRPr="00715F23">
        <w:t>entities</w:t>
      </w:r>
      <w:proofErr w:type="spellEnd"/>
      <w:r w:rsidR="00291A31" w:rsidRPr="00715F23">
        <w:t xml:space="preserve"> </w:t>
      </w:r>
      <w:proofErr w:type="spellStart"/>
      <w:r w:rsidR="00291A31" w:rsidRPr="00715F23">
        <w:t>from</w:t>
      </w:r>
      <w:proofErr w:type="spellEnd"/>
      <w:r w:rsidR="00291A31" w:rsidRPr="00715F23">
        <w:t xml:space="preserve"> Portugal.</w:t>
      </w:r>
    </w:p>
    <w:p w14:paraId="12B5DDBE" w14:textId="24AF7A1F" w:rsidR="003425FB" w:rsidRPr="00291A31" w:rsidRDefault="00D045EA" w:rsidP="00066A74">
      <w:pPr>
        <w:pStyle w:val="TextoNormal-IPCA"/>
        <w:rPr>
          <w:lang w:val="en-US"/>
        </w:rPr>
      </w:pPr>
      <w:r w:rsidRPr="000D776D">
        <w:rPr>
          <w:lang w:val="en-US"/>
        </w:rPr>
        <w:t xml:space="preserve">From DGT </w:t>
      </w:r>
      <w:r w:rsidR="00260E00" w:rsidRPr="000D776D">
        <w:rPr>
          <w:lang w:val="en-US"/>
        </w:rPr>
        <w:t>it was</w:t>
      </w:r>
      <w:r w:rsidRPr="000D776D">
        <w:rPr>
          <w:lang w:val="en-US"/>
        </w:rPr>
        <w:t xml:space="preserve"> obtained </w:t>
      </w:r>
      <w:r w:rsidR="00260E00" w:rsidRPr="000D776D">
        <w:rPr>
          <w:lang w:val="en-US"/>
        </w:rPr>
        <w:t>th</w:t>
      </w:r>
      <w:r w:rsidRPr="000D776D">
        <w:rPr>
          <w:lang w:val="en-US"/>
        </w:rPr>
        <w:t>e shapefiles</w:t>
      </w:r>
      <w:r w:rsidR="0078519C" w:rsidRPr="000D776D">
        <w:rPr>
          <w:lang w:val="en-US"/>
        </w:rPr>
        <w:t>, important to know</w:t>
      </w:r>
      <w:r w:rsidR="0078519C">
        <w:rPr>
          <w:lang w:val="en-US"/>
        </w:rPr>
        <w:t xml:space="preserve"> with best precision </w:t>
      </w:r>
      <w:r w:rsidR="008D6B38">
        <w:rPr>
          <w:lang w:val="en-US"/>
        </w:rPr>
        <w:t>the shape of each</w:t>
      </w:r>
      <w:r w:rsidR="0078519C">
        <w:rPr>
          <w:lang w:val="en-US"/>
        </w:rPr>
        <w:t xml:space="preserve"> burned area</w:t>
      </w:r>
      <w:r w:rsidR="008D6B38">
        <w:rPr>
          <w:lang w:val="en-US"/>
        </w:rPr>
        <w:t xml:space="preserve">. </w:t>
      </w:r>
      <w:r w:rsidR="00014979">
        <w:rPr>
          <w:lang w:val="en-US"/>
        </w:rPr>
        <w:t xml:space="preserve">In other hand, from </w:t>
      </w:r>
      <w:r w:rsidR="00D6569A">
        <w:rPr>
          <w:lang w:val="en-US"/>
        </w:rPr>
        <w:t xml:space="preserve">DGT and </w:t>
      </w:r>
      <w:r w:rsidR="00014979">
        <w:rPr>
          <w:lang w:val="en-US"/>
        </w:rPr>
        <w:t xml:space="preserve">SNIG </w:t>
      </w:r>
      <w:r w:rsidR="0018399C">
        <w:rPr>
          <w:lang w:val="en-US"/>
        </w:rPr>
        <w:t>it was</w:t>
      </w:r>
      <w:r w:rsidR="00014979">
        <w:rPr>
          <w:lang w:val="en-US"/>
        </w:rPr>
        <w:t xml:space="preserve"> use</w:t>
      </w:r>
      <w:r w:rsidR="0018399C">
        <w:rPr>
          <w:lang w:val="en-US"/>
        </w:rPr>
        <w:t>d</w:t>
      </w:r>
      <w:r w:rsidR="00014979">
        <w:rPr>
          <w:lang w:val="en-US"/>
        </w:rPr>
        <w:t xml:space="preserve"> its </w:t>
      </w:r>
      <w:r w:rsidR="00543405">
        <w:rPr>
          <w:lang w:val="en-US"/>
        </w:rPr>
        <w:t>web map</w:t>
      </w:r>
      <w:r w:rsidR="00014979">
        <w:rPr>
          <w:lang w:val="en-US"/>
        </w:rPr>
        <w:t xml:space="preserve"> services</w:t>
      </w:r>
      <w:r w:rsidR="00543405">
        <w:rPr>
          <w:lang w:val="en-US"/>
        </w:rPr>
        <w:t xml:space="preserve"> (WMS) </w:t>
      </w:r>
      <w:r w:rsidR="007917C3">
        <w:rPr>
          <w:lang w:val="en-US"/>
        </w:rPr>
        <w:t>to obtain</w:t>
      </w:r>
      <w:r w:rsidR="0018399C">
        <w:rPr>
          <w:lang w:val="en-US"/>
        </w:rPr>
        <w:t xml:space="preserve"> the</w:t>
      </w:r>
      <w:r w:rsidR="007917C3">
        <w:rPr>
          <w:lang w:val="en-US"/>
        </w:rPr>
        <w:t xml:space="preserve"> </w:t>
      </w:r>
      <w:r w:rsidR="000C190A" w:rsidRPr="000C190A">
        <w:rPr>
          <w:lang w:val="en-US"/>
        </w:rPr>
        <w:t xml:space="preserve">Land Occupation </w:t>
      </w:r>
      <w:r w:rsidR="000C190A">
        <w:rPr>
          <w:lang w:val="en-US"/>
        </w:rPr>
        <w:t>Map</w:t>
      </w:r>
      <w:r w:rsidR="009E0977">
        <w:rPr>
          <w:lang w:val="en-US"/>
        </w:rPr>
        <w:t xml:space="preserve"> and </w:t>
      </w:r>
      <w:r w:rsidR="00106E95">
        <w:rPr>
          <w:lang w:val="en-US"/>
        </w:rPr>
        <w:t>Land Di</w:t>
      </w:r>
      <w:r w:rsidR="00AB31D5">
        <w:rPr>
          <w:lang w:val="en-US"/>
        </w:rPr>
        <w:t>g</w:t>
      </w:r>
      <w:r w:rsidR="00106E95">
        <w:rPr>
          <w:lang w:val="en-US"/>
        </w:rPr>
        <w:t>ital Model</w:t>
      </w:r>
      <w:r w:rsidR="00AB31D5">
        <w:rPr>
          <w:lang w:val="en-US"/>
        </w:rPr>
        <w:t xml:space="preserve"> with 50m resolution for each </w:t>
      </w:r>
      <w:r w:rsidR="00C12DDF">
        <w:rPr>
          <w:lang w:val="en-US"/>
        </w:rPr>
        <w:t>shape area</w:t>
      </w:r>
      <w:r w:rsidR="00AB31D5">
        <w:rPr>
          <w:lang w:val="en-US"/>
        </w:rPr>
        <w:t>.</w:t>
      </w:r>
    </w:p>
    <w:p w14:paraId="0261FF85" w14:textId="032A65ED" w:rsidR="00066A74" w:rsidRDefault="00066A74" w:rsidP="00066A74">
      <w:pPr>
        <w:pStyle w:val="TextoNormal-IPCA"/>
        <w:rPr>
          <w:lang w:val="en-US"/>
        </w:rPr>
      </w:pPr>
    </w:p>
    <w:p w14:paraId="0C94F145" w14:textId="77777777" w:rsidR="00E2503A" w:rsidRPr="00291A31" w:rsidRDefault="00E2503A" w:rsidP="00066A74">
      <w:pPr>
        <w:pStyle w:val="TextoNormal-IPCA"/>
        <w:rPr>
          <w:lang w:val="en-US"/>
        </w:rPr>
      </w:pPr>
    </w:p>
    <w:p w14:paraId="1E080520" w14:textId="3F3AB472" w:rsidR="008A1B92" w:rsidRPr="008A1B92" w:rsidRDefault="00656AB2" w:rsidP="00FB406A">
      <w:pPr>
        <w:pStyle w:val="Heading3"/>
        <w:numPr>
          <w:ilvl w:val="0"/>
          <w:numId w:val="0"/>
        </w:numPr>
        <w:rPr>
          <w:lang w:val="en-US"/>
        </w:rPr>
      </w:pPr>
      <w:bookmarkStart w:id="43" w:name="_Toc32575170"/>
      <w:r w:rsidRPr="002E01BA">
        <w:rPr>
          <w:lang w:val="en-US"/>
        </w:rPr>
        <w:t>2.1.1 Shapefiles</w:t>
      </w:r>
      <w:bookmarkEnd w:id="43"/>
    </w:p>
    <w:p w14:paraId="568BD101" w14:textId="47916CF7" w:rsidR="00455360" w:rsidRDefault="002E01BA" w:rsidP="00066A74">
      <w:pPr>
        <w:pStyle w:val="TextoNormal-IPCA"/>
        <w:rPr>
          <w:lang w:val="en-US"/>
        </w:rPr>
      </w:pPr>
      <w:r w:rsidRPr="002E01BA">
        <w:rPr>
          <w:lang w:val="en-US"/>
        </w:rPr>
        <w:t>The shapefile</w:t>
      </w:r>
      <w:r w:rsidR="00E53D95">
        <w:rPr>
          <w:lang w:val="en-US"/>
        </w:rPr>
        <w:t>s</w:t>
      </w:r>
      <w:r w:rsidRPr="002E01BA">
        <w:rPr>
          <w:lang w:val="en-US"/>
        </w:rPr>
        <w:t xml:space="preserve"> were d</w:t>
      </w:r>
      <w:r>
        <w:rPr>
          <w:lang w:val="en-US"/>
        </w:rPr>
        <w:t>ownload</w:t>
      </w:r>
      <w:r w:rsidR="002F34C1">
        <w:rPr>
          <w:lang w:val="en-US"/>
        </w:rPr>
        <w:t>ed</w:t>
      </w:r>
      <w:r>
        <w:rPr>
          <w:lang w:val="en-US"/>
        </w:rPr>
        <w:t xml:space="preserve"> direct</w:t>
      </w:r>
      <w:r w:rsidR="00E53D95">
        <w:rPr>
          <w:lang w:val="en-US"/>
        </w:rPr>
        <w:t xml:space="preserve">ly from </w:t>
      </w:r>
      <w:r w:rsidR="00605F3A">
        <w:rPr>
          <w:lang w:val="en-US"/>
        </w:rPr>
        <w:t>ICNF</w:t>
      </w:r>
      <w:r w:rsidR="00E53D95">
        <w:rPr>
          <w:lang w:val="en-US"/>
        </w:rPr>
        <w:t xml:space="preserve"> website (</w:t>
      </w:r>
      <w:r w:rsidR="00605F3A" w:rsidRPr="00605F3A">
        <w:rPr>
          <w:lang w:val="en-US"/>
        </w:rPr>
        <w:t>http://www2.icnf.pt/portal/florestas/dfci/inc/mapas</w:t>
      </w:r>
      <w:r w:rsidR="00E53D95">
        <w:rPr>
          <w:lang w:val="en-US"/>
        </w:rPr>
        <w:t>)</w:t>
      </w:r>
      <w:r w:rsidR="002F34C1">
        <w:rPr>
          <w:lang w:val="en-US"/>
        </w:rPr>
        <w:t xml:space="preserve"> </w:t>
      </w:r>
      <w:r w:rsidR="00FA5F7E">
        <w:rPr>
          <w:lang w:val="en-US"/>
        </w:rPr>
        <w:t xml:space="preserve">and it makes available </w:t>
      </w:r>
      <w:r w:rsidR="00AC5F73">
        <w:rPr>
          <w:lang w:val="en-US"/>
        </w:rPr>
        <w:t>some</w:t>
      </w:r>
      <w:r w:rsidR="00DD3463">
        <w:rPr>
          <w:lang w:val="en-US"/>
        </w:rPr>
        <w:t xml:space="preserve"> data related to each fire occurred in the </w:t>
      </w:r>
      <w:r w:rsidR="0033121F">
        <w:rPr>
          <w:lang w:val="en-US"/>
        </w:rPr>
        <w:t>related</w:t>
      </w:r>
      <w:r w:rsidR="00DD3463">
        <w:rPr>
          <w:lang w:val="en-US"/>
        </w:rPr>
        <w:t xml:space="preserve"> years</w:t>
      </w:r>
      <w:r w:rsidR="00455360">
        <w:rPr>
          <w:lang w:val="en-US"/>
        </w:rPr>
        <w:t xml:space="preserve"> </w:t>
      </w:r>
      <w:r w:rsidR="005F1FEB">
        <w:rPr>
          <w:lang w:val="en-US"/>
        </w:rPr>
        <w:t>namely</w:t>
      </w:r>
      <w:r w:rsidR="00455360">
        <w:rPr>
          <w:lang w:val="en-US"/>
        </w:rPr>
        <w:t xml:space="preserve">: </w:t>
      </w:r>
    </w:p>
    <w:p w14:paraId="710E9074" w14:textId="00FF93B0" w:rsidR="003933C4" w:rsidRDefault="003933C4" w:rsidP="00066A74">
      <w:pPr>
        <w:pStyle w:val="TextoNormal-IPCA"/>
        <w:rPr>
          <w:lang w:val="en-US"/>
        </w:rPr>
      </w:pPr>
    </w:p>
    <w:p w14:paraId="4864C2CE" w14:textId="2A871F0C" w:rsidR="00066A74" w:rsidRDefault="00455360" w:rsidP="00455360">
      <w:pPr>
        <w:pStyle w:val="TextoNormal-IPCA"/>
        <w:numPr>
          <w:ilvl w:val="0"/>
          <w:numId w:val="35"/>
        </w:numPr>
        <w:rPr>
          <w:lang w:val="en-US"/>
        </w:rPr>
      </w:pPr>
      <w:r w:rsidRPr="00F3716D">
        <w:rPr>
          <w:b/>
          <w:bCs/>
          <w:lang w:val="en-US"/>
        </w:rPr>
        <w:t xml:space="preserve">Fire Shape </w:t>
      </w:r>
      <w:r>
        <w:rPr>
          <w:lang w:val="en-US"/>
        </w:rPr>
        <w:t xml:space="preserve">– This shape is in fact a polygon </w:t>
      </w:r>
      <w:r w:rsidR="009C4427">
        <w:rPr>
          <w:lang w:val="en-US"/>
        </w:rPr>
        <w:t xml:space="preserve">made from a set of pair coordinates </w:t>
      </w:r>
      <w:r w:rsidR="00F3716D">
        <w:rPr>
          <w:lang w:val="en-US"/>
        </w:rPr>
        <w:t xml:space="preserve">represented in </w:t>
      </w:r>
      <w:r w:rsidR="00F3716D" w:rsidRPr="005C4C25">
        <w:rPr>
          <w:i/>
          <w:iCs/>
          <w:lang w:val="en-US"/>
        </w:rPr>
        <w:t>EPSG:3763</w:t>
      </w:r>
      <w:r w:rsidR="00124120">
        <w:rPr>
          <w:lang w:val="en-US"/>
        </w:rPr>
        <w:t>;</w:t>
      </w:r>
    </w:p>
    <w:p w14:paraId="1CBED679" w14:textId="77777777" w:rsidR="00627A14" w:rsidRDefault="00627A14" w:rsidP="00627A14">
      <w:pPr>
        <w:pStyle w:val="TextoNormal-IPCA"/>
        <w:ind w:left="1060" w:firstLine="0"/>
        <w:rPr>
          <w:lang w:val="en-US"/>
        </w:rPr>
      </w:pPr>
    </w:p>
    <w:p w14:paraId="2B0B4B57" w14:textId="44F9AEE0" w:rsidR="00627A14" w:rsidRPr="00676304" w:rsidRDefault="008517B2" w:rsidP="00676304">
      <w:pPr>
        <w:pStyle w:val="TextoNormal-IPCA"/>
        <w:numPr>
          <w:ilvl w:val="0"/>
          <w:numId w:val="35"/>
        </w:numPr>
        <w:rPr>
          <w:lang w:val="en-US"/>
        </w:rPr>
      </w:pPr>
      <w:r>
        <w:rPr>
          <w:b/>
          <w:bCs/>
          <w:lang w:val="en-US"/>
        </w:rPr>
        <w:t xml:space="preserve">Fire </w:t>
      </w:r>
      <w:r w:rsidR="003126BE">
        <w:rPr>
          <w:b/>
          <w:bCs/>
          <w:lang w:val="en-US"/>
        </w:rPr>
        <w:t xml:space="preserve">Epicenter Coordinates </w:t>
      </w:r>
      <w:r w:rsidR="003126BE">
        <w:rPr>
          <w:lang w:val="en-US"/>
        </w:rPr>
        <w:t>– All shapes ha</w:t>
      </w:r>
      <w:r w:rsidR="00423745">
        <w:rPr>
          <w:lang w:val="en-US"/>
        </w:rPr>
        <w:t>ve</w:t>
      </w:r>
      <w:r w:rsidR="003126BE">
        <w:rPr>
          <w:lang w:val="en-US"/>
        </w:rPr>
        <w:t xml:space="preserve"> a</w:t>
      </w:r>
      <w:r w:rsidR="00423745">
        <w:rPr>
          <w:lang w:val="en-US"/>
        </w:rPr>
        <w:t xml:space="preserve"> fire</w:t>
      </w:r>
      <w:r w:rsidR="003126BE">
        <w:rPr>
          <w:lang w:val="en-US"/>
        </w:rPr>
        <w:t xml:space="preserve"> </w:t>
      </w:r>
      <w:r w:rsidR="00423745">
        <w:rPr>
          <w:lang w:val="en-US"/>
        </w:rPr>
        <w:t>ignition point. This point is indicate</w:t>
      </w:r>
      <w:r w:rsidR="00FB406A">
        <w:rPr>
          <w:lang w:val="en-US"/>
        </w:rPr>
        <w:t>d</w:t>
      </w:r>
      <w:r w:rsidR="00866BAB">
        <w:rPr>
          <w:lang w:val="en-US"/>
        </w:rPr>
        <w:t xml:space="preserve"> </w:t>
      </w:r>
      <w:r w:rsidR="00701447">
        <w:rPr>
          <w:lang w:val="en-US"/>
        </w:rPr>
        <w:t xml:space="preserve">through a pair of coordinates </w:t>
      </w:r>
      <w:r w:rsidR="00866BAB">
        <w:rPr>
          <w:lang w:val="en-US"/>
        </w:rPr>
        <w:t>(</w:t>
      </w:r>
      <w:proofErr w:type="spellStart"/>
      <w:r w:rsidR="00866BAB">
        <w:rPr>
          <w:lang w:val="en-US"/>
        </w:rPr>
        <w:t>x,y</w:t>
      </w:r>
      <w:proofErr w:type="spellEnd"/>
      <w:r w:rsidR="00866BAB">
        <w:rPr>
          <w:lang w:val="en-US"/>
        </w:rPr>
        <w:t xml:space="preserve">) represented in </w:t>
      </w:r>
      <w:r w:rsidR="00866BAB" w:rsidRPr="00632071">
        <w:rPr>
          <w:i/>
          <w:iCs/>
          <w:lang w:val="en-US"/>
        </w:rPr>
        <w:t>EPSG:3763</w:t>
      </w:r>
      <w:r w:rsidR="00DC5C04">
        <w:rPr>
          <w:lang w:val="en-US"/>
        </w:rPr>
        <w:t xml:space="preserve"> and </w:t>
      </w:r>
      <w:r w:rsidR="00EF4AA8">
        <w:rPr>
          <w:lang w:val="en-US"/>
        </w:rPr>
        <w:t xml:space="preserve">it shows where the fire </w:t>
      </w:r>
      <w:r w:rsidR="008A1B92">
        <w:rPr>
          <w:lang w:val="en-US"/>
        </w:rPr>
        <w:t>must have started</w:t>
      </w:r>
      <w:r w:rsidR="00632071">
        <w:rPr>
          <w:lang w:val="en-US"/>
        </w:rPr>
        <w:t>.</w:t>
      </w:r>
    </w:p>
    <w:p w14:paraId="28A05C8D" w14:textId="77777777" w:rsidR="00627A14" w:rsidRDefault="00627A14" w:rsidP="00627A14">
      <w:pPr>
        <w:pStyle w:val="TextoNormal-IPCA"/>
        <w:ind w:left="1060" w:firstLine="0"/>
        <w:rPr>
          <w:lang w:val="en-US"/>
        </w:rPr>
      </w:pPr>
    </w:p>
    <w:p w14:paraId="04613814" w14:textId="659B66B3" w:rsidR="00EF765F" w:rsidRDefault="00EF765F" w:rsidP="00EF765F">
      <w:pPr>
        <w:pStyle w:val="TextoNormal-IPCA"/>
        <w:numPr>
          <w:ilvl w:val="0"/>
          <w:numId w:val="35"/>
        </w:numPr>
        <w:rPr>
          <w:lang w:val="en-US"/>
        </w:rPr>
      </w:pPr>
      <w:r>
        <w:rPr>
          <w:b/>
          <w:bCs/>
          <w:lang w:val="en-US"/>
        </w:rPr>
        <w:t>Bounding Box</w:t>
      </w:r>
      <w:r w:rsidR="00ED0901">
        <w:rPr>
          <w:b/>
          <w:bCs/>
          <w:lang w:val="en-US"/>
        </w:rPr>
        <w:t xml:space="preserve"> Shape</w:t>
      </w:r>
      <w:r>
        <w:rPr>
          <w:b/>
          <w:bCs/>
          <w:lang w:val="en-US"/>
        </w:rPr>
        <w:t xml:space="preserve"> </w:t>
      </w:r>
      <w:r>
        <w:rPr>
          <w:lang w:val="en-US"/>
        </w:rPr>
        <w:t xml:space="preserve">– </w:t>
      </w:r>
      <w:r w:rsidR="00FF2C98">
        <w:rPr>
          <w:lang w:val="en-US"/>
        </w:rPr>
        <w:t xml:space="preserve">Through </w:t>
      </w:r>
      <w:r w:rsidR="009D3C65">
        <w:rPr>
          <w:lang w:val="en-US"/>
        </w:rPr>
        <w:t xml:space="preserve">four </w:t>
      </w:r>
      <w:r w:rsidR="000D1F4F">
        <w:rPr>
          <w:lang w:val="en-US"/>
        </w:rPr>
        <w:t>(</w:t>
      </w:r>
      <w:proofErr w:type="spellStart"/>
      <w:r w:rsidR="000D1F4F">
        <w:rPr>
          <w:lang w:val="en-US"/>
        </w:rPr>
        <w:t>x,y</w:t>
      </w:r>
      <w:proofErr w:type="spellEnd"/>
      <w:r w:rsidR="000D1F4F">
        <w:rPr>
          <w:lang w:val="en-US"/>
        </w:rPr>
        <w:t>)</w:t>
      </w:r>
      <w:r w:rsidR="009D3C65">
        <w:rPr>
          <w:lang w:val="en-US"/>
        </w:rPr>
        <w:t xml:space="preserve"> points, </w:t>
      </w:r>
      <w:r w:rsidR="00ED0901">
        <w:rPr>
          <w:lang w:val="en-US"/>
        </w:rPr>
        <w:t>a bounding box of each shape</w:t>
      </w:r>
      <w:r w:rsidR="00317082">
        <w:rPr>
          <w:lang w:val="en-US"/>
        </w:rPr>
        <w:t xml:space="preserve"> is drawn and </w:t>
      </w:r>
      <w:r w:rsidR="00523C98">
        <w:rPr>
          <w:lang w:val="en-US"/>
        </w:rPr>
        <w:t xml:space="preserve">makes possible </w:t>
      </w:r>
      <w:r w:rsidR="00CB1E6B">
        <w:rPr>
          <w:lang w:val="en-US"/>
        </w:rPr>
        <w:t>resize the image</w:t>
      </w:r>
      <w:r w:rsidR="00E37C4B">
        <w:rPr>
          <w:lang w:val="en-US"/>
        </w:rPr>
        <w:t xml:space="preserve"> </w:t>
      </w:r>
      <w:r w:rsidR="00787C02">
        <w:rPr>
          <w:lang w:val="en-US"/>
        </w:rPr>
        <w:t>centered on shape</w:t>
      </w:r>
      <w:r w:rsidR="000D4A62">
        <w:rPr>
          <w:lang w:val="en-US"/>
        </w:rPr>
        <w:t>.</w:t>
      </w:r>
      <w:r w:rsidR="00787C02">
        <w:rPr>
          <w:lang w:val="en-US"/>
        </w:rPr>
        <w:t xml:space="preserve"> </w:t>
      </w:r>
    </w:p>
    <w:p w14:paraId="4E8D2802" w14:textId="4598D8AB" w:rsidR="00FB406A" w:rsidRDefault="00FB406A" w:rsidP="00D4559E">
      <w:pPr>
        <w:pStyle w:val="TextoNormal-IPCA"/>
        <w:keepNext/>
        <w:ind w:firstLine="0"/>
        <w:rPr>
          <w:lang w:val="en-US"/>
        </w:rPr>
      </w:pPr>
    </w:p>
    <w:p w14:paraId="532DEAC6" w14:textId="77777777" w:rsidR="00F4110A" w:rsidRDefault="00D4559E" w:rsidP="00F4110A">
      <w:pPr>
        <w:pStyle w:val="TextoNormal-IPCA"/>
        <w:keepNext/>
        <w:ind w:firstLine="0"/>
        <w:jc w:val="center"/>
      </w:pPr>
      <w:r>
        <w:rPr>
          <w:noProof/>
        </w:rPr>
        <w:drawing>
          <wp:inline distT="0" distB="0" distL="0" distR="0" wp14:anchorId="62FE5954" wp14:editId="208EBF55">
            <wp:extent cx="986443" cy="986443"/>
            <wp:effectExtent l="19050" t="19050" r="23495" b="234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97735" cy="997735"/>
                    </a:xfrm>
                    <a:prstGeom prst="rect">
                      <a:avLst/>
                    </a:prstGeom>
                    <a:ln w="3175" cap="sq">
                      <a:solidFill>
                        <a:srgbClr val="000000"/>
                      </a:solidFill>
                      <a:prstDash val="lgDash"/>
                      <a:miter lim="800000"/>
                    </a:ln>
                    <a:effectLst/>
                  </pic:spPr>
                </pic:pic>
              </a:graphicData>
            </a:graphic>
          </wp:inline>
        </w:drawing>
      </w:r>
    </w:p>
    <w:p w14:paraId="0BA824F6" w14:textId="2660D0B8" w:rsidR="008A1B92" w:rsidRDefault="00F4110A" w:rsidP="00F4110A">
      <w:pPr>
        <w:pStyle w:val="Caption"/>
        <w:rPr>
          <w:lang w:val="en-US"/>
        </w:rPr>
      </w:pPr>
      <w:r w:rsidRPr="00BC18AE">
        <w:t xml:space="preserve">Figure </w:t>
      </w:r>
      <w:fldSimple w:instr=" SEQ Figure \* ARABIC ">
        <w:r w:rsidR="005D73B9">
          <w:rPr>
            <w:noProof/>
          </w:rPr>
          <w:t>1</w:t>
        </w:r>
      </w:fldSimple>
      <w:r w:rsidRPr="00BC18AE">
        <w:t xml:space="preserve"> - </w:t>
      </w:r>
      <w:r w:rsidRPr="00BC18AE">
        <w:rPr>
          <w:lang w:val="en-US"/>
        </w:rPr>
        <w:t>Bounding Box Delimitation</w:t>
      </w:r>
    </w:p>
    <w:p w14:paraId="0D94C0A3" w14:textId="1BDA8E67" w:rsidR="0087729D" w:rsidRPr="0087729D" w:rsidRDefault="0087729D" w:rsidP="0087729D">
      <w:pPr>
        <w:pStyle w:val="Nota-IPCA"/>
        <w:rPr>
          <w:lang w:val="en-US"/>
        </w:rPr>
      </w:pPr>
    </w:p>
    <w:p w14:paraId="1FE6FB27" w14:textId="3D9D3673" w:rsidR="00E0052D" w:rsidRDefault="002E326B" w:rsidP="00E0052D">
      <w:pPr>
        <w:pStyle w:val="TextoNormal-IPCA"/>
        <w:numPr>
          <w:ilvl w:val="0"/>
          <w:numId w:val="36"/>
        </w:numPr>
        <w:rPr>
          <w:lang w:val="en-US"/>
        </w:rPr>
      </w:pPr>
      <w:r>
        <w:rPr>
          <w:b/>
          <w:bCs/>
          <w:lang w:val="en-US"/>
        </w:rPr>
        <w:t>Other Data Present on Shape</w:t>
      </w:r>
      <w:r w:rsidR="00E0052D">
        <w:rPr>
          <w:b/>
          <w:bCs/>
          <w:lang w:val="en-US"/>
        </w:rPr>
        <w:t xml:space="preserve"> </w:t>
      </w:r>
      <w:r w:rsidR="00E0052D">
        <w:rPr>
          <w:lang w:val="en-US"/>
        </w:rPr>
        <w:t xml:space="preserve">– </w:t>
      </w:r>
      <w:r>
        <w:rPr>
          <w:lang w:val="en-US"/>
        </w:rPr>
        <w:t>Be</w:t>
      </w:r>
      <w:r w:rsidR="00775C40">
        <w:rPr>
          <w:lang w:val="en-US"/>
        </w:rPr>
        <w:t>yond the previous described information, each shap</w:t>
      </w:r>
      <w:r w:rsidR="007E78EE">
        <w:rPr>
          <w:lang w:val="en-US"/>
        </w:rPr>
        <w:t xml:space="preserve">e has </w:t>
      </w:r>
      <w:r w:rsidR="00D21CE1">
        <w:rPr>
          <w:lang w:val="en-US"/>
        </w:rPr>
        <w:t>other</w:t>
      </w:r>
      <w:r w:rsidR="007E78EE">
        <w:rPr>
          <w:lang w:val="en-US"/>
        </w:rPr>
        <w:t xml:space="preserve"> descriptive infor</w:t>
      </w:r>
      <w:r w:rsidR="00D21CE1">
        <w:rPr>
          <w:lang w:val="en-US"/>
        </w:rPr>
        <w:t>mation that can be useful or not depending</w:t>
      </w:r>
      <w:r w:rsidR="008A0981">
        <w:rPr>
          <w:lang w:val="en-US"/>
        </w:rPr>
        <w:t xml:space="preserve"> what </w:t>
      </w:r>
      <w:r w:rsidR="00947934">
        <w:rPr>
          <w:lang w:val="en-US"/>
        </w:rPr>
        <w:t>is</w:t>
      </w:r>
      <w:r w:rsidR="00280489">
        <w:rPr>
          <w:lang w:val="en-US"/>
        </w:rPr>
        <w:t xml:space="preserve"> intended</w:t>
      </w:r>
      <w:r w:rsidR="00947934">
        <w:rPr>
          <w:lang w:val="en-US"/>
        </w:rPr>
        <w:t xml:space="preserve"> to do</w:t>
      </w:r>
      <w:r w:rsidR="00280489">
        <w:rPr>
          <w:lang w:val="en-US"/>
        </w:rPr>
        <w:t xml:space="preserve">. The table below shows </w:t>
      </w:r>
      <w:r w:rsidR="00385C4B">
        <w:rPr>
          <w:lang w:val="en-US"/>
        </w:rPr>
        <w:t xml:space="preserve">the fields </w:t>
      </w:r>
      <w:r w:rsidR="00E02000">
        <w:rPr>
          <w:lang w:val="en-US"/>
        </w:rPr>
        <w:t xml:space="preserve">present on the files </w:t>
      </w:r>
      <w:r w:rsidR="00087046">
        <w:rPr>
          <w:lang w:val="en-US"/>
        </w:rPr>
        <w:t>in 2017</w:t>
      </w:r>
      <w:r w:rsidR="00F12F29">
        <w:rPr>
          <w:lang w:val="en-US"/>
        </w:rPr>
        <w:t>:</w:t>
      </w:r>
    </w:p>
    <w:p w14:paraId="03E93D08" w14:textId="77777777" w:rsidR="00050304" w:rsidRDefault="00050304" w:rsidP="00050304">
      <w:pPr>
        <w:pStyle w:val="TextoNormal-IPCA"/>
        <w:ind w:left="720" w:firstLine="0"/>
        <w:rPr>
          <w:lang w:val="en-US"/>
        </w:rPr>
      </w:pPr>
    </w:p>
    <w:p w14:paraId="28BD9ABB" w14:textId="7C8CC482" w:rsidR="008D2A7A" w:rsidRPr="008D2A7A" w:rsidRDefault="008D2A7A" w:rsidP="008D2A7A">
      <w:pPr>
        <w:pStyle w:val="Caption"/>
        <w:keepNext/>
        <w:rPr>
          <w:lang w:val="en-US"/>
        </w:rPr>
      </w:pPr>
      <w:r w:rsidRPr="008D2A7A">
        <w:rPr>
          <w:lang w:val="en-US"/>
        </w:rPr>
        <w:t xml:space="preserve">Table </w:t>
      </w:r>
      <w:r>
        <w:fldChar w:fldCharType="begin"/>
      </w:r>
      <w:r w:rsidRPr="008D2A7A">
        <w:rPr>
          <w:lang w:val="en-US"/>
        </w:rPr>
        <w:instrText xml:space="preserve"> SEQ Table \* ARABIC </w:instrText>
      </w:r>
      <w:r>
        <w:fldChar w:fldCharType="separate"/>
      </w:r>
      <w:r w:rsidRPr="008D2A7A">
        <w:rPr>
          <w:noProof/>
          <w:lang w:val="en-US"/>
        </w:rPr>
        <w:t>1</w:t>
      </w:r>
      <w:r>
        <w:fldChar w:fldCharType="end"/>
      </w:r>
      <w:r w:rsidRPr="008D2A7A">
        <w:rPr>
          <w:lang w:val="en-US"/>
        </w:rPr>
        <w:t xml:space="preserve"> - Fields </w:t>
      </w:r>
      <w:r>
        <w:rPr>
          <w:lang w:val="en-US"/>
        </w:rPr>
        <w:t>p</w:t>
      </w:r>
      <w:r w:rsidRPr="008D2A7A">
        <w:rPr>
          <w:lang w:val="en-US"/>
        </w:rPr>
        <w:t xml:space="preserve">resent in </w:t>
      </w:r>
      <w:r>
        <w:rPr>
          <w:lang w:val="en-US"/>
        </w:rPr>
        <w:t>s</w:t>
      </w:r>
      <w:r w:rsidRPr="008D2A7A">
        <w:rPr>
          <w:lang w:val="en-US"/>
        </w:rPr>
        <w:t>hapefile with detailed information</w:t>
      </w:r>
      <w:r w:rsidRPr="008D2A7A">
        <w:rPr>
          <w:noProof/>
          <w:lang w:val="en-US"/>
        </w:rPr>
        <w:t xml:space="preserve"> of each fire in 2017</w:t>
      </w:r>
    </w:p>
    <w:tbl>
      <w:tblPr>
        <w:tblStyle w:val="GridTable4-Accent5"/>
        <w:tblW w:w="0" w:type="auto"/>
        <w:tblLook w:val="04A0" w:firstRow="1" w:lastRow="0" w:firstColumn="1" w:lastColumn="0" w:noHBand="0" w:noVBand="1"/>
      </w:tblPr>
      <w:tblGrid>
        <w:gridCol w:w="1555"/>
        <w:gridCol w:w="7216"/>
      </w:tblGrid>
      <w:tr w:rsidR="00AE2398" w14:paraId="23956859" w14:textId="77777777" w:rsidTr="006F01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2D9A5B60" w14:textId="1DA1CEA4" w:rsidR="00AE2398" w:rsidRPr="006F01F4" w:rsidRDefault="004F6D99" w:rsidP="006F01F4">
            <w:pPr>
              <w:pStyle w:val="TextoNormal-IPCA"/>
              <w:ind w:firstLine="0"/>
              <w:jc w:val="center"/>
              <w:rPr>
                <w:lang w:val="en-US"/>
              </w:rPr>
            </w:pPr>
            <w:r w:rsidRPr="006F01F4">
              <w:rPr>
                <w:lang w:val="en-US"/>
              </w:rPr>
              <w:t>Shapefile Year</w:t>
            </w:r>
          </w:p>
        </w:tc>
        <w:tc>
          <w:tcPr>
            <w:tcW w:w="7216" w:type="dxa"/>
            <w:vAlign w:val="center"/>
          </w:tcPr>
          <w:p w14:paraId="15B032B1" w14:textId="2FA019C4" w:rsidR="00AE2398" w:rsidRPr="006F01F4" w:rsidRDefault="004F6D99" w:rsidP="006F01F4">
            <w:pPr>
              <w:pStyle w:val="TextoNormal-IPCA"/>
              <w:ind w:firstLine="0"/>
              <w:jc w:val="center"/>
              <w:cnfStyle w:val="100000000000" w:firstRow="1" w:lastRow="0" w:firstColumn="0" w:lastColumn="0" w:oddVBand="0" w:evenVBand="0" w:oddHBand="0" w:evenHBand="0" w:firstRowFirstColumn="0" w:firstRowLastColumn="0" w:lastRowFirstColumn="0" w:lastRowLastColumn="0"/>
              <w:rPr>
                <w:lang w:val="en-US"/>
              </w:rPr>
            </w:pPr>
            <w:r w:rsidRPr="006F01F4">
              <w:rPr>
                <w:lang w:val="en-US"/>
              </w:rPr>
              <w:t>Available Fields</w:t>
            </w:r>
          </w:p>
        </w:tc>
      </w:tr>
      <w:tr w:rsidR="00AE2398" w:rsidRPr="00FC229B" w14:paraId="0E19BD7E" w14:textId="77777777" w:rsidTr="006F01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vAlign w:val="center"/>
          </w:tcPr>
          <w:p w14:paraId="59E72A32" w14:textId="65EDD153" w:rsidR="00AE2398" w:rsidRDefault="0067711B" w:rsidP="006F01F4">
            <w:pPr>
              <w:pStyle w:val="TextoNormal-IPCA"/>
              <w:ind w:firstLine="0"/>
              <w:jc w:val="center"/>
              <w:rPr>
                <w:lang w:val="en-US"/>
              </w:rPr>
            </w:pPr>
            <w:r>
              <w:rPr>
                <w:lang w:val="en-US"/>
              </w:rPr>
              <w:t>2017</w:t>
            </w:r>
          </w:p>
        </w:tc>
        <w:tc>
          <w:tcPr>
            <w:tcW w:w="7216" w:type="dxa"/>
            <w:vAlign w:val="center"/>
          </w:tcPr>
          <w:p w14:paraId="144AA146" w14:textId="6BDF44C1" w:rsidR="00AE2398" w:rsidRDefault="00087046" w:rsidP="006F01F4">
            <w:pPr>
              <w:pStyle w:val="TextoNormal-IPCA"/>
              <w:ind w:firstLine="0"/>
              <w:jc w:val="left"/>
              <w:cnfStyle w:val="000000100000" w:firstRow="0" w:lastRow="0" w:firstColumn="0" w:lastColumn="0" w:oddVBand="0" w:evenVBand="0" w:oddHBand="1" w:evenHBand="0" w:firstRowFirstColumn="0" w:firstRowLastColumn="0" w:lastRowFirstColumn="0" w:lastRowLastColumn="0"/>
              <w:rPr>
                <w:lang w:val="en-US"/>
              </w:rPr>
            </w:pPr>
            <w:r>
              <w:rPr>
                <w:lang w:val="en-US"/>
              </w:rPr>
              <w:t>Fire Information Management System Code, Source, Name, District, Burned Area Type, Year, S</w:t>
            </w:r>
            <w:r w:rsidRPr="000A1B20">
              <w:rPr>
                <w:lang w:val="en-US"/>
              </w:rPr>
              <w:t>ettlement</w:t>
            </w:r>
            <w:r>
              <w:rPr>
                <w:lang w:val="en-US"/>
              </w:rPr>
              <w:t xml:space="preserve"> Area, Bush Area, Agriculture Area, Total Area, Relight, Slash, False Alarm, Small Fire, Fire, </w:t>
            </w:r>
            <w:r w:rsidRPr="0039518C">
              <w:rPr>
                <w:lang w:val="en-US"/>
              </w:rPr>
              <w:t>Agricultural</w:t>
            </w:r>
            <w:r>
              <w:rPr>
                <w:lang w:val="en-US"/>
              </w:rPr>
              <w:t>, Alert Date, Alert Hour, Local, Town Hall, Village, Alert Source, Epicenter Coordinates (</w:t>
            </w:r>
            <w:proofErr w:type="spellStart"/>
            <w:r>
              <w:rPr>
                <w:lang w:val="en-US"/>
              </w:rPr>
              <w:t>x,y</w:t>
            </w:r>
            <w:proofErr w:type="spellEnd"/>
            <w:r>
              <w:rPr>
                <w:lang w:val="en-US"/>
              </w:rPr>
              <w:t xml:space="preserve">), Fire Cause Code, Fire Cause Description, Begin Date and Hour, End Date and Hour, Duration, Burned Area (ha/h), Fire Extinction Date,  Fire Extinction Hour,  First </w:t>
            </w:r>
            <w:r w:rsidR="00DE7EDE">
              <w:rPr>
                <w:lang w:val="en-US"/>
              </w:rPr>
              <w:t>Intervention</w:t>
            </w:r>
            <w:r>
              <w:rPr>
                <w:lang w:val="en-US"/>
              </w:rPr>
              <w:t xml:space="preserve"> Day,  First </w:t>
            </w:r>
            <w:r w:rsidR="00DE7EDE">
              <w:rPr>
                <w:lang w:val="en-US"/>
              </w:rPr>
              <w:t>Intervention</w:t>
            </w:r>
            <w:r>
              <w:rPr>
                <w:lang w:val="en-US"/>
              </w:rPr>
              <w:t xml:space="preserve"> Time, Geographical System Information Area</w:t>
            </w:r>
            <w:r w:rsidR="008D2A7A">
              <w:rPr>
                <w:lang w:val="en-US"/>
              </w:rPr>
              <w:t>.</w:t>
            </w:r>
          </w:p>
        </w:tc>
      </w:tr>
    </w:tbl>
    <w:p w14:paraId="5C9243E6" w14:textId="2D9C1731" w:rsidR="00066A74" w:rsidRDefault="00066A74" w:rsidP="000E2C06">
      <w:pPr>
        <w:pStyle w:val="TextoNormal-IPCA"/>
        <w:ind w:firstLine="0"/>
        <w:rPr>
          <w:lang w:val="en-US"/>
        </w:rPr>
      </w:pPr>
    </w:p>
    <w:p w14:paraId="583273C3" w14:textId="66BFFA9E" w:rsidR="000E2C06" w:rsidRDefault="000E2C06" w:rsidP="000E2C06">
      <w:pPr>
        <w:pStyle w:val="TextoNormal-IPCA"/>
        <w:ind w:firstLine="0"/>
        <w:rPr>
          <w:lang w:val="en-US"/>
        </w:rPr>
      </w:pPr>
    </w:p>
    <w:p w14:paraId="6DFE61DA" w14:textId="77777777" w:rsidR="00BD2E53" w:rsidRDefault="00BD2E53" w:rsidP="000E2C06">
      <w:pPr>
        <w:pStyle w:val="TextoNormal-IPCA"/>
        <w:ind w:firstLine="0"/>
        <w:rPr>
          <w:lang w:val="en-US"/>
        </w:rPr>
      </w:pPr>
    </w:p>
    <w:p w14:paraId="7A49D3E4" w14:textId="037699EB" w:rsidR="000E2C06" w:rsidRDefault="000E2C06" w:rsidP="000E2C06">
      <w:pPr>
        <w:pStyle w:val="Heading3"/>
        <w:numPr>
          <w:ilvl w:val="0"/>
          <w:numId w:val="0"/>
        </w:numPr>
        <w:rPr>
          <w:lang w:val="en-US"/>
        </w:rPr>
      </w:pPr>
      <w:bookmarkStart w:id="44" w:name="_Toc32575171"/>
      <w:r w:rsidRPr="002E01BA">
        <w:rPr>
          <w:lang w:val="en-US"/>
        </w:rPr>
        <w:t>2.1.</w:t>
      </w:r>
      <w:r w:rsidR="00BD2E53">
        <w:rPr>
          <w:lang w:val="en-US"/>
        </w:rPr>
        <w:t>2</w:t>
      </w:r>
      <w:r w:rsidRPr="002E01BA">
        <w:rPr>
          <w:lang w:val="en-US"/>
        </w:rPr>
        <w:t xml:space="preserve"> </w:t>
      </w:r>
      <w:r w:rsidR="00BD2E53">
        <w:rPr>
          <w:lang w:val="en-US"/>
        </w:rPr>
        <w:t>Wep map services (wms)</w:t>
      </w:r>
      <w:bookmarkEnd w:id="44"/>
    </w:p>
    <w:p w14:paraId="77FB750E" w14:textId="77777777" w:rsidR="00E862FB" w:rsidRPr="00E862FB" w:rsidRDefault="00E862FB" w:rsidP="00E862FB">
      <w:pPr>
        <w:rPr>
          <w:lang w:val="en-US"/>
        </w:rPr>
      </w:pPr>
    </w:p>
    <w:p w14:paraId="0664B9F1" w14:textId="507928A2" w:rsidR="000E2C06" w:rsidRDefault="005F7883" w:rsidP="000E2C06">
      <w:pPr>
        <w:pStyle w:val="TextoNormal-IPCA"/>
        <w:ind w:firstLine="0"/>
        <w:rPr>
          <w:lang w:val="en-US"/>
        </w:rPr>
      </w:pPr>
      <w:r>
        <w:rPr>
          <w:lang w:val="en-US"/>
        </w:rPr>
        <w:t xml:space="preserve">The SNIG, has </w:t>
      </w:r>
      <w:r w:rsidR="00E862FB">
        <w:rPr>
          <w:lang w:val="en-US"/>
        </w:rPr>
        <w:t xml:space="preserve">a </w:t>
      </w:r>
      <w:r w:rsidR="00AE5B0D">
        <w:rPr>
          <w:lang w:val="en-US"/>
        </w:rPr>
        <w:t xml:space="preserve">set of several </w:t>
      </w:r>
      <w:r w:rsidR="005B57AA">
        <w:rPr>
          <w:lang w:val="en-US"/>
        </w:rPr>
        <w:t>services available</w:t>
      </w:r>
      <w:r w:rsidR="00CB1A80">
        <w:rPr>
          <w:lang w:val="en-US"/>
        </w:rPr>
        <w:t xml:space="preserve"> </w:t>
      </w:r>
      <w:r w:rsidR="00E40BBD">
        <w:rPr>
          <w:lang w:val="en-US"/>
        </w:rPr>
        <w:t xml:space="preserve">on </w:t>
      </w:r>
      <w:hyperlink r:id="rId35" w:anchor="/home" w:history="1">
        <w:r w:rsidR="008F214D" w:rsidRPr="00166B52">
          <w:rPr>
            <w:rStyle w:val="Hyperlink"/>
            <w:lang w:val="en-US"/>
          </w:rPr>
          <w:t>https://snig.dgterritorio.gov.pt/rndg/srv/por/catalog.search#/home</w:t>
        </w:r>
      </w:hyperlink>
      <w:r w:rsidR="00A04987">
        <w:rPr>
          <w:lang w:val="en-US"/>
        </w:rPr>
        <w:t>. These services</w:t>
      </w:r>
      <w:r w:rsidR="005B57AA">
        <w:rPr>
          <w:lang w:val="en-US"/>
        </w:rPr>
        <w:t xml:space="preserve"> allow download </w:t>
      </w:r>
      <w:r w:rsidR="005D6E25">
        <w:rPr>
          <w:lang w:val="en-US"/>
        </w:rPr>
        <w:t>a portion or a</w:t>
      </w:r>
      <w:r w:rsidR="00A04987">
        <w:rPr>
          <w:lang w:val="en-US"/>
        </w:rPr>
        <w:t>n</w:t>
      </w:r>
      <w:r w:rsidR="005D6E25">
        <w:rPr>
          <w:lang w:val="en-US"/>
        </w:rPr>
        <w:t xml:space="preserve"> entire map </w:t>
      </w:r>
      <w:r w:rsidR="00897C83">
        <w:rPr>
          <w:lang w:val="en-US"/>
        </w:rPr>
        <w:t>of Portugal including the isles</w:t>
      </w:r>
      <w:r w:rsidR="00D0263C">
        <w:rPr>
          <w:lang w:val="en-US"/>
        </w:rPr>
        <w:t xml:space="preserve"> (</w:t>
      </w:r>
      <w:proofErr w:type="spellStart"/>
      <w:r w:rsidR="00D0263C">
        <w:rPr>
          <w:lang w:val="en-US"/>
        </w:rPr>
        <w:t>Açores</w:t>
      </w:r>
      <w:proofErr w:type="spellEnd"/>
      <w:r w:rsidR="00D0263C">
        <w:rPr>
          <w:lang w:val="en-US"/>
        </w:rPr>
        <w:t xml:space="preserve"> and Madeira)</w:t>
      </w:r>
      <w:r w:rsidR="00897C83">
        <w:rPr>
          <w:lang w:val="en-US"/>
        </w:rPr>
        <w:t xml:space="preserve">. </w:t>
      </w:r>
      <w:r w:rsidR="00FD17E9">
        <w:rPr>
          <w:lang w:val="en-US"/>
        </w:rPr>
        <w:t>On this work</w:t>
      </w:r>
      <w:r w:rsidR="009A69E5">
        <w:rPr>
          <w:lang w:val="en-US"/>
        </w:rPr>
        <w:t xml:space="preserve">, </w:t>
      </w:r>
      <w:r w:rsidR="00F96131">
        <w:rPr>
          <w:lang w:val="en-US"/>
        </w:rPr>
        <w:t>the se</w:t>
      </w:r>
      <w:r w:rsidR="00D94545">
        <w:rPr>
          <w:lang w:val="en-US"/>
        </w:rPr>
        <w:t>rvices</w:t>
      </w:r>
      <w:r w:rsidR="00F96131">
        <w:rPr>
          <w:lang w:val="en-US"/>
        </w:rPr>
        <w:t xml:space="preserve"> made </w:t>
      </w:r>
      <w:r w:rsidR="00251BF1">
        <w:rPr>
          <w:lang w:val="en-US"/>
        </w:rPr>
        <w:t>possible extract</w:t>
      </w:r>
      <w:r w:rsidR="00364DD0">
        <w:rPr>
          <w:lang w:val="en-US"/>
        </w:rPr>
        <w:t xml:space="preserve"> some </w:t>
      </w:r>
      <w:r w:rsidR="00251BF1">
        <w:rPr>
          <w:lang w:val="en-US"/>
        </w:rPr>
        <w:t>maps</w:t>
      </w:r>
      <w:r w:rsidR="00BE6FE8">
        <w:rPr>
          <w:lang w:val="en-US"/>
        </w:rPr>
        <w:t xml:space="preserve"> </w:t>
      </w:r>
      <w:r w:rsidR="001A0085">
        <w:rPr>
          <w:lang w:val="en-US"/>
        </w:rPr>
        <w:t>according</w:t>
      </w:r>
      <w:r w:rsidR="00BE6FE8">
        <w:rPr>
          <w:lang w:val="en-US"/>
        </w:rPr>
        <w:t xml:space="preserve"> to each shape bounding box</w:t>
      </w:r>
      <w:r w:rsidR="00364DD0">
        <w:rPr>
          <w:lang w:val="en-US"/>
        </w:rPr>
        <w:t>, namely the COS</w:t>
      </w:r>
      <w:r w:rsidR="00D512B3">
        <w:rPr>
          <w:lang w:val="en-US"/>
        </w:rPr>
        <w:t>2018 and the altitude map</w:t>
      </w:r>
      <w:r w:rsidR="00BE6FE8">
        <w:rPr>
          <w:lang w:val="en-US"/>
        </w:rPr>
        <w:t>.</w:t>
      </w:r>
    </w:p>
    <w:p w14:paraId="1BD886D0" w14:textId="7FBBA725" w:rsidR="00706902" w:rsidRDefault="00706902" w:rsidP="000E2C06">
      <w:pPr>
        <w:pStyle w:val="TextoNormal-IPCA"/>
        <w:ind w:firstLine="0"/>
        <w:rPr>
          <w:lang w:val="en-US"/>
        </w:rPr>
      </w:pPr>
    </w:p>
    <w:p w14:paraId="009D29A3" w14:textId="3C088156" w:rsidR="00714122" w:rsidRDefault="008F31C8" w:rsidP="000E2C06">
      <w:pPr>
        <w:pStyle w:val="TextoNormal-IPCA"/>
        <w:ind w:firstLine="0"/>
        <w:rPr>
          <w:lang w:val="en-US"/>
        </w:rPr>
      </w:pPr>
      <w:r>
        <w:rPr>
          <w:lang w:val="en-US"/>
        </w:rPr>
        <w:t>These</w:t>
      </w:r>
      <w:r w:rsidR="00545C7C">
        <w:rPr>
          <w:lang w:val="en-US"/>
        </w:rPr>
        <w:t xml:space="preserve"> kind of</w:t>
      </w:r>
      <w:r>
        <w:rPr>
          <w:lang w:val="en-US"/>
        </w:rPr>
        <w:t xml:space="preserve"> services</w:t>
      </w:r>
      <w:r w:rsidR="00545C7C">
        <w:rPr>
          <w:lang w:val="en-US"/>
        </w:rPr>
        <w:t xml:space="preserve"> (</w:t>
      </w:r>
      <w:proofErr w:type="spellStart"/>
      <w:r w:rsidR="00545C7C">
        <w:rPr>
          <w:lang w:val="en-US"/>
        </w:rPr>
        <w:t>wms</w:t>
      </w:r>
      <w:proofErr w:type="spellEnd"/>
      <w:r w:rsidR="00545C7C">
        <w:rPr>
          <w:lang w:val="en-US"/>
        </w:rPr>
        <w:t>)</w:t>
      </w:r>
      <w:r w:rsidR="003C2766">
        <w:rPr>
          <w:lang w:val="en-US"/>
        </w:rPr>
        <w:t xml:space="preserve"> have two </w:t>
      </w:r>
      <w:r w:rsidR="00A22320">
        <w:rPr>
          <w:lang w:val="en-US"/>
        </w:rPr>
        <w:t xml:space="preserve">stages that must be </w:t>
      </w:r>
      <w:r w:rsidR="002950B5">
        <w:rPr>
          <w:lang w:val="en-US"/>
        </w:rPr>
        <w:t>performed</w:t>
      </w:r>
      <w:r w:rsidR="00A22320">
        <w:rPr>
          <w:lang w:val="en-US"/>
        </w:rPr>
        <w:t xml:space="preserve"> in order to </w:t>
      </w:r>
      <w:r w:rsidR="002950B5">
        <w:rPr>
          <w:lang w:val="en-US"/>
        </w:rPr>
        <w:t xml:space="preserve">get the </w:t>
      </w:r>
      <w:r w:rsidR="008B4FB2">
        <w:rPr>
          <w:lang w:val="en-US"/>
        </w:rPr>
        <w:t>f</w:t>
      </w:r>
      <w:r w:rsidR="002950B5">
        <w:rPr>
          <w:lang w:val="en-US"/>
        </w:rPr>
        <w:t>inal map</w:t>
      </w:r>
      <w:r w:rsidR="008B4FB2">
        <w:rPr>
          <w:lang w:val="en-US"/>
        </w:rPr>
        <w:t>. First</w:t>
      </w:r>
      <w:r w:rsidR="00CB251B">
        <w:rPr>
          <w:lang w:val="pt-AO"/>
        </w:rPr>
        <w:t>,</w:t>
      </w:r>
      <w:r w:rsidR="00CF4BA3">
        <w:rPr>
          <w:lang w:val="en-US"/>
        </w:rPr>
        <w:t xml:space="preserve"> it should be sent </w:t>
      </w:r>
      <w:r w:rsidR="00C85797">
        <w:rPr>
          <w:lang w:val="en-US"/>
        </w:rPr>
        <w:t xml:space="preserve">the </w:t>
      </w:r>
      <w:proofErr w:type="spellStart"/>
      <w:r w:rsidR="00C85797">
        <w:rPr>
          <w:lang w:val="en-US"/>
        </w:rPr>
        <w:t>url</w:t>
      </w:r>
      <w:proofErr w:type="spellEnd"/>
      <w:r w:rsidR="00C85797">
        <w:rPr>
          <w:lang w:val="en-US"/>
        </w:rPr>
        <w:t xml:space="preserve"> and its version and a</w:t>
      </w:r>
      <w:r w:rsidR="007E160C">
        <w:rPr>
          <w:lang w:val="en-US"/>
        </w:rPr>
        <w:t xml:space="preserve">fter that must </w:t>
      </w:r>
      <w:r w:rsidR="0018399C">
        <w:rPr>
          <w:lang w:val="en-US"/>
        </w:rPr>
        <w:t xml:space="preserve">be </w:t>
      </w:r>
      <w:r w:rsidR="007E160C">
        <w:rPr>
          <w:lang w:val="en-US"/>
        </w:rPr>
        <w:t>sen</w:t>
      </w:r>
      <w:r w:rsidR="0018399C">
        <w:rPr>
          <w:lang w:val="en-US"/>
        </w:rPr>
        <w:t>t</w:t>
      </w:r>
      <w:r w:rsidR="00E8289D">
        <w:rPr>
          <w:lang w:val="en-US"/>
        </w:rPr>
        <w:t xml:space="preserve"> </w:t>
      </w:r>
      <w:r w:rsidR="005662BC">
        <w:rPr>
          <w:lang w:val="en-US"/>
        </w:rPr>
        <w:t>particular parameters</w:t>
      </w:r>
      <w:r w:rsidR="00A04141">
        <w:rPr>
          <w:lang w:val="en-US"/>
        </w:rPr>
        <w:t xml:space="preserve"> in order to </w:t>
      </w:r>
      <w:r w:rsidR="007149CB">
        <w:rPr>
          <w:lang w:val="en-US"/>
        </w:rPr>
        <w:t>get</w:t>
      </w:r>
      <w:r w:rsidR="00667724">
        <w:rPr>
          <w:lang w:val="en-US"/>
        </w:rPr>
        <w:t xml:space="preserve"> back</w:t>
      </w:r>
      <w:r w:rsidR="00A04141">
        <w:rPr>
          <w:lang w:val="en-US"/>
        </w:rPr>
        <w:t xml:space="preserve"> the </w:t>
      </w:r>
      <w:r w:rsidR="00667724">
        <w:rPr>
          <w:lang w:val="en-US"/>
        </w:rPr>
        <w:t>intended map</w:t>
      </w:r>
      <w:r w:rsidR="00714122">
        <w:rPr>
          <w:lang w:val="en-US"/>
        </w:rPr>
        <w:t>.</w:t>
      </w:r>
      <w:r w:rsidR="00232F6C">
        <w:rPr>
          <w:lang w:val="en-US"/>
        </w:rPr>
        <w:t xml:space="preserve"> The flow is explained i</w:t>
      </w:r>
      <w:r w:rsidR="000F5D6E">
        <w:rPr>
          <w:lang w:val="en-US"/>
        </w:rPr>
        <w:t xml:space="preserve">n the figure </w:t>
      </w:r>
      <w:r w:rsidR="00232F6C">
        <w:rPr>
          <w:lang w:val="en-US"/>
        </w:rPr>
        <w:t>below:</w:t>
      </w:r>
    </w:p>
    <w:p w14:paraId="7B5BCA84" w14:textId="77777777" w:rsidR="00EC7787" w:rsidRDefault="00EC7787" w:rsidP="000E2C06">
      <w:pPr>
        <w:pStyle w:val="TextoNormal-IPCA"/>
        <w:ind w:firstLine="0"/>
        <w:rPr>
          <w:lang w:val="en-US"/>
        </w:rPr>
      </w:pPr>
    </w:p>
    <w:p w14:paraId="22BF4D1F" w14:textId="07E4EB14" w:rsidR="009A34CE" w:rsidRDefault="00EC7787" w:rsidP="00EC7787">
      <w:pPr>
        <w:pStyle w:val="TextoNormal-IPCA"/>
        <w:ind w:firstLine="0"/>
        <w:jc w:val="center"/>
      </w:pPr>
      <w:r>
        <w:rPr>
          <w:noProof/>
        </w:rPr>
        <w:lastRenderedPageBreak/>
        <w:drawing>
          <wp:inline distT="0" distB="0" distL="0" distR="0" wp14:anchorId="05877AE2" wp14:editId="3981ECDE">
            <wp:extent cx="2784373" cy="1702777"/>
            <wp:effectExtent l="19050" t="19050" r="16510" b="120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91282" cy="1707002"/>
                    </a:xfrm>
                    <a:prstGeom prst="rect">
                      <a:avLst/>
                    </a:prstGeom>
                    <a:ln w="3175" cap="sq" cmpd="thickThin">
                      <a:solidFill>
                        <a:srgbClr val="000000"/>
                      </a:solidFill>
                      <a:prstDash val="solid"/>
                      <a:miter lim="800000"/>
                    </a:ln>
                    <a:effectLst/>
                  </pic:spPr>
                </pic:pic>
              </a:graphicData>
            </a:graphic>
          </wp:inline>
        </w:drawing>
      </w:r>
    </w:p>
    <w:p w14:paraId="5BAC5404" w14:textId="58B2C98B" w:rsidR="00356E47" w:rsidRDefault="009A34CE" w:rsidP="00891235">
      <w:pPr>
        <w:pStyle w:val="Caption"/>
        <w:rPr>
          <w:lang w:val="en-US"/>
        </w:rPr>
      </w:pPr>
      <w:r w:rsidRPr="00296CA2">
        <w:rPr>
          <w:lang w:val="en-US"/>
        </w:rPr>
        <w:t xml:space="preserve">Figure </w:t>
      </w:r>
      <w:r>
        <w:fldChar w:fldCharType="begin"/>
      </w:r>
      <w:r w:rsidRPr="00296CA2">
        <w:rPr>
          <w:lang w:val="en-US"/>
        </w:rPr>
        <w:instrText xml:space="preserve"> SEQ Figure \* ARABIC </w:instrText>
      </w:r>
      <w:r>
        <w:fldChar w:fldCharType="separate"/>
      </w:r>
      <w:r w:rsidR="005D73B9">
        <w:rPr>
          <w:noProof/>
          <w:lang w:val="en-US"/>
        </w:rPr>
        <w:t>2</w:t>
      </w:r>
      <w:r>
        <w:fldChar w:fldCharType="end"/>
      </w:r>
      <w:r w:rsidRPr="00296CA2">
        <w:rPr>
          <w:lang w:val="en-US"/>
        </w:rPr>
        <w:t xml:space="preserve"> - First Stage: WMS Request</w:t>
      </w:r>
      <w:r w:rsidRPr="00296CA2">
        <w:rPr>
          <w:noProof/>
          <w:lang w:val="en-US"/>
        </w:rPr>
        <w:t xml:space="preserve"> Structure</w:t>
      </w:r>
    </w:p>
    <w:p w14:paraId="6459B383" w14:textId="60488A5F" w:rsidR="000F5D6E" w:rsidRDefault="000F5D6E" w:rsidP="000E2C06">
      <w:pPr>
        <w:pStyle w:val="TextoNormal-IPCA"/>
        <w:ind w:firstLine="0"/>
        <w:rPr>
          <w:lang w:val="en-US"/>
        </w:rPr>
      </w:pPr>
    </w:p>
    <w:p w14:paraId="6AF48D4D" w14:textId="77777777" w:rsidR="007D352D" w:rsidRDefault="00891235" w:rsidP="007D352D">
      <w:pPr>
        <w:pStyle w:val="TextoNormal-IPCA"/>
        <w:keepNext/>
        <w:ind w:firstLine="0"/>
        <w:jc w:val="center"/>
      </w:pPr>
      <w:r>
        <w:rPr>
          <w:noProof/>
        </w:rPr>
        <w:drawing>
          <wp:inline distT="0" distB="0" distL="0" distR="0" wp14:anchorId="5B1F310C" wp14:editId="6BEE395C">
            <wp:extent cx="2802890" cy="1581785"/>
            <wp:effectExtent l="19050" t="19050" r="16510"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2927" r="1320"/>
                    <a:stretch/>
                  </pic:blipFill>
                  <pic:spPr bwMode="auto">
                    <a:xfrm>
                      <a:off x="0" y="0"/>
                      <a:ext cx="2825733" cy="1594676"/>
                    </a:xfrm>
                    <a:prstGeom prst="rect">
                      <a:avLst/>
                    </a:prstGeom>
                    <a:ln w="3175" cap="sq" cmpd="thickThin"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a:graphicData>
            </a:graphic>
          </wp:inline>
        </w:drawing>
      </w:r>
    </w:p>
    <w:p w14:paraId="59F139EC" w14:textId="1C893869" w:rsidR="000F5D6E" w:rsidRPr="00CB251B" w:rsidRDefault="007D352D" w:rsidP="007D352D">
      <w:pPr>
        <w:pStyle w:val="Caption"/>
        <w:rPr>
          <w:lang w:val="pt-AO"/>
        </w:rPr>
      </w:pPr>
      <w:r w:rsidRPr="008F214D">
        <w:rPr>
          <w:lang w:val="en-US"/>
        </w:rPr>
        <w:t xml:space="preserve">Figure </w:t>
      </w:r>
      <w:r>
        <w:fldChar w:fldCharType="begin"/>
      </w:r>
      <w:r w:rsidRPr="008F214D">
        <w:rPr>
          <w:lang w:val="en-US"/>
        </w:rPr>
        <w:instrText xml:space="preserve"> SEQ Figure \* ARABIC </w:instrText>
      </w:r>
      <w:r>
        <w:fldChar w:fldCharType="separate"/>
      </w:r>
      <w:r w:rsidR="005D73B9">
        <w:rPr>
          <w:noProof/>
          <w:lang w:val="en-US"/>
        </w:rPr>
        <w:t>3</w:t>
      </w:r>
      <w:r>
        <w:fldChar w:fldCharType="end"/>
      </w:r>
      <w:r w:rsidRPr="008F214D">
        <w:rPr>
          <w:lang w:val="en-US"/>
        </w:rPr>
        <w:t xml:space="preserve"> - Second Stage: WMS Image Request</w:t>
      </w:r>
    </w:p>
    <w:p w14:paraId="4F6130EC" w14:textId="76D5BEE7" w:rsidR="000F5D6E" w:rsidRDefault="000F5D6E" w:rsidP="000E2C06">
      <w:pPr>
        <w:pStyle w:val="TextoNormal-IPCA"/>
        <w:ind w:firstLine="0"/>
        <w:rPr>
          <w:lang w:val="en-US"/>
        </w:rPr>
      </w:pPr>
    </w:p>
    <w:p w14:paraId="09A06C48" w14:textId="3343987D" w:rsidR="000F5D6E" w:rsidRDefault="00E141A5" w:rsidP="000E2C06">
      <w:pPr>
        <w:pStyle w:val="TextoNormal-IPCA"/>
        <w:ind w:firstLine="0"/>
        <w:rPr>
          <w:lang w:val="en-US"/>
        </w:rPr>
      </w:pPr>
      <w:r>
        <w:rPr>
          <w:lang w:val="en-US"/>
        </w:rPr>
        <w:t>On code side</w:t>
      </w:r>
      <w:r w:rsidR="00B8795A">
        <w:rPr>
          <w:lang w:val="en-US"/>
        </w:rPr>
        <w:t>,</w:t>
      </w:r>
      <w:r>
        <w:rPr>
          <w:lang w:val="en-US"/>
        </w:rPr>
        <w:t xml:space="preserve"> th</w:t>
      </w:r>
      <w:r w:rsidR="00B8795A">
        <w:rPr>
          <w:lang w:val="en-US"/>
        </w:rPr>
        <w:t>ese</w:t>
      </w:r>
      <w:r>
        <w:rPr>
          <w:lang w:val="en-US"/>
        </w:rPr>
        <w:t xml:space="preserve"> </w:t>
      </w:r>
      <w:r w:rsidR="00B8795A">
        <w:rPr>
          <w:lang w:val="en-US"/>
        </w:rPr>
        <w:t xml:space="preserve">operations </w:t>
      </w:r>
      <w:r w:rsidR="00D55D38">
        <w:rPr>
          <w:lang w:val="en-US"/>
        </w:rPr>
        <w:t>can be</w:t>
      </w:r>
      <w:r w:rsidR="00B8795A">
        <w:rPr>
          <w:lang w:val="en-US"/>
        </w:rPr>
        <w:t xml:space="preserve"> executed </w:t>
      </w:r>
      <w:r w:rsidR="00D146A1">
        <w:rPr>
          <w:lang w:val="en-US"/>
        </w:rPr>
        <w:t xml:space="preserve">using </w:t>
      </w:r>
      <w:proofErr w:type="spellStart"/>
      <w:r w:rsidR="00D146A1" w:rsidRPr="00D146A1">
        <w:rPr>
          <w:b/>
          <w:bCs/>
          <w:i/>
          <w:iCs/>
          <w:lang w:val="en-US"/>
        </w:rPr>
        <w:t>owslib</w:t>
      </w:r>
      <w:proofErr w:type="spellEnd"/>
      <w:r w:rsidR="00D146A1">
        <w:rPr>
          <w:b/>
          <w:bCs/>
          <w:i/>
          <w:iCs/>
          <w:lang w:val="en-US"/>
        </w:rPr>
        <w:t xml:space="preserve"> </w:t>
      </w:r>
      <w:r w:rsidR="005742C8">
        <w:rPr>
          <w:lang w:val="en-US"/>
        </w:rPr>
        <w:t xml:space="preserve">library for python. When using </w:t>
      </w:r>
      <w:r w:rsidR="00364AC8">
        <w:rPr>
          <w:lang w:val="en-US"/>
        </w:rPr>
        <w:t xml:space="preserve">it, it must be </w:t>
      </w:r>
      <w:r w:rsidR="005C33CA">
        <w:rPr>
          <w:lang w:val="en-US"/>
        </w:rPr>
        <w:t xml:space="preserve">imported </w:t>
      </w:r>
      <w:proofErr w:type="spellStart"/>
      <w:r w:rsidR="006C7670" w:rsidRPr="006C7670">
        <w:rPr>
          <w:b/>
          <w:bCs/>
          <w:i/>
          <w:iCs/>
          <w:lang w:val="en-US"/>
        </w:rPr>
        <w:t>WebMapService</w:t>
      </w:r>
      <w:proofErr w:type="spellEnd"/>
      <w:r w:rsidR="006C7670">
        <w:rPr>
          <w:b/>
          <w:bCs/>
          <w:i/>
          <w:iCs/>
          <w:lang w:val="en-US"/>
        </w:rPr>
        <w:t xml:space="preserve"> </w:t>
      </w:r>
      <w:r w:rsidR="006C7670">
        <w:rPr>
          <w:lang w:val="en-US"/>
        </w:rPr>
        <w:t>class. After this step</w:t>
      </w:r>
      <w:r w:rsidR="00401BFE">
        <w:rPr>
          <w:lang w:val="en-US"/>
        </w:rPr>
        <w:t xml:space="preserve"> </w:t>
      </w:r>
      <w:r w:rsidR="003429A3">
        <w:rPr>
          <w:lang w:val="en-US"/>
        </w:rPr>
        <w:t>it is possible</w:t>
      </w:r>
      <w:r w:rsidR="00B63794">
        <w:rPr>
          <w:lang w:val="en-US"/>
        </w:rPr>
        <w:t xml:space="preserve"> to request any map available on the service as shown in the next figure:</w:t>
      </w:r>
    </w:p>
    <w:p w14:paraId="433DC0F6" w14:textId="33207722" w:rsidR="00A242DC" w:rsidRDefault="00A242DC" w:rsidP="000E2C06">
      <w:pPr>
        <w:pStyle w:val="TextoNormal-IPCA"/>
        <w:ind w:firstLine="0"/>
        <w:rPr>
          <w:lang w:val="en-US"/>
        </w:rPr>
      </w:pPr>
    </w:p>
    <w:p w14:paraId="48E32CBC" w14:textId="77777777" w:rsidR="00A242DC" w:rsidRDefault="00A242DC" w:rsidP="00A242DC">
      <w:pPr>
        <w:pStyle w:val="TextoNormal-IPCA"/>
        <w:keepNext/>
        <w:ind w:firstLine="0"/>
        <w:jc w:val="center"/>
      </w:pPr>
      <w:r>
        <w:rPr>
          <w:noProof/>
        </w:rPr>
        <w:drawing>
          <wp:inline distT="0" distB="0" distL="0" distR="0" wp14:anchorId="2EB288EC" wp14:editId="7AF9897D">
            <wp:extent cx="4710759" cy="18497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23309" cy="1854683"/>
                    </a:xfrm>
                    <a:prstGeom prst="rect">
                      <a:avLst/>
                    </a:prstGeom>
                  </pic:spPr>
                </pic:pic>
              </a:graphicData>
            </a:graphic>
          </wp:inline>
        </w:drawing>
      </w:r>
    </w:p>
    <w:p w14:paraId="7F871E0D" w14:textId="30883AFF" w:rsidR="00A242DC" w:rsidRDefault="00A242DC" w:rsidP="00A242DC">
      <w:pPr>
        <w:pStyle w:val="Caption"/>
        <w:rPr>
          <w:lang w:val="en-US"/>
        </w:rPr>
      </w:pPr>
      <w:r w:rsidRPr="00C6464E">
        <w:rPr>
          <w:lang w:val="en-US"/>
        </w:rPr>
        <w:t xml:space="preserve">Figure </w:t>
      </w:r>
      <w:r>
        <w:fldChar w:fldCharType="begin"/>
      </w:r>
      <w:r w:rsidRPr="00C6464E">
        <w:rPr>
          <w:lang w:val="en-US"/>
        </w:rPr>
        <w:instrText xml:space="preserve"> SEQ Figure \* ARABIC </w:instrText>
      </w:r>
      <w:r>
        <w:fldChar w:fldCharType="separate"/>
      </w:r>
      <w:r w:rsidR="005D73B9">
        <w:rPr>
          <w:noProof/>
          <w:lang w:val="en-US"/>
        </w:rPr>
        <w:t>4</w:t>
      </w:r>
      <w:r>
        <w:fldChar w:fldCharType="end"/>
      </w:r>
      <w:r w:rsidRPr="00C6464E">
        <w:rPr>
          <w:lang w:val="en-US"/>
        </w:rPr>
        <w:t xml:space="preserve"> - Code snip invoking a WMS service and saving the returned image</w:t>
      </w:r>
    </w:p>
    <w:p w14:paraId="0333FEC9" w14:textId="7CC20E9A" w:rsidR="000F5D6E" w:rsidRDefault="000F5D6E" w:rsidP="000E2C06">
      <w:pPr>
        <w:pStyle w:val="TextoNormal-IPCA"/>
        <w:ind w:firstLine="0"/>
        <w:rPr>
          <w:lang w:val="en-US"/>
        </w:rPr>
      </w:pPr>
    </w:p>
    <w:p w14:paraId="38B9D0C9" w14:textId="47FF1108" w:rsidR="00066A74" w:rsidRDefault="00066A74" w:rsidP="00D779E9">
      <w:pPr>
        <w:pStyle w:val="TextoNormal-IPCA"/>
        <w:ind w:firstLine="0"/>
        <w:rPr>
          <w:lang w:val="en-US"/>
        </w:rPr>
      </w:pPr>
    </w:p>
    <w:p w14:paraId="1F3D2F55" w14:textId="094D980A" w:rsidR="00D779E9" w:rsidRDefault="00D779E9" w:rsidP="00D779E9">
      <w:pPr>
        <w:pStyle w:val="TextoNormal-IPCA"/>
        <w:ind w:firstLine="0"/>
        <w:rPr>
          <w:lang w:val="en-US"/>
        </w:rPr>
      </w:pPr>
    </w:p>
    <w:p w14:paraId="29975C58" w14:textId="77777777" w:rsidR="00D779E9" w:rsidRPr="00715F23" w:rsidRDefault="00D779E9" w:rsidP="00D779E9">
      <w:pPr>
        <w:pStyle w:val="TextoNormal-IPCA"/>
        <w:ind w:firstLine="0"/>
        <w:rPr>
          <w:lang w:val="en-US"/>
        </w:rPr>
      </w:pPr>
    </w:p>
    <w:p w14:paraId="4B8B8137" w14:textId="12770EF3" w:rsidR="00066A74" w:rsidRPr="00715F23" w:rsidRDefault="00D779E9" w:rsidP="00D779E9">
      <w:pPr>
        <w:pStyle w:val="Heading2"/>
        <w:numPr>
          <w:ilvl w:val="0"/>
          <w:numId w:val="0"/>
        </w:numPr>
        <w:rPr>
          <w:lang w:val="en-US"/>
        </w:rPr>
      </w:pPr>
      <w:bookmarkStart w:id="45" w:name="_Toc32575172"/>
      <w:r w:rsidRPr="00715F23">
        <w:rPr>
          <w:lang w:val="en-US"/>
        </w:rPr>
        <w:lastRenderedPageBreak/>
        <w:t xml:space="preserve">2.2 </w:t>
      </w:r>
      <w:r w:rsidR="00953701" w:rsidRPr="00715F23">
        <w:rPr>
          <w:lang w:val="en-US"/>
        </w:rPr>
        <w:t>Data Processing</w:t>
      </w:r>
      <w:bookmarkEnd w:id="45"/>
    </w:p>
    <w:p w14:paraId="7C852D4E" w14:textId="7BCB966E" w:rsidR="00A95025" w:rsidRPr="00715F23" w:rsidRDefault="00A95025" w:rsidP="00A95025">
      <w:pPr>
        <w:rPr>
          <w:lang w:val="en-US"/>
        </w:rPr>
      </w:pPr>
    </w:p>
    <w:p w14:paraId="44418F84" w14:textId="5A5A67FC" w:rsidR="00066A74" w:rsidRDefault="00176976" w:rsidP="00066A74">
      <w:pPr>
        <w:pStyle w:val="TextoNormal-IPCA"/>
        <w:rPr>
          <w:lang w:val="en-US"/>
        </w:rPr>
      </w:pPr>
      <w:r w:rsidRPr="00872B66">
        <w:rPr>
          <w:lang w:val="en-US"/>
        </w:rPr>
        <w:t>Durin</w:t>
      </w:r>
      <w:r w:rsidR="00872B66" w:rsidRPr="00872B66">
        <w:rPr>
          <w:lang w:val="en-US"/>
        </w:rPr>
        <w:t xml:space="preserve">g </w:t>
      </w:r>
      <w:r w:rsidR="00351F47">
        <w:rPr>
          <w:lang w:val="en-US"/>
        </w:rPr>
        <w:t>this work</w:t>
      </w:r>
      <w:r w:rsidR="00E45BFF">
        <w:rPr>
          <w:lang w:val="en-US"/>
        </w:rPr>
        <w:t xml:space="preserve"> it was necessary</w:t>
      </w:r>
      <w:r w:rsidR="00351F47">
        <w:rPr>
          <w:lang w:val="en-US"/>
        </w:rPr>
        <w:t xml:space="preserve"> develop a </w:t>
      </w:r>
      <w:r w:rsidR="00621B2D">
        <w:rPr>
          <w:lang w:val="en-US"/>
        </w:rPr>
        <w:t>program to generat</w:t>
      </w:r>
      <w:r w:rsidR="00353491">
        <w:rPr>
          <w:lang w:val="en-US"/>
        </w:rPr>
        <w:t>e the image</w:t>
      </w:r>
      <w:r w:rsidR="00030264">
        <w:rPr>
          <w:lang w:val="en-US"/>
        </w:rPr>
        <w:t>s</w:t>
      </w:r>
      <w:r w:rsidR="00353491">
        <w:rPr>
          <w:lang w:val="en-US"/>
        </w:rPr>
        <w:t xml:space="preserve"> needed to train </w:t>
      </w:r>
      <w:r w:rsidR="0018399C">
        <w:rPr>
          <w:lang w:val="en-US"/>
        </w:rPr>
        <w:t>the</w:t>
      </w:r>
      <w:r w:rsidR="00353491">
        <w:rPr>
          <w:lang w:val="en-US"/>
        </w:rPr>
        <w:t xml:space="preserve"> neural network</w:t>
      </w:r>
      <w:r w:rsidR="00030264">
        <w:rPr>
          <w:lang w:val="en-US"/>
        </w:rPr>
        <w:t xml:space="preserve">. To do so, </w:t>
      </w:r>
      <w:r w:rsidR="00715F23">
        <w:rPr>
          <w:lang w:val="en-US"/>
        </w:rPr>
        <w:t>it was used</w:t>
      </w:r>
      <w:r w:rsidR="00030264">
        <w:rPr>
          <w:lang w:val="en-US"/>
        </w:rPr>
        <w:t xml:space="preserve"> </w:t>
      </w:r>
      <w:r w:rsidR="00B7323C">
        <w:rPr>
          <w:lang w:val="en-US"/>
        </w:rPr>
        <w:t xml:space="preserve">Visual Studio Code IDE to develop the program and Python </w:t>
      </w:r>
      <w:r w:rsidR="007219FB">
        <w:rPr>
          <w:lang w:val="en-US"/>
        </w:rPr>
        <w:t>3.7.4 version as programming</w:t>
      </w:r>
      <w:r w:rsidR="00715F23">
        <w:rPr>
          <w:lang w:val="en-US"/>
        </w:rPr>
        <w:t xml:space="preserve"> language</w:t>
      </w:r>
      <w:r w:rsidR="007219FB">
        <w:rPr>
          <w:lang w:val="en-US"/>
        </w:rPr>
        <w:t xml:space="preserve">. </w:t>
      </w:r>
      <w:r w:rsidR="00715F23">
        <w:rPr>
          <w:lang w:val="en-US"/>
        </w:rPr>
        <w:t xml:space="preserve"> It was also necessary save the files generated during the development in a cloud repository, for this purpose it was made an integration between the Visual Studio Code and GitHub where it was created</w:t>
      </w:r>
      <w:r w:rsidR="00876715">
        <w:rPr>
          <w:lang w:val="en-US"/>
        </w:rPr>
        <w:t xml:space="preserve"> a repository folder only for final code releases.</w:t>
      </w:r>
    </w:p>
    <w:p w14:paraId="7C0DADF9" w14:textId="77777777" w:rsidR="00B13BD1" w:rsidRDefault="00B13BD1" w:rsidP="00066A74">
      <w:pPr>
        <w:pStyle w:val="TextoNormal-IPCA"/>
        <w:rPr>
          <w:lang w:val="en-US"/>
        </w:rPr>
      </w:pPr>
    </w:p>
    <w:p w14:paraId="5DF484E8" w14:textId="089BABE6" w:rsidR="00876715" w:rsidRDefault="00876715" w:rsidP="00066A74">
      <w:pPr>
        <w:pStyle w:val="TextoNormal-IPCA"/>
        <w:rPr>
          <w:lang w:val="en-US"/>
        </w:rPr>
      </w:pPr>
    </w:p>
    <w:p w14:paraId="3C3CFDDD" w14:textId="4941C889" w:rsidR="00876715" w:rsidRDefault="00876715" w:rsidP="00876715">
      <w:pPr>
        <w:pStyle w:val="Heading3"/>
        <w:numPr>
          <w:ilvl w:val="0"/>
          <w:numId w:val="0"/>
        </w:numPr>
        <w:rPr>
          <w:lang w:val="en-US"/>
        </w:rPr>
      </w:pPr>
      <w:bookmarkStart w:id="46" w:name="_Toc32575173"/>
      <w:r w:rsidRPr="00876715">
        <w:rPr>
          <w:lang w:val="en-US"/>
        </w:rPr>
        <w:t>2.2.1 Program Workflow</w:t>
      </w:r>
      <w:bookmarkEnd w:id="46"/>
    </w:p>
    <w:p w14:paraId="7BB6FB5E" w14:textId="77777777" w:rsidR="00B13BD1" w:rsidRPr="00B13BD1" w:rsidRDefault="00B13BD1" w:rsidP="00B13BD1">
      <w:pPr>
        <w:rPr>
          <w:lang w:val="en-US"/>
        </w:rPr>
      </w:pPr>
    </w:p>
    <w:p w14:paraId="0AE3D5D0" w14:textId="27F27177" w:rsidR="00876715" w:rsidRDefault="00876715" w:rsidP="00876715">
      <w:pPr>
        <w:pStyle w:val="TextoNormal-IPCA"/>
        <w:rPr>
          <w:lang w:val="en-US"/>
        </w:rPr>
      </w:pPr>
      <w:r w:rsidRPr="00876715">
        <w:rPr>
          <w:lang w:val="en-US"/>
        </w:rPr>
        <w:t>The program i</w:t>
      </w:r>
      <w:r>
        <w:rPr>
          <w:lang w:val="en-US"/>
        </w:rPr>
        <w:t>s composed by 3 parts: Interface, Shape</w:t>
      </w:r>
      <w:r w:rsidR="00CF07D5">
        <w:rPr>
          <w:lang w:val="en-US"/>
        </w:rPr>
        <w:t>file</w:t>
      </w:r>
      <w:r w:rsidR="00B13BD1">
        <w:rPr>
          <w:lang w:val="en-US"/>
        </w:rPr>
        <w:t xml:space="preserve"> Iteration</w:t>
      </w:r>
      <w:r>
        <w:rPr>
          <w:lang w:val="en-US"/>
        </w:rPr>
        <w:t xml:space="preserve"> Processing and </w:t>
      </w:r>
      <w:r w:rsidR="00A56920">
        <w:rPr>
          <w:lang w:val="en-US"/>
        </w:rPr>
        <w:t>Images Generation</w:t>
      </w:r>
      <w:r w:rsidR="008C2C68">
        <w:rPr>
          <w:lang w:val="en-US"/>
        </w:rPr>
        <w:t xml:space="preserve"> using shape and WMS.</w:t>
      </w:r>
    </w:p>
    <w:p w14:paraId="2EF3A7EB" w14:textId="059CF236" w:rsidR="00876715" w:rsidRDefault="00876715" w:rsidP="00876715">
      <w:pPr>
        <w:pStyle w:val="TextoNormal-IPCA"/>
        <w:rPr>
          <w:lang w:val="en-US"/>
        </w:rPr>
      </w:pPr>
      <w:r>
        <w:rPr>
          <w:lang w:val="en-US"/>
        </w:rPr>
        <w:t>Th</w:t>
      </w:r>
      <w:r w:rsidR="00B13BD1">
        <w:rPr>
          <w:lang w:val="en-US"/>
        </w:rPr>
        <w:t>e result is a folder tree where each shape match with a folder containing the corresponding COS image, shape image and altitude image.</w:t>
      </w:r>
    </w:p>
    <w:p w14:paraId="4AE4DEBD" w14:textId="4F882391" w:rsidR="00B13BD1" w:rsidRDefault="00B13BD1" w:rsidP="00B12905">
      <w:pPr>
        <w:pStyle w:val="TextoNormal-IPCA"/>
        <w:ind w:firstLine="0"/>
        <w:rPr>
          <w:lang w:val="en-US"/>
        </w:rPr>
      </w:pPr>
    </w:p>
    <w:p w14:paraId="241C5EE0" w14:textId="77777777" w:rsidR="00B12905" w:rsidRPr="00B84F73" w:rsidRDefault="00B12905" w:rsidP="00B12905">
      <w:pPr>
        <w:pStyle w:val="TextoNormal-IPCA"/>
        <w:ind w:firstLine="0"/>
        <w:rPr>
          <w:lang w:val="en-US"/>
        </w:rPr>
      </w:pPr>
    </w:p>
    <w:p w14:paraId="6F708705" w14:textId="275F7BD4" w:rsidR="00B12905" w:rsidRPr="00B84F73" w:rsidRDefault="00B12905" w:rsidP="00B12905">
      <w:pPr>
        <w:pStyle w:val="Heading4"/>
        <w:numPr>
          <w:ilvl w:val="0"/>
          <w:numId w:val="0"/>
        </w:numPr>
        <w:rPr>
          <w:lang w:val="en-US"/>
        </w:rPr>
      </w:pPr>
      <w:bookmarkStart w:id="47" w:name="_Toc32575174"/>
      <w:r w:rsidRPr="00B84F73">
        <w:rPr>
          <w:lang w:val="en-US"/>
        </w:rPr>
        <w:t>2.2.1.1 Interface</w:t>
      </w:r>
      <w:bookmarkEnd w:id="47"/>
    </w:p>
    <w:p w14:paraId="151E41F2" w14:textId="100FC725" w:rsidR="00B12905" w:rsidRPr="00B84F73" w:rsidRDefault="00B12905" w:rsidP="00B12905">
      <w:pPr>
        <w:rPr>
          <w:lang w:val="en-US"/>
        </w:rPr>
      </w:pPr>
    </w:p>
    <w:p w14:paraId="72F807D1" w14:textId="5F9506D7" w:rsidR="00BB0B08" w:rsidRDefault="00BB0B08" w:rsidP="00BB0B08">
      <w:pPr>
        <w:pStyle w:val="TextoNormal-IPCA"/>
        <w:rPr>
          <w:lang w:val="en-US"/>
        </w:rPr>
      </w:pPr>
      <w:r w:rsidRPr="00BB0B08">
        <w:rPr>
          <w:lang w:val="en-US"/>
        </w:rPr>
        <w:t>The interface of this p</w:t>
      </w:r>
      <w:r>
        <w:rPr>
          <w:lang w:val="en-US"/>
        </w:rPr>
        <w:t>rogram appears to become easier the interaction between the user and all program process.</w:t>
      </w:r>
      <w:r w:rsidRPr="00BB0B08">
        <w:rPr>
          <w:lang w:val="en-US"/>
        </w:rPr>
        <w:t xml:space="preserve"> </w:t>
      </w:r>
    </w:p>
    <w:p w14:paraId="084F5AD5" w14:textId="77777777" w:rsidR="00BB0B08" w:rsidRPr="00BB0B08" w:rsidRDefault="00BB0B08" w:rsidP="00BB0B08">
      <w:pPr>
        <w:pStyle w:val="TextoNormal-IPCA"/>
        <w:rPr>
          <w:lang w:val="en-US"/>
        </w:rPr>
      </w:pPr>
    </w:p>
    <w:p w14:paraId="3050C1A1" w14:textId="64836909" w:rsidR="00BB0B08" w:rsidRPr="00B84F73" w:rsidRDefault="00874C8A" w:rsidP="00874C8A">
      <w:pPr>
        <w:pStyle w:val="Heading5"/>
        <w:numPr>
          <w:ilvl w:val="0"/>
          <w:numId w:val="0"/>
        </w:numPr>
        <w:ind w:left="142"/>
        <w:rPr>
          <w:lang w:val="en-US"/>
        </w:rPr>
      </w:pPr>
      <w:bookmarkStart w:id="48" w:name="_Toc32575175"/>
      <w:r w:rsidRPr="00B84F73">
        <w:rPr>
          <w:lang w:val="en-US"/>
        </w:rPr>
        <w:t>2.2.1.1.1 Interface Layout</w:t>
      </w:r>
      <w:bookmarkEnd w:id="48"/>
    </w:p>
    <w:p w14:paraId="20616D77" w14:textId="74ED8D6D" w:rsidR="00E05793" w:rsidRPr="00B84F73" w:rsidRDefault="00E05793" w:rsidP="00E05793">
      <w:pPr>
        <w:rPr>
          <w:lang w:val="en-US"/>
        </w:rPr>
      </w:pPr>
    </w:p>
    <w:p w14:paraId="58577D91" w14:textId="1568826F" w:rsidR="00E05793" w:rsidRPr="00E05793" w:rsidRDefault="00E05793" w:rsidP="00E05793">
      <w:pPr>
        <w:rPr>
          <w:lang w:val="en-US"/>
        </w:rPr>
      </w:pPr>
      <w:r w:rsidRPr="00E05793">
        <w:rPr>
          <w:lang w:val="en-US"/>
        </w:rPr>
        <w:t>The layout is composed b</w:t>
      </w:r>
      <w:r>
        <w:rPr>
          <w:lang w:val="en-US"/>
        </w:rPr>
        <w:t>y one label next to a button “</w:t>
      </w:r>
      <w:r w:rsidRPr="00E05793">
        <w:rPr>
          <w:i/>
          <w:iCs/>
          <w:lang w:val="en-US"/>
        </w:rPr>
        <w:t>Load Shape File</w:t>
      </w:r>
      <w:r>
        <w:rPr>
          <w:lang w:val="en-US"/>
        </w:rPr>
        <w:t xml:space="preserve">” to get the path until the shapefile </w:t>
      </w:r>
      <w:r w:rsidR="0018399C">
        <w:rPr>
          <w:lang w:val="en-US"/>
        </w:rPr>
        <w:t>intended to be</w:t>
      </w:r>
      <w:r>
        <w:rPr>
          <w:lang w:val="en-US"/>
        </w:rPr>
        <w:t xml:space="preserve"> process</w:t>
      </w:r>
      <w:r w:rsidR="0018399C">
        <w:rPr>
          <w:lang w:val="en-US"/>
        </w:rPr>
        <w:t>ed</w:t>
      </w:r>
      <w:r w:rsidR="00FB1F41">
        <w:rPr>
          <w:lang w:val="en-US"/>
        </w:rPr>
        <w:t>.</w:t>
      </w:r>
      <w:r>
        <w:rPr>
          <w:lang w:val="en-US"/>
        </w:rPr>
        <w:t xml:space="preserve"> </w:t>
      </w:r>
      <w:r w:rsidR="00FB1F41">
        <w:rPr>
          <w:lang w:val="en-US"/>
        </w:rPr>
        <w:t>T</w:t>
      </w:r>
      <w:r>
        <w:rPr>
          <w:lang w:val="en-US"/>
        </w:rPr>
        <w:t>wo radio buttons, one for processing shapefiles and other to generate the final images that will feed our neural network</w:t>
      </w:r>
      <w:r w:rsidR="00914A5B">
        <w:rPr>
          <w:lang w:val="en-US"/>
        </w:rPr>
        <w:t>,</w:t>
      </w:r>
      <w:r>
        <w:rPr>
          <w:lang w:val="en-US"/>
        </w:rPr>
        <w:t xml:space="preserve"> and finally two buttons at the bottom to proceed with the process or to exit the application. </w:t>
      </w:r>
    </w:p>
    <w:p w14:paraId="48579FDF" w14:textId="271DE5C7" w:rsidR="00BB0B08" w:rsidRPr="00E05793" w:rsidRDefault="00BB0B08" w:rsidP="00B12905">
      <w:pPr>
        <w:rPr>
          <w:lang w:val="en-US"/>
        </w:rPr>
      </w:pPr>
    </w:p>
    <w:p w14:paraId="06BC7EB0" w14:textId="77777777" w:rsidR="00FB1F41" w:rsidRDefault="00874C8A" w:rsidP="00FB1F41">
      <w:pPr>
        <w:keepNext/>
        <w:jc w:val="center"/>
      </w:pPr>
      <w:r>
        <w:rPr>
          <w:noProof/>
        </w:rPr>
        <w:drawing>
          <wp:inline distT="0" distB="0" distL="0" distR="0" wp14:anchorId="430FEA16" wp14:editId="0F7F9149">
            <wp:extent cx="4044743" cy="1351011"/>
            <wp:effectExtent l="19050" t="19050" r="13335" b="209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110943" cy="1373123"/>
                    </a:xfrm>
                    <a:prstGeom prst="rect">
                      <a:avLst/>
                    </a:prstGeom>
                    <a:ln w="3175" cap="sq" cmpd="thickThin">
                      <a:solidFill>
                        <a:schemeClr val="tx1"/>
                      </a:solidFill>
                      <a:prstDash val="solid"/>
                      <a:miter lim="800000"/>
                    </a:ln>
                    <a:effectLst/>
                  </pic:spPr>
                </pic:pic>
              </a:graphicData>
            </a:graphic>
          </wp:inline>
        </w:drawing>
      </w:r>
    </w:p>
    <w:p w14:paraId="642813C1" w14:textId="1FE93251" w:rsidR="00FB1F41" w:rsidRPr="00FB1F41" w:rsidRDefault="00FB1F41" w:rsidP="00FB1F41">
      <w:pPr>
        <w:pStyle w:val="Caption"/>
        <w:rPr>
          <w:lang w:val="en-US"/>
        </w:rPr>
      </w:pPr>
      <w:r w:rsidRPr="00FB1F41">
        <w:rPr>
          <w:lang w:val="en-US"/>
        </w:rPr>
        <w:t>Figur</w:t>
      </w:r>
      <w:r>
        <w:rPr>
          <w:lang w:val="en-US"/>
        </w:rPr>
        <w:t>e</w:t>
      </w:r>
      <w:r w:rsidRPr="00FB1F41">
        <w:rPr>
          <w:lang w:val="en-US"/>
        </w:rPr>
        <w:t xml:space="preserve"> 5 - Interface Application Layout </w:t>
      </w:r>
      <w:r>
        <w:rPr>
          <w:lang w:val="en-US"/>
        </w:rPr>
        <w:t>when second radio button is checked (default behavior)</w:t>
      </w:r>
    </w:p>
    <w:p w14:paraId="117CA165" w14:textId="3ADE668A" w:rsidR="00874C8A" w:rsidRDefault="00FB1F41" w:rsidP="00FB1F41">
      <w:pPr>
        <w:jc w:val="left"/>
        <w:rPr>
          <w:lang w:val="en-US"/>
        </w:rPr>
      </w:pPr>
      <w:r w:rsidRPr="00FB1F41">
        <w:rPr>
          <w:lang w:val="en-US"/>
        </w:rPr>
        <w:lastRenderedPageBreak/>
        <w:t xml:space="preserve">Additionally, in case the first button is checked, </w:t>
      </w:r>
      <w:r>
        <w:rPr>
          <w:lang w:val="en-US"/>
        </w:rPr>
        <w:t>it appears</w:t>
      </w:r>
      <w:r w:rsidRPr="00FB1F41">
        <w:rPr>
          <w:lang w:val="en-US"/>
        </w:rPr>
        <w:t xml:space="preserve"> also </w:t>
      </w:r>
      <w:r>
        <w:rPr>
          <w:lang w:val="en-US"/>
        </w:rPr>
        <w:t>a second label next to button “</w:t>
      </w:r>
      <w:r>
        <w:rPr>
          <w:i/>
          <w:iCs/>
          <w:lang w:val="en-US"/>
        </w:rPr>
        <w:t>Select Save Path</w:t>
      </w:r>
      <w:r>
        <w:rPr>
          <w:lang w:val="en-US"/>
        </w:rPr>
        <w:t xml:space="preserve">” and two extra input labels </w:t>
      </w:r>
      <w:r w:rsidR="00914A5B">
        <w:rPr>
          <w:lang w:val="en-US"/>
        </w:rPr>
        <w:t>bellow,</w:t>
      </w:r>
      <w:r>
        <w:rPr>
          <w:lang w:val="en-US"/>
        </w:rPr>
        <w:t xml:space="preserve"> </w:t>
      </w:r>
      <w:r w:rsidR="00914A5B">
        <w:rPr>
          <w:lang w:val="en-US"/>
        </w:rPr>
        <w:t>which have</w:t>
      </w:r>
      <w:r>
        <w:rPr>
          <w:lang w:val="en-US"/>
        </w:rPr>
        <w:t xml:space="preserve"> the limits we want filter for our shapefile.</w:t>
      </w:r>
    </w:p>
    <w:p w14:paraId="0AA4B465" w14:textId="6BA94661" w:rsidR="00FB1F41" w:rsidRDefault="00FB1F41" w:rsidP="00FB1F41">
      <w:pPr>
        <w:jc w:val="left"/>
        <w:rPr>
          <w:lang w:val="en-US"/>
        </w:rPr>
      </w:pPr>
    </w:p>
    <w:p w14:paraId="6FCE5024" w14:textId="77777777" w:rsidR="00FB1F41" w:rsidRDefault="00FB1F41" w:rsidP="00FB1F41">
      <w:pPr>
        <w:keepNext/>
        <w:jc w:val="center"/>
      </w:pPr>
      <w:r>
        <w:rPr>
          <w:noProof/>
        </w:rPr>
        <w:drawing>
          <wp:inline distT="0" distB="0" distL="0" distR="0" wp14:anchorId="51BA79A5" wp14:editId="4999A8F4">
            <wp:extent cx="4011057" cy="1331489"/>
            <wp:effectExtent l="19050" t="19050" r="8890" b="215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752"/>
                    <a:stretch/>
                  </pic:blipFill>
                  <pic:spPr bwMode="auto">
                    <a:xfrm>
                      <a:off x="0" y="0"/>
                      <a:ext cx="4097237" cy="1360097"/>
                    </a:xfrm>
                    <a:prstGeom prst="rect">
                      <a:avLst/>
                    </a:prstGeom>
                    <a:ln w="3175" cap="sq" cmpd="thickThin">
                      <a:solidFill>
                        <a:schemeClr val="tx1"/>
                      </a:solidFill>
                      <a:prstDash val="solid"/>
                      <a:miter lim="800000"/>
                    </a:ln>
                    <a:effectLst/>
                    <a:extLst>
                      <a:ext uri="{53640926-AAD7-44D8-BBD7-CCE9431645EC}">
                        <a14:shadowObscured xmlns:a14="http://schemas.microsoft.com/office/drawing/2010/main"/>
                      </a:ext>
                    </a:extLst>
                  </pic:spPr>
                </pic:pic>
              </a:graphicData>
            </a:graphic>
          </wp:inline>
        </w:drawing>
      </w:r>
    </w:p>
    <w:p w14:paraId="57FDE036" w14:textId="2E0EB523" w:rsidR="00FB1F41" w:rsidRPr="00FB1F41" w:rsidRDefault="00FB1F41" w:rsidP="00FB1F41">
      <w:pPr>
        <w:pStyle w:val="Caption"/>
        <w:rPr>
          <w:lang w:val="en-US"/>
        </w:rPr>
      </w:pPr>
      <w:r w:rsidRPr="00FB1F41">
        <w:rPr>
          <w:lang w:val="en-US"/>
        </w:rPr>
        <w:t>Figur</w:t>
      </w:r>
      <w:r>
        <w:rPr>
          <w:lang w:val="en-US"/>
        </w:rPr>
        <w:t>e</w:t>
      </w:r>
      <w:r w:rsidRPr="00FB1F41">
        <w:rPr>
          <w:lang w:val="en-US"/>
        </w:rPr>
        <w:t xml:space="preserve"> 6 - Interface Application Layout when </w:t>
      </w:r>
      <w:r>
        <w:rPr>
          <w:lang w:val="en-US"/>
        </w:rPr>
        <w:t>first</w:t>
      </w:r>
      <w:r w:rsidRPr="00FB1F41">
        <w:rPr>
          <w:lang w:val="en-US"/>
        </w:rPr>
        <w:t xml:space="preserve"> radio button is checked</w:t>
      </w:r>
    </w:p>
    <w:p w14:paraId="50638902" w14:textId="77777777" w:rsidR="00914A5B" w:rsidRPr="00FB1F41" w:rsidRDefault="00914A5B" w:rsidP="00941E42">
      <w:pPr>
        <w:ind w:firstLine="0"/>
        <w:rPr>
          <w:lang w:val="en-US"/>
        </w:rPr>
      </w:pPr>
    </w:p>
    <w:p w14:paraId="13087182" w14:textId="01107FA6" w:rsidR="00BB0B08" w:rsidRDefault="00BB0B08" w:rsidP="00B12905">
      <w:pPr>
        <w:rPr>
          <w:lang w:val="en-US"/>
        </w:rPr>
      </w:pPr>
    </w:p>
    <w:p w14:paraId="2742C425" w14:textId="48FFEB71" w:rsidR="00914A5B" w:rsidRDefault="00914A5B" w:rsidP="00914A5B">
      <w:pPr>
        <w:pStyle w:val="Heading5"/>
        <w:numPr>
          <w:ilvl w:val="0"/>
          <w:numId w:val="0"/>
        </w:numPr>
        <w:ind w:left="142"/>
        <w:rPr>
          <w:lang w:val="en-US"/>
        </w:rPr>
      </w:pPr>
      <w:bookmarkStart w:id="49" w:name="_Toc32575176"/>
      <w:r w:rsidRPr="00914A5B">
        <w:rPr>
          <w:lang w:val="en-US"/>
        </w:rPr>
        <w:t>2.2.1.1.</w:t>
      </w:r>
      <w:r>
        <w:rPr>
          <w:lang w:val="en-US"/>
        </w:rPr>
        <w:t>2</w:t>
      </w:r>
      <w:r w:rsidRPr="00914A5B">
        <w:rPr>
          <w:lang w:val="en-US"/>
        </w:rPr>
        <w:t xml:space="preserve"> Interface </w:t>
      </w:r>
      <w:r>
        <w:rPr>
          <w:lang w:val="en-US"/>
        </w:rPr>
        <w:t>Operation</w:t>
      </w:r>
      <w:bookmarkEnd w:id="49"/>
    </w:p>
    <w:p w14:paraId="1CF83A8D" w14:textId="77777777" w:rsidR="00914A5B" w:rsidRPr="00914A5B" w:rsidRDefault="00914A5B" w:rsidP="00914A5B">
      <w:pPr>
        <w:rPr>
          <w:lang w:val="en-US"/>
        </w:rPr>
      </w:pPr>
    </w:p>
    <w:p w14:paraId="4C171222" w14:textId="06D0156C" w:rsidR="00B12905" w:rsidRDefault="00B12905" w:rsidP="00B12905">
      <w:pPr>
        <w:rPr>
          <w:lang w:val="en-US"/>
        </w:rPr>
      </w:pPr>
      <w:r>
        <w:rPr>
          <w:lang w:val="en-US"/>
        </w:rPr>
        <w:t>It i</w:t>
      </w:r>
      <w:r w:rsidRPr="00B12905">
        <w:rPr>
          <w:lang w:val="en-US"/>
        </w:rPr>
        <w:t>s possible run</w:t>
      </w:r>
      <w:r>
        <w:rPr>
          <w:lang w:val="en-US"/>
        </w:rPr>
        <w:t>s</w:t>
      </w:r>
      <w:r w:rsidRPr="00B12905">
        <w:rPr>
          <w:lang w:val="en-US"/>
        </w:rPr>
        <w:t xml:space="preserve"> the interface </w:t>
      </w:r>
      <w:r>
        <w:rPr>
          <w:lang w:val="en-US"/>
        </w:rPr>
        <w:t xml:space="preserve">in two ways: </w:t>
      </w:r>
      <w:r w:rsidR="00BB0B08">
        <w:rPr>
          <w:lang w:val="en-US"/>
        </w:rPr>
        <w:t>i</w:t>
      </w:r>
      <w:r>
        <w:rPr>
          <w:lang w:val="en-US"/>
        </w:rPr>
        <w:t>n Processing Shape</w:t>
      </w:r>
      <w:r w:rsidR="00BB0B08">
        <w:rPr>
          <w:lang w:val="en-US"/>
        </w:rPr>
        <w:t>f</w:t>
      </w:r>
      <w:r>
        <w:rPr>
          <w:lang w:val="en-US"/>
        </w:rPr>
        <w:t xml:space="preserve">ile </w:t>
      </w:r>
      <w:r w:rsidR="00BB0B08">
        <w:rPr>
          <w:lang w:val="en-US"/>
        </w:rPr>
        <w:t>m</w:t>
      </w:r>
      <w:r>
        <w:rPr>
          <w:lang w:val="en-US"/>
        </w:rPr>
        <w:t xml:space="preserve">ode or </w:t>
      </w:r>
      <w:r w:rsidR="00BB0B08">
        <w:rPr>
          <w:lang w:val="en-US"/>
        </w:rPr>
        <w:t>in Generate Images mode.</w:t>
      </w:r>
    </w:p>
    <w:p w14:paraId="77D27C24" w14:textId="1AF3ABCF" w:rsidR="00BB0B08" w:rsidRDefault="00BB0B08" w:rsidP="00B12905">
      <w:pPr>
        <w:rPr>
          <w:lang w:val="en-US"/>
        </w:rPr>
      </w:pPr>
      <w:r>
        <w:rPr>
          <w:lang w:val="en-US"/>
        </w:rPr>
        <w:t>This happens because the program offers the possibility</w:t>
      </w:r>
      <w:r w:rsidR="00914A5B">
        <w:rPr>
          <w:lang w:val="en-US"/>
        </w:rPr>
        <w:t xml:space="preserve">, in a first </w:t>
      </w:r>
      <w:r w:rsidR="002D01E8">
        <w:rPr>
          <w:lang w:val="en-US"/>
        </w:rPr>
        <w:t>phase</w:t>
      </w:r>
      <w:r w:rsidR="00914A5B">
        <w:rPr>
          <w:lang w:val="en-US"/>
        </w:rPr>
        <w:t>,</w:t>
      </w:r>
      <w:r>
        <w:rPr>
          <w:lang w:val="en-US"/>
        </w:rPr>
        <w:t xml:space="preserve"> to remove the shapes that should not be processed in the second phase, to avoid loss of processing time.</w:t>
      </w:r>
    </w:p>
    <w:p w14:paraId="1A4DA081" w14:textId="4655EDB1" w:rsidR="002D01E8" w:rsidRDefault="00914A5B" w:rsidP="002D01E8">
      <w:pPr>
        <w:rPr>
          <w:lang w:val="en-US"/>
        </w:rPr>
      </w:pPr>
      <w:r>
        <w:rPr>
          <w:lang w:val="en-US"/>
        </w:rPr>
        <w:t xml:space="preserve">First phase is optional but, as </w:t>
      </w:r>
      <w:r w:rsidR="00DD4708">
        <w:rPr>
          <w:lang w:val="en-US"/>
        </w:rPr>
        <w:t>it was said earlier, it</w:t>
      </w:r>
      <w:r>
        <w:rPr>
          <w:lang w:val="en-US"/>
        </w:rPr>
        <w:t xml:space="preserve"> can help</w:t>
      </w:r>
      <w:r w:rsidR="00DD4708">
        <w:rPr>
          <w:lang w:val="en-US"/>
        </w:rPr>
        <w:t>s</w:t>
      </w:r>
      <w:r>
        <w:rPr>
          <w:lang w:val="en-US"/>
        </w:rPr>
        <w:t xml:space="preserve"> saving time </w:t>
      </w:r>
      <w:r w:rsidR="00DD4708">
        <w:rPr>
          <w:lang w:val="en-US"/>
        </w:rPr>
        <w:t>to the next phase. It is performed always the first radio button is checked and consists of, from a first shapefile, remove all shapes where its width or height are lesser or bigger than the limits we define in the interface</w:t>
      </w:r>
      <w:r w:rsidR="00B84F73">
        <w:rPr>
          <w:lang w:val="en-US"/>
        </w:rPr>
        <w:t xml:space="preserve">, </w:t>
      </w:r>
      <w:r w:rsidR="002D01E8">
        <w:rPr>
          <w:lang w:val="en-US"/>
        </w:rPr>
        <w:t>generat</w:t>
      </w:r>
      <w:r w:rsidR="00B84F73">
        <w:rPr>
          <w:lang w:val="en-US"/>
        </w:rPr>
        <w:t>ing</w:t>
      </w:r>
      <w:r w:rsidR="002D01E8">
        <w:rPr>
          <w:lang w:val="en-US"/>
        </w:rPr>
        <w:t xml:space="preserve"> a new shapefile</w:t>
      </w:r>
      <w:r w:rsidR="00DD4708">
        <w:rPr>
          <w:lang w:val="en-US"/>
        </w:rPr>
        <w:t>.</w:t>
      </w:r>
      <w:r w:rsidR="002D01E8">
        <w:rPr>
          <w:lang w:val="en-US"/>
        </w:rPr>
        <w:t xml:space="preserve"> </w:t>
      </w:r>
    </w:p>
    <w:p w14:paraId="2AFEB1DF" w14:textId="15CF6B12" w:rsidR="0058612F" w:rsidRDefault="002D01E8" w:rsidP="002D01E8">
      <w:pPr>
        <w:rPr>
          <w:lang w:val="en-US"/>
        </w:rPr>
      </w:pPr>
      <w:r>
        <w:rPr>
          <w:lang w:val="en-US"/>
        </w:rPr>
        <w:t>When this phase is executed, to proceed, we must select the shapefile we want process using the first button “</w:t>
      </w:r>
      <w:r w:rsidRPr="00E05793">
        <w:rPr>
          <w:i/>
          <w:iCs/>
          <w:lang w:val="en-US"/>
        </w:rPr>
        <w:t>Load Shape File</w:t>
      </w:r>
      <w:r>
        <w:rPr>
          <w:lang w:val="en-US"/>
        </w:rPr>
        <w:t>”. Here, a new window will open to let the user select the file. After this, the path will be automatically written on first input label. Then, must be chosed the folder where the new file will be saved on. Similarly</w:t>
      </w:r>
      <w:r w:rsidR="0041597B">
        <w:rPr>
          <w:lang w:val="en-US"/>
        </w:rPr>
        <w:t>,</w:t>
      </w:r>
      <w:r>
        <w:rPr>
          <w:lang w:val="en-US"/>
        </w:rPr>
        <w:t xml:space="preserve"> when</w:t>
      </w:r>
      <w:r w:rsidR="00817C29">
        <w:rPr>
          <w:lang w:val="en-US"/>
        </w:rPr>
        <w:t xml:space="preserve"> “</w:t>
      </w:r>
      <w:r w:rsidR="00817C29">
        <w:rPr>
          <w:i/>
          <w:iCs/>
          <w:lang w:val="en-US"/>
        </w:rPr>
        <w:t>Select Save Path</w:t>
      </w:r>
      <w:r w:rsidR="00817C29">
        <w:rPr>
          <w:lang w:val="en-US"/>
        </w:rPr>
        <w:t xml:space="preserve">” button </w:t>
      </w:r>
      <w:r w:rsidR="0041597B">
        <w:rPr>
          <w:lang w:val="en-US"/>
        </w:rPr>
        <w:t xml:space="preserve">is </w:t>
      </w:r>
      <w:r w:rsidR="00817C29">
        <w:rPr>
          <w:lang w:val="en-US"/>
        </w:rPr>
        <w:t>clicked,</w:t>
      </w:r>
      <w:r>
        <w:rPr>
          <w:lang w:val="en-US"/>
        </w:rPr>
        <w:t xml:space="preserve"> it will also open a new window to help in the process</w:t>
      </w:r>
      <w:r w:rsidR="00817C29">
        <w:rPr>
          <w:lang w:val="en-US"/>
        </w:rPr>
        <w:t xml:space="preserve"> and the final path will be automatically written on second input label. </w:t>
      </w:r>
      <w:r w:rsidR="0041597B">
        <w:rPr>
          <w:lang w:val="en-US"/>
        </w:rPr>
        <w:t>T</w:t>
      </w:r>
      <w:r w:rsidR="00817C29">
        <w:rPr>
          <w:lang w:val="en-US"/>
        </w:rPr>
        <w:t xml:space="preserve">his process is illustrated in </w:t>
      </w:r>
      <w:r w:rsidR="0041597B">
        <w:rPr>
          <w:lang w:val="en-US"/>
        </w:rPr>
        <w:t>F</w:t>
      </w:r>
      <w:r w:rsidR="00817C29">
        <w:rPr>
          <w:lang w:val="en-US"/>
        </w:rPr>
        <w:t xml:space="preserve">igure </w:t>
      </w:r>
      <w:r w:rsidR="0041597B">
        <w:rPr>
          <w:lang w:val="en-US"/>
        </w:rPr>
        <w:t>7.</w:t>
      </w:r>
    </w:p>
    <w:p w14:paraId="514B3DE5" w14:textId="7BC614E4" w:rsidR="0041597B" w:rsidRDefault="0041597B" w:rsidP="002D01E8">
      <w:pPr>
        <w:rPr>
          <w:lang w:val="en-US"/>
        </w:rPr>
      </w:pPr>
      <w:r>
        <w:rPr>
          <w:lang w:val="en-US"/>
        </w:rPr>
        <w:t xml:space="preserve">By default, the new shapefile will be named as </w:t>
      </w:r>
      <w:proofErr w:type="spellStart"/>
      <w:r w:rsidRPr="00D05A6F">
        <w:rPr>
          <w:i/>
          <w:iCs/>
          <w:lang w:val="en-US"/>
        </w:rPr>
        <w:t>new_file.shp</w:t>
      </w:r>
      <w:proofErr w:type="spellEnd"/>
      <w:r w:rsidR="00D05A6F">
        <w:rPr>
          <w:lang w:val="en-US"/>
        </w:rPr>
        <w:t xml:space="preserve"> as well as the other obligatory files that are generated with this </w:t>
      </w:r>
      <w:r w:rsidR="00D05A6F" w:rsidRPr="00D05A6F">
        <w:rPr>
          <w:i/>
          <w:iCs/>
          <w:lang w:val="en-US"/>
        </w:rPr>
        <w:t>.</w:t>
      </w:r>
      <w:proofErr w:type="spellStart"/>
      <w:r w:rsidR="00D05A6F" w:rsidRPr="00D05A6F">
        <w:rPr>
          <w:i/>
          <w:iCs/>
          <w:lang w:val="en-US"/>
        </w:rPr>
        <w:t>shp</w:t>
      </w:r>
      <w:proofErr w:type="spellEnd"/>
      <w:r w:rsidR="00D05A6F">
        <w:rPr>
          <w:lang w:val="en-US"/>
        </w:rPr>
        <w:t xml:space="preserve"> file.</w:t>
      </w:r>
    </w:p>
    <w:p w14:paraId="791C703A" w14:textId="77777777" w:rsidR="008F1609" w:rsidRDefault="008F1609" w:rsidP="002D01E8">
      <w:pPr>
        <w:rPr>
          <w:lang w:val="en-US"/>
        </w:rPr>
      </w:pPr>
    </w:p>
    <w:p w14:paraId="3891A21B" w14:textId="5CD4DC5B" w:rsidR="00C03C28" w:rsidRPr="009D1482" w:rsidRDefault="00C03C28" w:rsidP="002D01E8">
      <w:pPr>
        <w:rPr>
          <w:lang w:val="en-US"/>
        </w:rPr>
      </w:pPr>
      <w:r w:rsidRPr="00C03C28">
        <w:rPr>
          <w:b/>
          <w:bCs/>
          <w:lang w:val="en-US"/>
        </w:rPr>
        <w:t>Note:</w:t>
      </w:r>
      <w:r>
        <w:rPr>
          <w:b/>
          <w:bCs/>
          <w:lang w:val="en-US"/>
        </w:rPr>
        <w:t xml:space="preserve"> </w:t>
      </w:r>
      <w:r>
        <w:rPr>
          <w:lang w:val="en-US"/>
        </w:rPr>
        <w:t>The “</w:t>
      </w:r>
      <w:r w:rsidRPr="00C03C28">
        <w:rPr>
          <w:i/>
          <w:iCs/>
          <w:lang w:val="en-US"/>
        </w:rPr>
        <w:t>OK</w:t>
      </w:r>
      <w:r>
        <w:rPr>
          <w:i/>
          <w:iCs/>
          <w:lang w:val="en-US"/>
        </w:rPr>
        <w:t xml:space="preserve">” </w:t>
      </w:r>
      <w:r w:rsidR="009D1482">
        <w:rPr>
          <w:lang w:val="en-US"/>
        </w:rPr>
        <w:t>button will only be enabled when the path</w:t>
      </w:r>
      <w:r w:rsidR="00A54FD9">
        <w:rPr>
          <w:lang w:val="en-US"/>
        </w:rPr>
        <w:t>/paths are filled correctly</w:t>
      </w:r>
    </w:p>
    <w:p w14:paraId="3110BD02" w14:textId="77777777" w:rsidR="0058612F" w:rsidRDefault="0058612F" w:rsidP="002D01E8">
      <w:pPr>
        <w:rPr>
          <w:lang w:val="en-US"/>
        </w:rPr>
      </w:pPr>
    </w:p>
    <w:p w14:paraId="5E9E2424" w14:textId="73C2D510" w:rsidR="0058612F" w:rsidRPr="0041597B" w:rsidRDefault="00D05A6F" w:rsidP="00941E42">
      <w:pPr>
        <w:keepNext/>
        <w:jc w:val="center"/>
        <w:rPr>
          <w:lang w:val="en-US"/>
        </w:rPr>
      </w:pPr>
      <w:r>
        <w:rPr>
          <w:noProof/>
        </w:rPr>
        <w:lastRenderedPageBreak/>
        <w:drawing>
          <wp:inline distT="0" distB="0" distL="0" distR="0" wp14:anchorId="1474CD16" wp14:editId="70A7FEEE">
            <wp:extent cx="2910009" cy="2296490"/>
            <wp:effectExtent l="19050" t="19050" r="24130" b="279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266" r="409"/>
                    <a:stretch/>
                  </pic:blipFill>
                  <pic:spPr bwMode="auto">
                    <a:xfrm>
                      <a:off x="0" y="0"/>
                      <a:ext cx="3013405" cy="2378087"/>
                    </a:xfrm>
                    <a:prstGeom prst="rect">
                      <a:avLst/>
                    </a:prstGeom>
                    <a:ln w="3175" cap="sq" cmpd="thickThin">
                      <a:solidFill>
                        <a:srgbClr val="000000"/>
                      </a:solidFill>
                      <a:prstDash val="solid"/>
                      <a:miter lim="800000"/>
                    </a:ln>
                    <a:effectLst/>
                    <a:extLst>
                      <a:ext uri="{53640926-AAD7-44D8-BBD7-CCE9431645EC}">
                        <a14:shadowObscured xmlns:a14="http://schemas.microsoft.com/office/drawing/2010/main"/>
                      </a:ext>
                    </a:extLst>
                  </pic:spPr>
                </pic:pic>
              </a:graphicData>
            </a:graphic>
          </wp:inline>
        </w:drawing>
      </w:r>
    </w:p>
    <w:p w14:paraId="1A6D8826" w14:textId="305B4EB7" w:rsidR="002D01E8" w:rsidRPr="0058612F" w:rsidRDefault="0058612F" w:rsidP="00941E42">
      <w:pPr>
        <w:pStyle w:val="Caption"/>
        <w:rPr>
          <w:lang w:val="en-US"/>
        </w:rPr>
      </w:pPr>
      <w:r w:rsidRPr="0058612F">
        <w:rPr>
          <w:lang w:val="en-US"/>
        </w:rPr>
        <w:t>Figur</w:t>
      </w:r>
      <w:r>
        <w:rPr>
          <w:lang w:val="en-US"/>
        </w:rPr>
        <w:t>e</w:t>
      </w:r>
      <w:r w:rsidRPr="0058612F">
        <w:rPr>
          <w:lang w:val="en-US"/>
        </w:rPr>
        <w:t xml:space="preserve"> 7 - Selecting folder process to save new shapefile</w:t>
      </w:r>
    </w:p>
    <w:p w14:paraId="4241E0F3" w14:textId="77777777" w:rsidR="00BB0B08" w:rsidRDefault="00BB0B08" w:rsidP="00B12905">
      <w:pPr>
        <w:rPr>
          <w:lang w:val="en-US"/>
        </w:rPr>
      </w:pPr>
    </w:p>
    <w:p w14:paraId="288A6BF7" w14:textId="615CA963" w:rsidR="00BB0B08" w:rsidRDefault="00BB0B08" w:rsidP="00B12905">
      <w:pPr>
        <w:rPr>
          <w:lang w:val="en-US"/>
        </w:rPr>
      </w:pPr>
    </w:p>
    <w:p w14:paraId="3ADB1FD2" w14:textId="77777777" w:rsidR="00BB0B08" w:rsidRPr="00B12905" w:rsidRDefault="00BB0B08" w:rsidP="00B12905">
      <w:pPr>
        <w:rPr>
          <w:lang w:val="en-US"/>
        </w:rPr>
      </w:pPr>
    </w:p>
    <w:p w14:paraId="5977F7BD" w14:textId="19BBD204" w:rsidR="00FE39C4" w:rsidRDefault="008F1609" w:rsidP="00FE39C4">
      <w:pPr>
        <w:pStyle w:val="Heading4"/>
        <w:numPr>
          <w:ilvl w:val="0"/>
          <w:numId w:val="0"/>
        </w:numPr>
        <w:rPr>
          <w:lang w:val="en-US"/>
        </w:rPr>
      </w:pPr>
      <w:bookmarkStart w:id="50" w:name="_Toc32575177"/>
      <w:r w:rsidRPr="00B84F73">
        <w:rPr>
          <w:lang w:val="en-US"/>
        </w:rPr>
        <w:t>2.2.1.</w:t>
      </w:r>
      <w:r>
        <w:rPr>
          <w:lang w:val="en-US"/>
        </w:rPr>
        <w:t>2</w:t>
      </w:r>
      <w:r w:rsidRPr="00B84F73">
        <w:rPr>
          <w:lang w:val="en-US"/>
        </w:rPr>
        <w:t xml:space="preserve"> </w:t>
      </w:r>
      <w:r>
        <w:rPr>
          <w:lang w:val="en-US"/>
        </w:rPr>
        <w:t>Shapefile Iteration Process</w:t>
      </w:r>
      <w:bookmarkEnd w:id="50"/>
    </w:p>
    <w:p w14:paraId="5574AB29" w14:textId="7B477D8C" w:rsidR="00FE39C4" w:rsidRDefault="00FE39C4" w:rsidP="00FE39C4">
      <w:pPr>
        <w:rPr>
          <w:lang w:val="en-US"/>
        </w:rPr>
      </w:pPr>
    </w:p>
    <w:p w14:paraId="00A85D19" w14:textId="02B188E2" w:rsidR="00FE39C4" w:rsidRDefault="00B85F56" w:rsidP="00FE39C4">
      <w:pPr>
        <w:rPr>
          <w:lang w:val="en-US"/>
        </w:rPr>
      </w:pPr>
      <w:r>
        <w:rPr>
          <w:lang w:val="en-US"/>
        </w:rPr>
        <w:t xml:space="preserve">This process allows to remove </w:t>
      </w:r>
      <w:r w:rsidR="00A53E9F">
        <w:rPr>
          <w:lang w:val="en-US"/>
        </w:rPr>
        <w:t xml:space="preserve">shapes not needed to </w:t>
      </w:r>
      <w:r w:rsidR="00221FD5">
        <w:rPr>
          <w:lang w:val="en-US"/>
        </w:rPr>
        <w:t>images generation process.</w:t>
      </w:r>
    </w:p>
    <w:p w14:paraId="6FDCFDFF" w14:textId="320806A7" w:rsidR="00221FD5" w:rsidRDefault="00221FD5" w:rsidP="00FE39C4">
      <w:pPr>
        <w:rPr>
          <w:lang w:val="en-US"/>
        </w:rPr>
      </w:pPr>
      <w:r>
        <w:rPr>
          <w:lang w:val="en-US"/>
        </w:rPr>
        <w:t xml:space="preserve">After load </w:t>
      </w:r>
      <w:r w:rsidR="004536B8">
        <w:rPr>
          <w:lang w:val="en-US"/>
        </w:rPr>
        <w:t xml:space="preserve">the shapefile, </w:t>
      </w:r>
      <w:r w:rsidR="002F49EA">
        <w:rPr>
          <w:lang w:val="en-US"/>
        </w:rPr>
        <w:t>this file</w:t>
      </w:r>
      <w:r w:rsidR="004536B8">
        <w:rPr>
          <w:lang w:val="en-US"/>
        </w:rPr>
        <w:t xml:space="preserve"> is iterated shape by shape</w:t>
      </w:r>
      <w:r w:rsidR="009D0980">
        <w:rPr>
          <w:lang w:val="en-US"/>
        </w:rPr>
        <w:t>. Each</w:t>
      </w:r>
      <w:r w:rsidR="00CE3A57">
        <w:rPr>
          <w:lang w:val="en-US"/>
        </w:rPr>
        <w:t xml:space="preserve"> iterated</w:t>
      </w:r>
      <w:r w:rsidR="009D0980">
        <w:rPr>
          <w:lang w:val="en-US"/>
        </w:rPr>
        <w:t xml:space="preserve"> </w:t>
      </w:r>
      <w:r w:rsidR="00B17F27">
        <w:rPr>
          <w:lang w:val="en-US"/>
        </w:rPr>
        <w:t xml:space="preserve">item presents several information such </w:t>
      </w:r>
      <w:r w:rsidR="00D82E3E">
        <w:rPr>
          <w:lang w:val="en-US"/>
        </w:rPr>
        <w:t xml:space="preserve">as </w:t>
      </w:r>
      <w:r w:rsidR="00B57FED">
        <w:rPr>
          <w:lang w:val="en-US"/>
        </w:rPr>
        <w:t>the polygon points</w:t>
      </w:r>
      <w:r w:rsidR="00D82E3E">
        <w:rPr>
          <w:lang w:val="en-US"/>
        </w:rPr>
        <w:t xml:space="preserve"> (</w:t>
      </w:r>
      <w:r w:rsidR="00031974">
        <w:rPr>
          <w:lang w:val="en-US"/>
        </w:rPr>
        <w:t>allow</w:t>
      </w:r>
      <w:r w:rsidR="00D727AB">
        <w:rPr>
          <w:lang w:val="en-US"/>
        </w:rPr>
        <w:t>ing</w:t>
      </w:r>
      <w:r w:rsidR="00031974">
        <w:rPr>
          <w:lang w:val="en-US"/>
        </w:rPr>
        <w:t xml:space="preserve"> build</w:t>
      </w:r>
      <w:r w:rsidR="00461BCF">
        <w:rPr>
          <w:lang w:val="en-US"/>
        </w:rPr>
        <w:t xml:space="preserve"> the shape</w:t>
      </w:r>
      <w:r w:rsidR="00D82E3E">
        <w:rPr>
          <w:lang w:val="en-US"/>
        </w:rPr>
        <w:t>)</w:t>
      </w:r>
      <w:r w:rsidR="00461BCF">
        <w:rPr>
          <w:lang w:val="en-US"/>
        </w:rPr>
        <w:t xml:space="preserve">, the </w:t>
      </w:r>
      <w:r w:rsidR="007343DA">
        <w:rPr>
          <w:lang w:val="en-US"/>
        </w:rPr>
        <w:t>EPSG code</w:t>
      </w:r>
      <w:r w:rsidR="00031974">
        <w:rPr>
          <w:lang w:val="en-US"/>
        </w:rPr>
        <w:t xml:space="preserve"> reference</w:t>
      </w:r>
      <w:r w:rsidR="007D3D43">
        <w:rPr>
          <w:lang w:val="en-US"/>
        </w:rPr>
        <w:t>,</w:t>
      </w:r>
      <w:r w:rsidR="00B57FED">
        <w:rPr>
          <w:lang w:val="en-US"/>
        </w:rPr>
        <w:t xml:space="preserve"> </w:t>
      </w:r>
      <w:r w:rsidR="001F6B51">
        <w:rPr>
          <w:lang w:val="en-US"/>
        </w:rPr>
        <w:t>shape bounding box</w:t>
      </w:r>
      <w:r w:rsidR="00270811">
        <w:rPr>
          <w:lang w:val="en-US"/>
        </w:rPr>
        <w:t xml:space="preserve"> and fire occurrence data.</w:t>
      </w:r>
      <w:r w:rsidR="00DD43EF">
        <w:rPr>
          <w:lang w:val="en-US"/>
        </w:rPr>
        <w:t xml:space="preserve"> </w:t>
      </w:r>
    </w:p>
    <w:p w14:paraId="78F3F793" w14:textId="53140EFD" w:rsidR="00877470" w:rsidRDefault="00043BE6" w:rsidP="00FE39C4">
      <w:pPr>
        <w:rPr>
          <w:lang w:val="en-US"/>
        </w:rPr>
      </w:pPr>
      <w:r>
        <w:rPr>
          <w:lang w:val="en-US"/>
        </w:rPr>
        <w:t xml:space="preserve">Using </w:t>
      </w:r>
      <w:r w:rsidR="003337F0" w:rsidRPr="003337F0">
        <w:rPr>
          <w:i/>
          <w:iCs/>
          <w:lang w:val="en-US"/>
        </w:rPr>
        <w:t>Haversine</w:t>
      </w:r>
      <w:r w:rsidR="003337F0" w:rsidRPr="00C0212C">
        <w:rPr>
          <w:lang w:val="en-US"/>
        </w:rPr>
        <w:t xml:space="preserve"> </w:t>
      </w:r>
      <w:r w:rsidR="003337F0">
        <w:rPr>
          <w:lang w:val="en-US"/>
        </w:rPr>
        <w:t>library for python</w:t>
      </w:r>
      <w:r w:rsidR="005613DE">
        <w:rPr>
          <w:lang w:val="en-US"/>
        </w:rPr>
        <w:t xml:space="preserve"> and boundin</w:t>
      </w:r>
      <w:r w:rsidR="008640AA">
        <w:rPr>
          <w:lang w:val="en-US"/>
        </w:rPr>
        <w:t>g box coordinates points</w:t>
      </w:r>
      <w:r w:rsidR="003337F0">
        <w:rPr>
          <w:lang w:val="en-US"/>
        </w:rPr>
        <w:t xml:space="preserve">, </w:t>
      </w:r>
      <w:r w:rsidR="00B949F3">
        <w:rPr>
          <w:lang w:val="en-US"/>
        </w:rPr>
        <w:t xml:space="preserve">it is possible to estimate the approximate </w:t>
      </w:r>
      <w:r w:rsidR="00815D5D">
        <w:rPr>
          <w:lang w:val="en-US"/>
        </w:rPr>
        <w:t xml:space="preserve">distance </w:t>
      </w:r>
      <w:r w:rsidR="00B949F3">
        <w:rPr>
          <w:lang w:val="en-US"/>
        </w:rPr>
        <w:t>value</w:t>
      </w:r>
      <w:r w:rsidR="00815D5D">
        <w:rPr>
          <w:lang w:val="en-US"/>
        </w:rPr>
        <w:t xml:space="preserve"> (km)</w:t>
      </w:r>
      <w:r w:rsidR="00B949F3">
        <w:rPr>
          <w:lang w:val="en-US"/>
        </w:rPr>
        <w:t xml:space="preserve"> for each shape</w:t>
      </w:r>
      <w:r w:rsidR="00361D79">
        <w:rPr>
          <w:lang w:val="en-US"/>
        </w:rPr>
        <w:t xml:space="preserve"> </w:t>
      </w:r>
      <w:r w:rsidR="00361D79" w:rsidRPr="00361D79">
        <w:rPr>
          <w:lang w:val="en-US"/>
        </w:rPr>
        <w:t>both in width and in height</w:t>
      </w:r>
      <w:r w:rsidR="00A268ED">
        <w:rPr>
          <w:lang w:val="en-US"/>
        </w:rPr>
        <w:t>.</w:t>
      </w:r>
      <w:r w:rsidR="00CF7D55">
        <w:rPr>
          <w:lang w:val="en-US"/>
        </w:rPr>
        <w:t xml:space="preserve"> From there, </w:t>
      </w:r>
      <w:r w:rsidR="00252E36">
        <w:rPr>
          <w:lang w:val="en-US"/>
        </w:rPr>
        <w:t>the</w:t>
      </w:r>
      <w:r w:rsidR="00ED5F6F">
        <w:rPr>
          <w:lang w:val="en-US"/>
        </w:rPr>
        <w:t xml:space="preserve"> shapes out of the range</w:t>
      </w:r>
      <w:r w:rsidR="00C9200B">
        <w:rPr>
          <w:lang w:val="en-US"/>
        </w:rPr>
        <w:t xml:space="preserve"> distances</w:t>
      </w:r>
      <w:r w:rsidR="00ED5F6F">
        <w:rPr>
          <w:lang w:val="en-US"/>
        </w:rPr>
        <w:t xml:space="preserve"> predefine</w:t>
      </w:r>
      <w:r w:rsidR="00C9200B">
        <w:rPr>
          <w:lang w:val="en-US"/>
        </w:rPr>
        <w:t>d</w:t>
      </w:r>
      <w:r w:rsidR="00ED5F6F">
        <w:rPr>
          <w:lang w:val="en-US"/>
        </w:rPr>
        <w:t xml:space="preserve"> initially in the interface</w:t>
      </w:r>
      <w:r w:rsidR="00C9200B">
        <w:rPr>
          <w:lang w:val="en-US"/>
        </w:rPr>
        <w:t>,</w:t>
      </w:r>
      <w:r w:rsidR="00ED5F6F">
        <w:rPr>
          <w:lang w:val="en-US"/>
        </w:rPr>
        <w:t xml:space="preserve"> will not be added to the new</w:t>
      </w:r>
      <w:r w:rsidR="00C9200B">
        <w:rPr>
          <w:lang w:val="en-US"/>
        </w:rPr>
        <w:t xml:space="preserve"> shapefile.</w:t>
      </w:r>
      <w:r w:rsidR="006302DE">
        <w:rPr>
          <w:lang w:val="en-US"/>
        </w:rPr>
        <w:t xml:space="preserve"> The next figure shows the flow</w:t>
      </w:r>
      <w:r w:rsidR="00F02009">
        <w:rPr>
          <w:lang w:val="en-US"/>
        </w:rPr>
        <w:t>:</w:t>
      </w:r>
    </w:p>
    <w:p w14:paraId="438FE643" w14:textId="028176D4" w:rsidR="00F02009" w:rsidRDefault="00F02009" w:rsidP="00FE39C4">
      <w:pPr>
        <w:rPr>
          <w:lang w:val="en-US"/>
        </w:rPr>
      </w:pPr>
    </w:p>
    <w:p w14:paraId="3AC0F128" w14:textId="77777777" w:rsidR="005D73B9" w:rsidRDefault="000409C3" w:rsidP="005D73B9">
      <w:pPr>
        <w:keepNext/>
        <w:jc w:val="center"/>
      </w:pPr>
      <w:r>
        <w:rPr>
          <w:noProof/>
        </w:rPr>
        <w:lastRenderedPageBreak/>
        <w:drawing>
          <wp:inline distT="0" distB="0" distL="0" distR="0" wp14:anchorId="0DADE9CA" wp14:editId="68FFAA93">
            <wp:extent cx="3452662" cy="5157354"/>
            <wp:effectExtent l="19050" t="19050" r="14605"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58935" cy="5166724"/>
                    </a:xfrm>
                    <a:prstGeom prst="rect">
                      <a:avLst/>
                    </a:prstGeom>
                    <a:ln w="3175" cap="sq" cmpd="thickThin">
                      <a:solidFill>
                        <a:srgbClr val="000000"/>
                      </a:solidFill>
                      <a:prstDash val="solid"/>
                      <a:miter lim="800000"/>
                    </a:ln>
                    <a:effectLst/>
                  </pic:spPr>
                </pic:pic>
              </a:graphicData>
            </a:graphic>
          </wp:inline>
        </w:drawing>
      </w:r>
    </w:p>
    <w:p w14:paraId="3BB8585D" w14:textId="7341710E" w:rsidR="00F02009" w:rsidRPr="003337F0" w:rsidRDefault="005D73B9" w:rsidP="005D73B9">
      <w:pPr>
        <w:pStyle w:val="Caption"/>
        <w:rPr>
          <w:lang w:val="en-US"/>
        </w:rPr>
      </w:pPr>
      <w:r w:rsidRPr="00E34B7B">
        <w:rPr>
          <w:lang w:val="en-US"/>
        </w:rPr>
        <w:t xml:space="preserve">Figure </w:t>
      </w:r>
      <w:r w:rsidR="0055550A" w:rsidRPr="00E34B7B">
        <w:rPr>
          <w:lang w:val="en-US"/>
        </w:rPr>
        <w:t>8</w:t>
      </w:r>
      <w:r w:rsidRPr="00E34B7B">
        <w:rPr>
          <w:lang w:val="en-US"/>
        </w:rPr>
        <w:t xml:space="preserve"> - Shapefile Iteration Process</w:t>
      </w:r>
      <w:r w:rsidRPr="00E34B7B">
        <w:rPr>
          <w:noProof/>
          <w:lang w:val="en-US"/>
        </w:rPr>
        <w:t xml:space="preserve"> Workflow</w:t>
      </w:r>
    </w:p>
    <w:p w14:paraId="71962189" w14:textId="77777777" w:rsidR="00052308" w:rsidRPr="00FE39C4" w:rsidRDefault="00052308" w:rsidP="00FE39C4">
      <w:pPr>
        <w:rPr>
          <w:lang w:val="en-US"/>
        </w:rPr>
      </w:pPr>
    </w:p>
    <w:p w14:paraId="6F4F0B16" w14:textId="46693564" w:rsidR="00FE39C4" w:rsidRDefault="00FE39C4" w:rsidP="00B12905">
      <w:pPr>
        <w:pStyle w:val="TextoNormal-IPCA"/>
        <w:ind w:firstLine="0"/>
        <w:rPr>
          <w:lang w:val="en-US"/>
        </w:rPr>
      </w:pPr>
    </w:p>
    <w:p w14:paraId="154822F4" w14:textId="42C0DDC1" w:rsidR="00FE39C4" w:rsidRPr="00B84F73" w:rsidRDefault="00FE39C4" w:rsidP="00FE39C4">
      <w:pPr>
        <w:pStyle w:val="Heading4"/>
        <w:numPr>
          <w:ilvl w:val="0"/>
          <w:numId w:val="0"/>
        </w:numPr>
        <w:rPr>
          <w:lang w:val="en-US"/>
        </w:rPr>
      </w:pPr>
      <w:bookmarkStart w:id="51" w:name="_Toc32575178"/>
      <w:r w:rsidRPr="00B84F73">
        <w:rPr>
          <w:lang w:val="en-US"/>
        </w:rPr>
        <w:t>2.2.1.</w:t>
      </w:r>
      <w:r>
        <w:rPr>
          <w:lang w:val="en-US"/>
        </w:rPr>
        <w:t>3</w:t>
      </w:r>
      <w:r w:rsidRPr="00B84F73">
        <w:rPr>
          <w:lang w:val="en-US"/>
        </w:rPr>
        <w:t xml:space="preserve"> </w:t>
      </w:r>
      <w:r w:rsidRPr="00FE39C4">
        <w:rPr>
          <w:lang w:val="en-US"/>
        </w:rPr>
        <w:t>Images Generation using shape and WMS</w:t>
      </w:r>
      <w:bookmarkEnd w:id="51"/>
    </w:p>
    <w:p w14:paraId="4D321478" w14:textId="77777777" w:rsidR="00FE39C4" w:rsidRDefault="00FE39C4" w:rsidP="00B12905">
      <w:pPr>
        <w:pStyle w:val="TextoNormal-IPCA"/>
        <w:ind w:firstLine="0"/>
        <w:rPr>
          <w:lang w:val="en-US"/>
        </w:rPr>
      </w:pPr>
    </w:p>
    <w:p w14:paraId="41474DA1" w14:textId="7D524236" w:rsidR="00FC229B" w:rsidRDefault="00FC229B" w:rsidP="00FC229B">
      <w:pPr>
        <w:rPr>
          <w:lang w:val="en-US"/>
        </w:rPr>
      </w:pPr>
      <w:r>
        <w:rPr>
          <w:lang w:val="en-US"/>
        </w:rPr>
        <w:t xml:space="preserve">The image generation process unfolds using a shapefile draw and </w:t>
      </w:r>
      <w:proofErr w:type="spellStart"/>
      <w:r>
        <w:rPr>
          <w:lang w:val="en-US"/>
        </w:rPr>
        <w:t>wms</w:t>
      </w:r>
      <w:proofErr w:type="spellEnd"/>
      <w:r>
        <w:rPr>
          <w:lang w:val="en-US"/>
        </w:rPr>
        <w:t xml:space="preserve"> request with the same coordinates. These two </w:t>
      </w:r>
      <w:r w:rsidR="00C805CE">
        <w:rPr>
          <w:lang w:val="en-US"/>
        </w:rPr>
        <w:t>steps</w:t>
      </w:r>
      <w:r>
        <w:rPr>
          <w:lang w:val="en-US"/>
        </w:rPr>
        <w:t xml:space="preserve"> are developed inside </w:t>
      </w:r>
      <w:r w:rsidR="00C805CE">
        <w:rPr>
          <w:lang w:val="en-US"/>
        </w:rPr>
        <w:t>the,</w:t>
      </w:r>
      <w:r>
        <w:rPr>
          <w:lang w:val="en-US"/>
        </w:rPr>
        <w:t xml:space="preserve"> iteration of the </w:t>
      </w:r>
      <w:r w:rsidR="00944C7D">
        <w:rPr>
          <w:lang w:val="en-US"/>
        </w:rPr>
        <w:t xml:space="preserve">file </w:t>
      </w:r>
      <w:r>
        <w:rPr>
          <w:lang w:val="en-US"/>
        </w:rPr>
        <w:t xml:space="preserve">generated </w:t>
      </w:r>
      <w:r w:rsidR="00944C7D">
        <w:rPr>
          <w:lang w:val="en-US"/>
        </w:rPr>
        <w:t>on the previous stage</w:t>
      </w:r>
      <w:r>
        <w:rPr>
          <w:lang w:val="en-US"/>
        </w:rPr>
        <w:t xml:space="preserve">. </w:t>
      </w:r>
      <w:r w:rsidR="00944C7D">
        <w:rPr>
          <w:lang w:val="en-US"/>
        </w:rPr>
        <w:t>By each shape, it is possible</w:t>
      </w:r>
      <w:r>
        <w:rPr>
          <w:lang w:val="en-US"/>
        </w:rPr>
        <w:t xml:space="preserve"> </w:t>
      </w:r>
      <w:r w:rsidR="00944C7D">
        <w:rPr>
          <w:lang w:val="en-US"/>
        </w:rPr>
        <w:t>draw</w:t>
      </w:r>
      <w:r>
        <w:rPr>
          <w:lang w:val="en-US"/>
        </w:rPr>
        <w:t xml:space="preserve"> the shapefile image and </w:t>
      </w:r>
      <w:r w:rsidR="00944C7D">
        <w:rPr>
          <w:lang w:val="en-US"/>
        </w:rPr>
        <w:t xml:space="preserve">get </w:t>
      </w:r>
      <w:r>
        <w:rPr>
          <w:lang w:val="en-US"/>
        </w:rPr>
        <w:t>the corresponding land cover letter image</w:t>
      </w:r>
      <w:r w:rsidR="00EC1417">
        <w:rPr>
          <w:lang w:val="en-US"/>
        </w:rPr>
        <w:t xml:space="preserve"> as well as extract some </w:t>
      </w:r>
      <w:r w:rsidR="00C805CE">
        <w:rPr>
          <w:lang w:val="en-US"/>
        </w:rPr>
        <w:t>information</w:t>
      </w:r>
      <w:r w:rsidR="00EC1417">
        <w:rPr>
          <w:lang w:val="en-US"/>
        </w:rPr>
        <w:t xml:space="preserve"> as begin/</w:t>
      </w:r>
      <w:bookmarkStart w:id="52" w:name="_GoBack"/>
      <w:bookmarkEnd w:id="52"/>
      <w:r w:rsidR="00EC1417">
        <w:rPr>
          <w:lang w:val="en-US"/>
        </w:rPr>
        <w:t>end fire occurrence date and burned area</w:t>
      </w:r>
      <w:r w:rsidR="00C805CE">
        <w:rPr>
          <w:lang w:val="en-US"/>
        </w:rPr>
        <w:t>,</w:t>
      </w:r>
      <w:r w:rsidR="00EC1417">
        <w:rPr>
          <w:lang w:val="en-US"/>
        </w:rPr>
        <w:t xml:space="preserve"> between others.</w:t>
      </w:r>
    </w:p>
    <w:p w14:paraId="6779F978" w14:textId="2EF0D085" w:rsidR="00FC229B" w:rsidRDefault="00FC229B" w:rsidP="00FC229B">
      <w:pPr>
        <w:rPr>
          <w:lang w:val="en-US"/>
        </w:rPr>
      </w:pPr>
      <w:r>
        <w:rPr>
          <w:lang w:val="en-US"/>
        </w:rPr>
        <w:t>To get the desired image dimensions (256x256) it is necessary manipulate the image. Each iterated shape makes available its own boundary box. This box has a set of four coordinates (ESPG:3763) allowing calculate the box center point and then convert</w:t>
      </w:r>
      <w:r w:rsidR="00EC1417">
        <w:rPr>
          <w:lang w:val="en-US"/>
        </w:rPr>
        <w:t xml:space="preserve"> it</w:t>
      </w:r>
      <w:r>
        <w:rPr>
          <w:lang w:val="en-US"/>
        </w:rPr>
        <w:t xml:space="preserve"> to lat</w:t>
      </w:r>
      <w:r w:rsidR="00EC1417">
        <w:rPr>
          <w:lang w:val="en-US"/>
        </w:rPr>
        <w:t>itude</w:t>
      </w:r>
      <w:r>
        <w:rPr>
          <w:lang w:val="en-US"/>
        </w:rPr>
        <w:t>/long</w:t>
      </w:r>
      <w:r w:rsidR="00EC1417">
        <w:rPr>
          <w:lang w:val="en-US"/>
        </w:rPr>
        <w:t>itude</w:t>
      </w:r>
      <w:r>
        <w:rPr>
          <w:lang w:val="en-US"/>
        </w:rPr>
        <w:t xml:space="preserve"> coordinates (EPSG:4326). </w:t>
      </w:r>
    </w:p>
    <w:p w14:paraId="68E55F74" w14:textId="1E4F26E2" w:rsidR="00FE39C4" w:rsidRDefault="00FC229B" w:rsidP="00944C7D">
      <w:pPr>
        <w:rPr>
          <w:lang w:val="en-US"/>
        </w:rPr>
      </w:pPr>
      <w:r>
        <w:rPr>
          <w:lang w:val="en-US"/>
        </w:rPr>
        <w:lastRenderedPageBreak/>
        <w:t>Based on</w:t>
      </w:r>
      <w:r w:rsidR="00EC1417">
        <w:rPr>
          <w:lang w:val="en-US"/>
        </w:rPr>
        <w:t xml:space="preserve"> desired</w:t>
      </w:r>
      <w:r>
        <w:rPr>
          <w:lang w:val="en-US"/>
        </w:rPr>
        <w:t xml:space="preserve"> maximum width and height real values (in meters) image and python </w:t>
      </w:r>
      <w:proofErr w:type="spellStart"/>
      <w:r w:rsidRPr="00C2028B">
        <w:rPr>
          <w:b/>
          <w:bCs/>
          <w:i/>
          <w:iCs/>
          <w:lang w:val="en-US"/>
        </w:rPr>
        <w:t>pyproj</w:t>
      </w:r>
      <w:proofErr w:type="spellEnd"/>
      <w:r>
        <w:rPr>
          <w:lang w:val="en-US"/>
        </w:rPr>
        <w:t xml:space="preserve"> </w:t>
      </w:r>
      <w:r w:rsidRPr="00C2028B">
        <w:rPr>
          <w:lang w:val="en-US"/>
        </w:rPr>
        <w:t>library</w:t>
      </w:r>
      <w:r>
        <w:rPr>
          <w:lang w:val="en-US"/>
        </w:rPr>
        <w:t>, it is possible to calculate the new maximum coordinates values of final image.</w:t>
      </w:r>
      <w:r w:rsidR="00944C7D">
        <w:rPr>
          <w:lang w:val="en-US"/>
        </w:rPr>
        <w:t xml:space="preserve"> </w:t>
      </w:r>
      <w:r w:rsidR="00A50470">
        <w:rPr>
          <w:lang w:val="en-US"/>
        </w:rPr>
        <w:t>This way we ensure the output image resolution as desired.</w:t>
      </w:r>
    </w:p>
    <w:p w14:paraId="09636FBE" w14:textId="1997932F" w:rsidR="00FE39C4" w:rsidRPr="00B12905" w:rsidRDefault="00FE39C4" w:rsidP="00B12905">
      <w:pPr>
        <w:pStyle w:val="TextoNormal-IPCA"/>
        <w:ind w:firstLine="0"/>
        <w:rPr>
          <w:lang w:val="en-US"/>
        </w:rPr>
      </w:pPr>
    </w:p>
    <w:p w14:paraId="3E434CBA" w14:textId="77777777" w:rsidR="00876715" w:rsidRPr="00B12905" w:rsidRDefault="00876715" w:rsidP="00876715">
      <w:pPr>
        <w:pStyle w:val="TextoNormal-IPCA"/>
        <w:rPr>
          <w:lang w:val="en-US"/>
        </w:rPr>
      </w:pPr>
    </w:p>
    <w:p w14:paraId="571E5472" w14:textId="77777777" w:rsidR="00876715" w:rsidRPr="00B12905" w:rsidRDefault="00876715" w:rsidP="00876715">
      <w:pPr>
        <w:pStyle w:val="TextoNormal-IPCA"/>
        <w:ind w:firstLine="0"/>
        <w:rPr>
          <w:lang w:val="en-US"/>
        </w:rPr>
      </w:pPr>
    </w:p>
    <w:p w14:paraId="2871A111" w14:textId="77777777" w:rsidR="00876715" w:rsidRPr="00B12905" w:rsidRDefault="00876715" w:rsidP="00066A74">
      <w:pPr>
        <w:pStyle w:val="TextoNormal-IPCA"/>
        <w:rPr>
          <w:lang w:val="en-US"/>
        </w:rPr>
      </w:pPr>
    </w:p>
    <w:p w14:paraId="22833CC3" w14:textId="7A519FF0" w:rsidR="00876715" w:rsidRPr="00B12905" w:rsidRDefault="00876715" w:rsidP="00066A74">
      <w:pPr>
        <w:pStyle w:val="TextoNormal-IPCA"/>
        <w:rPr>
          <w:lang w:val="en-US"/>
        </w:rPr>
        <w:sectPr w:rsidR="00876715" w:rsidRPr="00B12905" w:rsidSect="004170BC">
          <w:pgSz w:w="11900" w:h="16840"/>
          <w:pgMar w:top="1985" w:right="1418" w:bottom="1985" w:left="1701" w:header="709" w:footer="709" w:gutter="0"/>
          <w:cols w:space="708"/>
          <w:docGrid w:linePitch="360"/>
        </w:sectPr>
      </w:pPr>
    </w:p>
    <w:p w14:paraId="341698BA" w14:textId="62752846" w:rsidR="00E76B49" w:rsidRPr="00B12905" w:rsidRDefault="00E76B49" w:rsidP="001123E2">
      <w:pPr>
        <w:pStyle w:val="TextoNormal-IPCA"/>
        <w:rPr>
          <w:lang w:val="en-US"/>
        </w:rPr>
        <w:sectPr w:rsidR="00E76B49" w:rsidRPr="00B12905" w:rsidSect="004170BC">
          <w:pgSz w:w="11900" w:h="16840"/>
          <w:pgMar w:top="1985" w:right="1418" w:bottom="1985" w:left="1701" w:header="709" w:footer="709" w:gutter="0"/>
          <w:cols w:space="708"/>
          <w:docGrid w:linePitch="360"/>
        </w:sectPr>
      </w:pPr>
    </w:p>
    <w:p w14:paraId="340FDF97" w14:textId="77777777" w:rsidR="00017803" w:rsidRPr="00B12905" w:rsidRDefault="00017803" w:rsidP="00C16688">
      <w:pPr>
        <w:pStyle w:val="TextoNormal-IPCA"/>
        <w:ind w:firstLine="0"/>
        <w:rPr>
          <w:lang w:val="en-US"/>
        </w:rPr>
        <w:sectPr w:rsidR="00017803" w:rsidRPr="00B12905" w:rsidSect="004170BC">
          <w:pgSz w:w="11900" w:h="16840"/>
          <w:pgMar w:top="1985" w:right="1418" w:bottom="1985" w:left="1701" w:header="709" w:footer="709" w:gutter="0"/>
          <w:cols w:space="708"/>
          <w:docGrid w:linePitch="360"/>
        </w:sectPr>
      </w:pPr>
    </w:p>
    <w:p w14:paraId="4847C4D1" w14:textId="498BE79B" w:rsidR="00A3238C" w:rsidRPr="0035477C" w:rsidRDefault="00853A05" w:rsidP="00E8344F">
      <w:pPr>
        <w:pStyle w:val="Heading1"/>
      </w:pPr>
      <w:bookmarkStart w:id="53" w:name="_Ref505718199"/>
      <w:bookmarkStart w:id="54" w:name="_Toc32575179"/>
      <w:bookmarkStart w:id="55" w:name="_Hlk521680563"/>
      <w:r>
        <w:lastRenderedPageBreak/>
        <w:t xml:space="preserve">Outro </w:t>
      </w:r>
      <w:r w:rsidR="00A3238C" w:rsidRPr="0035477C">
        <w:t xml:space="preserve">Exemplo </w:t>
      </w:r>
      <w:bookmarkEnd w:id="53"/>
      <w:r>
        <w:t>Capítulo/Secção de nível 1</w:t>
      </w:r>
      <w:bookmarkEnd w:id="54"/>
    </w:p>
    <w:p w14:paraId="054A6FD3" w14:textId="36D9EBD4" w:rsidR="00722858" w:rsidRPr="00722858" w:rsidRDefault="00722858" w:rsidP="00853A05">
      <w:pPr>
        <w:pStyle w:val="TextoNormal-IPCA"/>
        <w:ind w:firstLine="0"/>
      </w:pPr>
      <w:r w:rsidRPr="00722858">
        <w:t xml:space="preserve">Non eram </w:t>
      </w:r>
      <w:proofErr w:type="spellStart"/>
      <w:r w:rsidRPr="00722858">
        <w:t>nescius</w:t>
      </w:r>
      <w:proofErr w:type="spellEnd"/>
      <w:r w:rsidRPr="00722858">
        <w:t xml:space="preserve">, </w:t>
      </w:r>
      <w:proofErr w:type="spellStart"/>
      <w:r w:rsidRPr="00722858">
        <w:t>Brute</w:t>
      </w:r>
      <w:proofErr w:type="spellEnd"/>
      <w:r w:rsidRPr="00722858">
        <w:t xml:space="preserve">, cum, </w:t>
      </w:r>
      <w:proofErr w:type="spellStart"/>
      <w:r w:rsidRPr="00722858">
        <w:t>quae</w:t>
      </w:r>
      <w:proofErr w:type="spellEnd"/>
      <w:r w:rsidRPr="00722858">
        <w:t xml:space="preserve"> </w:t>
      </w:r>
      <w:proofErr w:type="spellStart"/>
      <w:r w:rsidRPr="00722858">
        <w:t>summis</w:t>
      </w:r>
      <w:proofErr w:type="spellEnd"/>
      <w:r w:rsidRPr="00722858">
        <w:t xml:space="preserve"> </w:t>
      </w:r>
      <w:proofErr w:type="spellStart"/>
      <w:r w:rsidRPr="00722858">
        <w:t>ingeniis</w:t>
      </w:r>
      <w:proofErr w:type="spellEnd"/>
      <w:r w:rsidRPr="00722858">
        <w:t xml:space="preserve"> </w:t>
      </w:r>
      <w:proofErr w:type="spellStart"/>
      <w:r w:rsidRPr="00722858">
        <w:t>exquisitaque</w:t>
      </w:r>
      <w:proofErr w:type="spellEnd"/>
      <w:r w:rsidRPr="00722858">
        <w:t xml:space="preserve"> </w:t>
      </w:r>
      <w:proofErr w:type="spellStart"/>
      <w:r w:rsidRPr="00722858">
        <w:t>doctrina</w:t>
      </w:r>
      <w:proofErr w:type="spellEnd"/>
      <w:r w:rsidRPr="00722858">
        <w:t xml:space="preserve"> </w:t>
      </w:r>
      <w:proofErr w:type="spellStart"/>
      <w:r w:rsidRPr="00722858">
        <w:t>philosophi</w:t>
      </w:r>
      <w:proofErr w:type="spellEnd"/>
      <w:r w:rsidRPr="00722858">
        <w:t xml:space="preserve"> </w:t>
      </w:r>
      <w:proofErr w:type="spellStart"/>
      <w:r w:rsidRPr="00722858">
        <w:t>Graeco</w:t>
      </w:r>
      <w:proofErr w:type="spellEnd"/>
      <w:r w:rsidRPr="00722858">
        <w:t xml:space="preserve"> sermone </w:t>
      </w:r>
      <w:proofErr w:type="spellStart"/>
      <w:r w:rsidRPr="00722858">
        <w:t>tractavissent</w:t>
      </w:r>
      <w:proofErr w:type="spellEnd"/>
      <w:r w:rsidRPr="00722858">
        <w:t xml:space="preserve">, </w:t>
      </w:r>
      <w:proofErr w:type="spellStart"/>
      <w:r w:rsidRPr="00722858">
        <w:t>ea</w:t>
      </w:r>
      <w:proofErr w:type="spellEnd"/>
      <w:r w:rsidRPr="00722858">
        <w:t xml:space="preserve"> </w:t>
      </w:r>
      <w:proofErr w:type="spellStart"/>
      <w:r w:rsidRPr="00722858">
        <w:t>Latinis</w:t>
      </w:r>
      <w:proofErr w:type="spellEnd"/>
      <w:r w:rsidRPr="00722858">
        <w:t xml:space="preserve"> </w:t>
      </w:r>
      <w:proofErr w:type="spellStart"/>
      <w:r w:rsidRPr="00722858">
        <w:t>litteris</w:t>
      </w:r>
      <w:proofErr w:type="spellEnd"/>
      <w:r w:rsidRPr="00722858">
        <w:t xml:space="preserve"> </w:t>
      </w:r>
      <w:proofErr w:type="spellStart"/>
      <w:r w:rsidRPr="00722858">
        <w:t>mandaremus</w:t>
      </w:r>
      <w:proofErr w:type="spellEnd"/>
      <w:r w:rsidRPr="00722858">
        <w:t xml:space="preserve">, </w:t>
      </w:r>
      <w:proofErr w:type="spellStart"/>
      <w:r w:rsidRPr="00722858">
        <w:t>fore</w:t>
      </w:r>
      <w:proofErr w:type="spellEnd"/>
      <w:r w:rsidRPr="00722858">
        <w:t xml:space="preserve"> ut </w:t>
      </w:r>
      <w:proofErr w:type="spellStart"/>
      <w:r w:rsidRPr="00722858">
        <w:t>hic</w:t>
      </w:r>
      <w:proofErr w:type="spellEnd"/>
      <w:r w:rsidRPr="00722858">
        <w:t xml:space="preserve"> </w:t>
      </w:r>
      <w:proofErr w:type="spellStart"/>
      <w:r w:rsidRPr="00722858">
        <w:t>noster</w:t>
      </w:r>
      <w:proofErr w:type="spellEnd"/>
      <w:r w:rsidRPr="00722858">
        <w:t xml:space="preserve"> labor in varias </w:t>
      </w:r>
      <w:proofErr w:type="spellStart"/>
      <w:r w:rsidRPr="00722858">
        <w:t>reprehensiones</w:t>
      </w:r>
      <w:proofErr w:type="spellEnd"/>
      <w:r w:rsidRPr="00722858">
        <w:t xml:space="preserve"> </w:t>
      </w:r>
      <w:proofErr w:type="spellStart"/>
      <w:r w:rsidRPr="00722858">
        <w:t>incurreret</w:t>
      </w:r>
      <w:proofErr w:type="spellEnd"/>
      <w:r w:rsidRPr="00722858">
        <w:t xml:space="preserve">. </w:t>
      </w:r>
      <w:proofErr w:type="spellStart"/>
      <w:r w:rsidRPr="00722858">
        <w:t>nam</w:t>
      </w:r>
      <w:proofErr w:type="spellEnd"/>
      <w:r w:rsidRPr="00722858">
        <w:t xml:space="preserve"> </w:t>
      </w:r>
      <w:proofErr w:type="spellStart"/>
      <w:r w:rsidRPr="00722858">
        <w:t>quibusdam</w:t>
      </w:r>
      <w:proofErr w:type="spellEnd"/>
      <w:r w:rsidRPr="00722858">
        <w:t xml:space="preserve">, </w:t>
      </w:r>
      <w:proofErr w:type="spellStart"/>
      <w:r w:rsidRPr="00722858">
        <w:t>et</w:t>
      </w:r>
      <w:proofErr w:type="spellEnd"/>
      <w:r w:rsidRPr="00722858">
        <w:t xml:space="preserve"> </w:t>
      </w:r>
      <w:proofErr w:type="spellStart"/>
      <w:r w:rsidRPr="00722858">
        <w:t>iis</w:t>
      </w:r>
      <w:proofErr w:type="spellEnd"/>
      <w:r w:rsidRPr="00722858">
        <w:t xml:space="preserve"> </w:t>
      </w:r>
      <w:proofErr w:type="spellStart"/>
      <w:r w:rsidRPr="00722858">
        <w:t>quidem</w:t>
      </w:r>
      <w:proofErr w:type="spellEnd"/>
      <w:r w:rsidRPr="00722858">
        <w:t xml:space="preserve"> non </w:t>
      </w:r>
      <w:proofErr w:type="spellStart"/>
      <w:r w:rsidRPr="00722858">
        <w:t>admodum</w:t>
      </w:r>
      <w:proofErr w:type="spellEnd"/>
      <w:r w:rsidRPr="00722858">
        <w:t xml:space="preserve"> </w:t>
      </w:r>
      <w:proofErr w:type="spellStart"/>
      <w:r w:rsidRPr="00722858">
        <w:t>indoctis</w:t>
      </w:r>
      <w:proofErr w:type="spellEnd"/>
      <w:r w:rsidRPr="00722858">
        <w:t xml:space="preserve">, </w:t>
      </w:r>
      <w:proofErr w:type="spellStart"/>
      <w:r w:rsidRPr="00722858">
        <w:t>totum</w:t>
      </w:r>
      <w:proofErr w:type="spellEnd"/>
      <w:r w:rsidRPr="00722858">
        <w:t xml:space="preserve"> hoc </w:t>
      </w:r>
      <w:proofErr w:type="spellStart"/>
      <w:r w:rsidRPr="00722858">
        <w:t>displicet</w:t>
      </w:r>
      <w:proofErr w:type="spellEnd"/>
      <w:r w:rsidRPr="00722858">
        <w:t xml:space="preserve"> </w:t>
      </w:r>
      <w:proofErr w:type="spellStart"/>
      <w:r w:rsidRPr="00722858">
        <w:t>philosophari</w:t>
      </w:r>
      <w:proofErr w:type="spellEnd"/>
      <w:r w:rsidRPr="00722858">
        <w:t xml:space="preserve">. quidam </w:t>
      </w:r>
      <w:proofErr w:type="spellStart"/>
      <w:r w:rsidRPr="00722858">
        <w:t>autem</w:t>
      </w:r>
      <w:proofErr w:type="spellEnd"/>
      <w:r w:rsidRPr="00722858">
        <w:t xml:space="preserve"> non </w:t>
      </w:r>
      <w:proofErr w:type="spellStart"/>
      <w:r w:rsidRPr="00722858">
        <w:t>tam</w:t>
      </w:r>
      <w:proofErr w:type="spellEnd"/>
      <w:r w:rsidRPr="00722858">
        <w:t xml:space="preserve"> id </w:t>
      </w:r>
      <w:proofErr w:type="spellStart"/>
      <w:r w:rsidRPr="00722858">
        <w:t>reprehendunt</w:t>
      </w:r>
      <w:proofErr w:type="spellEnd"/>
      <w:r w:rsidRPr="00722858">
        <w:t xml:space="preserve">, si </w:t>
      </w:r>
      <w:proofErr w:type="spellStart"/>
      <w:r w:rsidRPr="00722858">
        <w:t>remissius</w:t>
      </w:r>
      <w:proofErr w:type="spellEnd"/>
      <w:r w:rsidRPr="00722858">
        <w:t xml:space="preserve"> </w:t>
      </w:r>
      <w:proofErr w:type="spellStart"/>
      <w:r w:rsidRPr="00722858">
        <w:t>agatur</w:t>
      </w:r>
      <w:proofErr w:type="spellEnd"/>
      <w:r w:rsidRPr="00722858">
        <w:t xml:space="preserve">, </w:t>
      </w:r>
      <w:proofErr w:type="spellStart"/>
      <w:r w:rsidRPr="00722858">
        <w:t>sed</w:t>
      </w:r>
      <w:proofErr w:type="spellEnd"/>
      <w:r w:rsidRPr="00722858">
        <w:t xml:space="preserve"> </w:t>
      </w:r>
      <w:proofErr w:type="spellStart"/>
      <w:r w:rsidRPr="00722858">
        <w:t>tantum</w:t>
      </w:r>
      <w:proofErr w:type="spellEnd"/>
      <w:r w:rsidRPr="00722858">
        <w:t xml:space="preserve"> </w:t>
      </w:r>
      <w:proofErr w:type="spellStart"/>
      <w:r w:rsidRPr="00722858">
        <w:t>studium</w:t>
      </w:r>
      <w:proofErr w:type="spellEnd"/>
      <w:r w:rsidRPr="00722858">
        <w:t xml:space="preserve"> </w:t>
      </w:r>
      <w:proofErr w:type="spellStart"/>
      <w:r w:rsidRPr="00722858">
        <w:t>tamque</w:t>
      </w:r>
      <w:proofErr w:type="spellEnd"/>
      <w:r w:rsidRPr="00722858">
        <w:t xml:space="preserve"> multam operam </w:t>
      </w:r>
      <w:proofErr w:type="spellStart"/>
      <w:r w:rsidRPr="00722858">
        <w:t>ponendam</w:t>
      </w:r>
      <w:proofErr w:type="spellEnd"/>
      <w:r w:rsidRPr="00722858">
        <w:t xml:space="preserve"> in </w:t>
      </w:r>
      <w:proofErr w:type="spellStart"/>
      <w:r w:rsidRPr="00722858">
        <w:t>eo</w:t>
      </w:r>
      <w:proofErr w:type="spellEnd"/>
      <w:r w:rsidRPr="00722858">
        <w:t xml:space="preserve"> non </w:t>
      </w:r>
      <w:proofErr w:type="spellStart"/>
      <w:r w:rsidRPr="00722858">
        <w:t>arbitrantur</w:t>
      </w:r>
      <w:proofErr w:type="spellEnd"/>
      <w:r w:rsidRPr="00722858">
        <w:t xml:space="preserve">. </w:t>
      </w:r>
      <w:proofErr w:type="spellStart"/>
      <w:r w:rsidRPr="00722858">
        <w:t>erunt</w:t>
      </w:r>
      <w:proofErr w:type="spellEnd"/>
      <w:r w:rsidRPr="00722858">
        <w:t xml:space="preserve"> </w:t>
      </w:r>
      <w:proofErr w:type="spellStart"/>
      <w:r w:rsidRPr="00722858">
        <w:t>etiam</w:t>
      </w:r>
      <w:proofErr w:type="spellEnd"/>
      <w:r w:rsidRPr="00722858">
        <w:t xml:space="preserve">, </w:t>
      </w:r>
      <w:proofErr w:type="spellStart"/>
      <w:r w:rsidRPr="00722858">
        <w:t>et</w:t>
      </w:r>
      <w:proofErr w:type="spellEnd"/>
      <w:r w:rsidRPr="00722858">
        <w:t xml:space="preserve"> </w:t>
      </w:r>
      <w:proofErr w:type="spellStart"/>
      <w:r w:rsidRPr="00722858">
        <w:t>ii</w:t>
      </w:r>
      <w:proofErr w:type="spellEnd"/>
      <w:r w:rsidRPr="00722858">
        <w:t xml:space="preserve"> </w:t>
      </w:r>
      <w:proofErr w:type="spellStart"/>
      <w:r w:rsidRPr="00722858">
        <w:t>quidem</w:t>
      </w:r>
      <w:proofErr w:type="spellEnd"/>
      <w:r w:rsidRPr="00722858">
        <w:t xml:space="preserve"> </w:t>
      </w:r>
      <w:proofErr w:type="spellStart"/>
      <w:r w:rsidRPr="00722858">
        <w:t>eruditi</w:t>
      </w:r>
      <w:proofErr w:type="spellEnd"/>
      <w:r w:rsidRPr="00722858">
        <w:t xml:space="preserve"> </w:t>
      </w:r>
      <w:proofErr w:type="spellStart"/>
      <w:r w:rsidRPr="00722858">
        <w:t>Graecis</w:t>
      </w:r>
      <w:proofErr w:type="spellEnd"/>
      <w:r w:rsidRPr="00722858">
        <w:t xml:space="preserve"> </w:t>
      </w:r>
      <w:proofErr w:type="spellStart"/>
      <w:r w:rsidRPr="00722858">
        <w:t>litteris</w:t>
      </w:r>
      <w:proofErr w:type="spellEnd"/>
      <w:r w:rsidRPr="00722858">
        <w:t xml:space="preserve">, </w:t>
      </w:r>
      <w:proofErr w:type="spellStart"/>
      <w:r w:rsidRPr="00722858">
        <w:t>contemnentes</w:t>
      </w:r>
      <w:proofErr w:type="spellEnd"/>
      <w:r w:rsidRPr="00722858">
        <w:t xml:space="preserve"> Latinas, qui se </w:t>
      </w:r>
      <w:proofErr w:type="spellStart"/>
      <w:r w:rsidRPr="00722858">
        <w:t>dicant</w:t>
      </w:r>
      <w:proofErr w:type="spellEnd"/>
      <w:r w:rsidRPr="00722858">
        <w:t xml:space="preserve"> in </w:t>
      </w:r>
      <w:proofErr w:type="spellStart"/>
      <w:r w:rsidRPr="00722858">
        <w:t>Graecis</w:t>
      </w:r>
      <w:proofErr w:type="spellEnd"/>
      <w:r w:rsidRPr="00722858">
        <w:t xml:space="preserve"> </w:t>
      </w:r>
      <w:proofErr w:type="spellStart"/>
      <w:r w:rsidRPr="00722858">
        <w:t>legendis</w:t>
      </w:r>
      <w:proofErr w:type="spellEnd"/>
      <w:r w:rsidRPr="00722858">
        <w:t xml:space="preserve"> operam </w:t>
      </w:r>
      <w:proofErr w:type="spellStart"/>
      <w:r w:rsidRPr="00722858">
        <w:t>malle</w:t>
      </w:r>
      <w:proofErr w:type="spellEnd"/>
      <w:r w:rsidRPr="00722858">
        <w:t xml:space="preserve"> </w:t>
      </w:r>
      <w:proofErr w:type="spellStart"/>
      <w:r w:rsidRPr="00722858">
        <w:t>consumere</w:t>
      </w:r>
      <w:proofErr w:type="spellEnd"/>
      <w:r w:rsidRPr="00722858">
        <w:t xml:space="preserve">. postremo </w:t>
      </w:r>
      <w:proofErr w:type="spellStart"/>
      <w:r w:rsidRPr="00722858">
        <w:t>aliquos</w:t>
      </w:r>
      <w:proofErr w:type="spellEnd"/>
      <w:r w:rsidRPr="00722858">
        <w:t xml:space="preserve"> futuros </w:t>
      </w:r>
      <w:proofErr w:type="spellStart"/>
      <w:r w:rsidRPr="00722858">
        <w:t>suspicor</w:t>
      </w:r>
      <w:proofErr w:type="spellEnd"/>
      <w:r w:rsidRPr="00722858">
        <w:t xml:space="preserve">, qui me ad alias </w:t>
      </w:r>
      <w:proofErr w:type="spellStart"/>
      <w:r w:rsidRPr="00722858">
        <w:t>litteras</w:t>
      </w:r>
      <w:proofErr w:type="spellEnd"/>
      <w:r w:rsidRPr="00722858">
        <w:t xml:space="preserve"> </w:t>
      </w:r>
      <w:proofErr w:type="spellStart"/>
      <w:r w:rsidRPr="00722858">
        <w:t>vocent</w:t>
      </w:r>
      <w:proofErr w:type="spellEnd"/>
      <w:r w:rsidRPr="00722858">
        <w:t xml:space="preserve">, </w:t>
      </w:r>
      <w:proofErr w:type="spellStart"/>
      <w:r w:rsidRPr="00722858">
        <w:t>genus</w:t>
      </w:r>
      <w:proofErr w:type="spellEnd"/>
      <w:r w:rsidRPr="00722858">
        <w:t xml:space="preserve"> hoc </w:t>
      </w:r>
      <w:proofErr w:type="spellStart"/>
      <w:r w:rsidRPr="00722858">
        <w:t>scribendi</w:t>
      </w:r>
      <w:proofErr w:type="spellEnd"/>
      <w:r w:rsidRPr="00722858">
        <w:t xml:space="preserve">, </w:t>
      </w:r>
      <w:proofErr w:type="spellStart"/>
      <w:r w:rsidRPr="00722858">
        <w:t>etsi</w:t>
      </w:r>
      <w:proofErr w:type="spellEnd"/>
      <w:r w:rsidRPr="00722858">
        <w:t xml:space="preserve"> </w:t>
      </w:r>
      <w:proofErr w:type="spellStart"/>
      <w:r w:rsidRPr="00722858">
        <w:t>sit</w:t>
      </w:r>
      <w:proofErr w:type="spellEnd"/>
      <w:r w:rsidRPr="00722858">
        <w:t xml:space="preserve"> </w:t>
      </w:r>
      <w:proofErr w:type="spellStart"/>
      <w:r w:rsidRPr="00722858">
        <w:t>elegans</w:t>
      </w:r>
      <w:proofErr w:type="spellEnd"/>
      <w:r w:rsidRPr="00722858">
        <w:t xml:space="preserve">, personae </w:t>
      </w:r>
      <w:proofErr w:type="spellStart"/>
      <w:r w:rsidRPr="00722858">
        <w:t>tamen</w:t>
      </w:r>
      <w:proofErr w:type="spellEnd"/>
      <w:r w:rsidRPr="00722858">
        <w:t xml:space="preserve"> </w:t>
      </w:r>
      <w:proofErr w:type="spellStart"/>
      <w:r w:rsidRPr="00722858">
        <w:t>et</w:t>
      </w:r>
      <w:proofErr w:type="spellEnd"/>
      <w:r w:rsidRPr="00722858">
        <w:t xml:space="preserve"> </w:t>
      </w:r>
      <w:proofErr w:type="spellStart"/>
      <w:r w:rsidRPr="00722858">
        <w:t>dignitatis</w:t>
      </w:r>
      <w:proofErr w:type="spellEnd"/>
      <w:r w:rsidRPr="00722858">
        <w:t xml:space="preserve"> esse </w:t>
      </w:r>
      <w:proofErr w:type="spellStart"/>
      <w:r w:rsidRPr="00722858">
        <w:t>negent</w:t>
      </w:r>
      <w:proofErr w:type="spellEnd"/>
      <w:r w:rsidR="00853A05">
        <w:rPr>
          <w:rStyle w:val="FootnoteReference"/>
        </w:rPr>
        <w:footnoteReference w:id="1"/>
      </w:r>
      <w:r w:rsidRPr="00722858">
        <w:t>.</w:t>
      </w:r>
    </w:p>
    <w:p w14:paraId="13B0AD99" w14:textId="7ED0F05B" w:rsidR="00722858" w:rsidRPr="00722858" w:rsidRDefault="00722858" w:rsidP="00401434">
      <w:pPr>
        <w:pStyle w:val="TextoNormal-IPCA"/>
      </w:pPr>
      <w:r w:rsidRPr="00722858">
        <w:t xml:space="preserve">Contra </w:t>
      </w:r>
      <w:proofErr w:type="spellStart"/>
      <w:r w:rsidRPr="00722858">
        <w:t>quos</w:t>
      </w:r>
      <w:proofErr w:type="spellEnd"/>
      <w:r w:rsidRPr="00722858">
        <w:t xml:space="preserve"> </w:t>
      </w:r>
      <w:proofErr w:type="spellStart"/>
      <w:r w:rsidRPr="00722858">
        <w:t>omnis</w:t>
      </w:r>
      <w:proofErr w:type="spellEnd"/>
      <w:r w:rsidRPr="00722858">
        <w:t xml:space="preserve"> </w:t>
      </w:r>
      <w:proofErr w:type="spellStart"/>
      <w:r w:rsidRPr="00722858">
        <w:t>dicendum</w:t>
      </w:r>
      <w:proofErr w:type="spellEnd"/>
      <w:r w:rsidRPr="00722858">
        <w:t xml:space="preserve"> </w:t>
      </w:r>
      <w:proofErr w:type="spellStart"/>
      <w:r w:rsidRPr="00722858">
        <w:t>breviter</w:t>
      </w:r>
      <w:proofErr w:type="spellEnd"/>
      <w:r w:rsidRPr="00722858">
        <w:t xml:space="preserve"> </w:t>
      </w:r>
      <w:proofErr w:type="spellStart"/>
      <w:r w:rsidRPr="00722858">
        <w:t>existimo</w:t>
      </w:r>
      <w:proofErr w:type="spellEnd"/>
      <w:r w:rsidRPr="00722858">
        <w:t xml:space="preserve">. </w:t>
      </w:r>
      <w:proofErr w:type="spellStart"/>
      <w:r w:rsidRPr="00722858">
        <w:t>Quamquam</w:t>
      </w:r>
      <w:proofErr w:type="spellEnd"/>
      <w:r w:rsidRPr="00722858">
        <w:t xml:space="preserve"> </w:t>
      </w:r>
      <w:proofErr w:type="spellStart"/>
      <w:r w:rsidRPr="00722858">
        <w:t>philosophiae</w:t>
      </w:r>
      <w:proofErr w:type="spellEnd"/>
      <w:r w:rsidRPr="00722858">
        <w:t xml:space="preserve"> </w:t>
      </w:r>
      <w:proofErr w:type="spellStart"/>
      <w:r w:rsidRPr="00722858">
        <w:t>quidem</w:t>
      </w:r>
      <w:proofErr w:type="spellEnd"/>
      <w:r w:rsidRPr="00722858">
        <w:t xml:space="preserve"> </w:t>
      </w:r>
      <w:proofErr w:type="spellStart"/>
      <w:r w:rsidRPr="00722858">
        <w:t>vituperatoribus</w:t>
      </w:r>
      <w:proofErr w:type="spellEnd"/>
      <w:r w:rsidRPr="00722858">
        <w:t xml:space="preserve"> satis </w:t>
      </w:r>
      <w:proofErr w:type="spellStart"/>
      <w:r w:rsidRPr="00722858">
        <w:t>responsum</w:t>
      </w:r>
      <w:proofErr w:type="spellEnd"/>
      <w:r w:rsidRPr="00722858">
        <w:t xml:space="preserve"> </w:t>
      </w:r>
      <w:proofErr w:type="spellStart"/>
      <w:r w:rsidRPr="00722858">
        <w:t>est</w:t>
      </w:r>
      <w:proofErr w:type="spellEnd"/>
      <w:r w:rsidRPr="00722858">
        <w:t xml:space="preserve"> </w:t>
      </w:r>
      <w:proofErr w:type="spellStart"/>
      <w:r w:rsidRPr="00722858">
        <w:t>eo</w:t>
      </w:r>
      <w:proofErr w:type="spellEnd"/>
      <w:r w:rsidRPr="00722858">
        <w:t xml:space="preserve"> libro, quo a </w:t>
      </w:r>
      <w:proofErr w:type="spellStart"/>
      <w:r w:rsidRPr="00722858">
        <w:t>nobis</w:t>
      </w:r>
      <w:proofErr w:type="spellEnd"/>
      <w:r w:rsidRPr="00722858">
        <w:t xml:space="preserve"> </w:t>
      </w:r>
      <w:proofErr w:type="spellStart"/>
      <w:r w:rsidRPr="00722858">
        <w:t>philosophia</w:t>
      </w:r>
      <w:proofErr w:type="spellEnd"/>
      <w:r w:rsidRPr="00722858">
        <w:t xml:space="preserve"> defensa </w:t>
      </w:r>
      <w:proofErr w:type="spellStart"/>
      <w:r w:rsidRPr="00722858">
        <w:t>et</w:t>
      </w:r>
      <w:proofErr w:type="spellEnd"/>
      <w:r w:rsidRPr="00722858">
        <w:t xml:space="preserve"> </w:t>
      </w:r>
      <w:proofErr w:type="spellStart"/>
      <w:r w:rsidRPr="00722858">
        <w:t>collaudata</w:t>
      </w:r>
      <w:proofErr w:type="spellEnd"/>
      <w:r w:rsidRPr="00722858">
        <w:t xml:space="preserve"> </w:t>
      </w:r>
      <w:proofErr w:type="spellStart"/>
      <w:r w:rsidRPr="00722858">
        <w:t>est</w:t>
      </w:r>
      <w:proofErr w:type="spellEnd"/>
      <w:r w:rsidRPr="00722858">
        <w:t xml:space="preserve">, cum </w:t>
      </w:r>
      <w:proofErr w:type="spellStart"/>
      <w:r w:rsidRPr="00722858">
        <w:t>esset</w:t>
      </w:r>
      <w:proofErr w:type="spellEnd"/>
      <w:r w:rsidRPr="00722858">
        <w:t xml:space="preserve"> </w:t>
      </w:r>
      <w:proofErr w:type="spellStart"/>
      <w:r w:rsidRPr="00722858">
        <w:t>accusata</w:t>
      </w:r>
      <w:proofErr w:type="spellEnd"/>
      <w:r w:rsidRPr="00722858">
        <w:t xml:space="preserve"> </w:t>
      </w:r>
      <w:proofErr w:type="spellStart"/>
      <w:r w:rsidRPr="00722858">
        <w:t>et</w:t>
      </w:r>
      <w:proofErr w:type="spellEnd"/>
      <w:r w:rsidRPr="00722858">
        <w:t xml:space="preserve"> </w:t>
      </w:r>
      <w:proofErr w:type="spellStart"/>
      <w:r w:rsidRPr="00722858">
        <w:t>vituperata</w:t>
      </w:r>
      <w:proofErr w:type="spellEnd"/>
      <w:r w:rsidRPr="00722858">
        <w:t xml:space="preserve"> </w:t>
      </w:r>
      <w:proofErr w:type="spellStart"/>
      <w:r w:rsidRPr="00722858">
        <w:t>ab</w:t>
      </w:r>
      <w:proofErr w:type="spellEnd"/>
      <w:r w:rsidRPr="00722858">
        <w:t xml:space="preserve"> </w:t>
      </w:r>
      <w:proofErr w:type="spellStart"/>
      <w:r w:rsidRPr="00722858">
        <w:t>Hortensio</w:t>
      </w:r>
      <w:proofErr w:type="spellEnd"/>
      <w:r w:rsidRPr="00722858">
        <w:t xml:space="preserve">. qui </w:t>
      </w:r>
      <w:proofErr w:type="spellStart"/>
      <w:r w:rsidRPr="00722858">
        <w:t>liber</w:t>
      </w:r>
      <w:proofErr w:type="spellEnd"/>
      <w:r w:rsidRPr="00722858">
        <w:t xml:space="preserve"> cum </w:t>
      </w:r>
      <w:proofErr w:type="spellStart"/>
      <w:r w:rsidRPr="00722858">
        <w:t>et</w:t>
      </w:r>
      <w:proofErr w:type="spellEnd"/>
      <w:r w:rsidRPr="00722858">
        <w:t xml:space="preserve"> tibi </w:t>
      </w:r>
      <w:proofErr w:type="spellStart"/>
      <w:r w:rsidRPr="00722858">
        <w:t>probatus</w:t>
      </w:r>
      <w:proofErr w:type="spellEnd"/>
      <w:r w:rsidRPr="00722858">
        <w:t xml:space="preserve"> </w:t>
      </w:r>
      <w:proofErr w:type="spellStart"/>
      <w:r w:rsidRPr="00722858">
        <w:t>videretur</w:t>
      </w:r>
      <w:proofErr w:type="spellEnd"/>
      <w:r w:rsidRPr="00722858">
        <w:t xml:space="preserve"> </w:t>
      </w:r>
      <w:proofErr w:type="spellStart"/>
      <w:r w:rsidRPr="00722858">
        <w:t>et</w:t>
      </w:r>
      <w:proofErr w:type="spellEnd"/>
      <w:r w:rsidRPr="00722858">
        <w:t xml:space="preserve"> </w:t>
      </w:r>
      <w:proofErr w:type="spellStart"/>
      <w:r w:rsidRPr="00722858">
        <w:t>iis</w:t>
      </w:r>
      <w:proofErr w:type="spellEnd"/>
      <w:r w:rsidRPr="00722858">
        <w:t xml:space="preserve">, </w:t>
      </w:r>
      <w:proofErr w:type="spellStart"/>
      <w:r w:rsidRPr="00722858">
        <w:t>quos</w:t>
      </w:r>
      <w:proofErr w:type="spellEnd"/>
      <w:r w:rsidRPr="00722858">
        <w:t xml:space="preserve"> ego posse </w:t>
      </w:r>
      <w:proofErr w:type="spellStart"/>
      <w:r w:rsidRPr="00722858">
        <w:t>iudicare</w:t>
      </w:r>
      <w:proofErr w:type="spellEnd"/>
      <w:r w:rsidRPr="00722858">
        <w:t xml:space="preserve"> </w:t>
      </w:r>
      <w:proofErr w:type="spellStart"/>
      <w:r w:rsidRPr="00722858">
        <w:t>arbitrarer</w:t>
      </w:r>
      <w:proofErr w:type="spellEnd"/>
      <w:r w:rsidRPr="00722858">
        <w:t xml:space="preserve">, </w:t>
      </w:r>
      <w:proofErr w:type="spellStart"/>
      <w:r w:rsidRPr="00722858">
        <w:t>plura</w:t>
      </w:r>
      <w:proofErr w:type="spellEnd"/>
      <w:r w:rsidRPr="00722858">
        <w:t xml:space="preserve"> </w:t>
      </w:r>
      <w:proofErr w:type="spellStart"/>
      <w:r w:rsidRPr="00722858">
        <w:t>suscepi</w:t>
      </w:r>
      <w:proofErr w:type="spellEnd"/>
      <w:r w:rsidRPr="00722858">
        <w:t xml:space="preserve"> </w:t>
      </w:r>
      <w:proofErr w:type="spellStart"/>
      <w:r w:rsidRPr="00722858">
        <w:t>veritus</w:t>
      </w:r>
      <w:proofErr w:type="spellEnd"/>
      <w:r w:rsidRPr="00722858">
        <w:t xml:space="preserve"> </w:t>
      </w:r>
      <w:proofErr w:type="spellStart"/>
      <w:r w:rsidRPr="00722858">
        <w:t>ne</w:t>
      </w:r>
      <w:proofErr w:type="spellEnd"/>
      <w:r w:rsidRPr="00722858">
        <w:t xml:space="preserve"> </w:t>
      </w:r>
      <w:proofErr w:type="spellStart"/>
      <w:r w:rsidRPr="00722858">
        <w:t>movere</w:t>
      </w:r>
      <w:proofErr w:type="spellEnd"/>
      <w:r w:rsidRPr="00722858">
        <w:t xml:space="preserve"> </w:t>
      </w:r>
      <w:proofErr w:type="spellStart"/>
      <w:r w:rsidRPr="00722858">
        <w:t>hominum</w:t>
      </w:r>
      <w:proofErr w:type="spellEnd"/>
      <w:r w:rsidRPr="00722858">
        <w:t xml:space="preserve"> </w:t>
      </w:r>
      <w:proofErr w:type="spellStart"/>
      <w:r w:rsidRPr="00722858">
        <w:t>studia</w:t>
      </w:r>
      <w:proofErr w:type="spellEnd"/>
      <w:r w:rsidRPr="00722858">
        <w:t xml:space="preserve"> </w:t>
      </w:r>
      <w:proofErr w:type="spellStart"/>
      <w:r w:rsidRPr="00722858">
        <w:t>viderer</w:t>
      </w:r>
      <w:proofErr w:type="spellEnd"/>
      <w:r w:rsidRPr="00722858">
        <w:t xml:space="preserve">, </w:t>
      </w:r>
      <w:proofErr w:type="spellStart"/>
      <w:r w:rsidRPr="00722858">
        <w:t>retinere</w:t>
      </w:r>
      <w:proofErr w:type="spellEnd"/>
      <w:r w:rsidRPr="00722858">
        <w:t xml:space="preserve"> non posse.</w:t>
      </w:r>
      <w:r w:rsidR="00853A05">
        <w:rPr>
          <w:rStyle w:val="FootnoteReference"/>
        </w:rPr>
        <w:footnoteReference w:id="2"/>
      </w:r>
      <w:r w:rsidRPr="00722858">
        <w:t xml:space="preserve"> Qui </w:t>
      </w:r>
      <w:proofErr w:type="spellStart"/>
      <w:r w:rsidRPr="00722858">
        <w:t>autem</w:t>
      </w:r>
      <w:proofErr w:type="spellEnd"/>
      <w:r w:rsidRPr="00722858">
        <w:t xml:space="preserve">, si </w:t>
      </w:r>
      <w:proofErr w:type="spellStart"/>
      <w:r w:rsidRPr="00722858">
        <w:t>maxime</w:t>
      </w:r>
      <w:proofErr w:type="spellEnd"/>
      <w:r w:rsidRPr="00722858">
        <w:t xml:space="preserve"> hoc </w:t>
      </w:r>
      <w:proofErr w:type="spellStart"/>
      <w:r w:rsidRPr="00722858">
        <w:t>placeat</w:t>
      </w:r>
      <w:proofErr w:type="spellEnd"/>
      <w:r w:rsidRPr="00722858">
        <w:t xml:space="preserve">, </w:t>
      </w:r>
      <w:proofErr w:type="spellStart"/>
      <w:r w:rsidRPr="00722858">
        <w:t>moderatius</w:t>
      </w:r>
      <w:proofErr w:type="spellEnd"/>
      <w:r w:rsidRPr="00722858">
        <w:t xml:space="preserve"> </w:t>
      </w:r>
      <w:proofErr w:type="spellStart"/>
      <w:r w:rsidRPr="00722858">
        <w:t>tamen</w:t>
      </w:r>
      <w:proofErr w:type="spellEnd"/>
      <w:r w:rsidRPr="00722858">
        <w:t xml:space="preserve"> id </w:t>
      </w:r>
      <w:proofErr w:type="spellStart"/>
      <w:r w:rsidRPr="00722858">
        <w:t>volunt</w:t>
      </w:r>
      <w:proofErr w:type="spellEnd"/>
      <w:r w:rsidRPr="00722858">
        <w:t xml:space="preserve"> </w:t>
      </w:r>
      <w:proofErr w:type="spellStart"/>
      <w:r w:rsidRPr="00722858">
        <w:t>fieri</w:t>
      </w:r>
      <w:proofErr w:type="spellEnd"/>
      <w:r w:rsidRPr="00722858">
        <w:t xml:space="preserve">, </w:t>
      </w:r>
      <w:proofErr w:type="spellStart"/>
      <w:r w:rsidRPr="00722858">
        <w:t>difficilem</w:t>
      </w:r>
      <w:proofErr w:type="spellEnd"/>
      <w:r w:rsidRPr="00722858">
        <w:t xml:space="preserve"> </w:t>
      </w:r>
      <w:proofErr w:type="spellStart"/>
      <w:r w:rsidRPr="00722858">
        <w:t>quandam</w:t>
      </w:r>
      <w:proofErr w:type="spellEnd"/>
      <w:r w:rsidRPr="00722858">
        <w:t xml:space="preserve"> </w:t>
      </w:r>
      <w:proofErr w:type="spellStart"/>
      <w:r w:rsidRPr="00722858">
        <w:t>temperantiam</w:t>
      </w:r>
      <w:proofErr w:type="spellEnd"/>
      <w:r w:rsidRPr="00722858">
        <w:t xml:space="preserve"> </w:t>
      </w:r>
      <w:proofErr w:type="spellStart"/>
      <w:r w:rsidRPr="00722858">
        <w:t>postulant</w:t>
      </w:r>
      <w:proofErr w:type="spellEnd"/>
      <w:r w:rsidRPr="00722858">
        <w:t xml:space="preserve"> in </w:t>
      </w:r>
      <w:proofErr w:type="spellStart"/>
      <w:r w:rsidRPr="00722858">
        <w:t>eo</w:t>
      </w:r>
      <w:proofErr w:type="spellEnd"/>
      <w:r w:rsidRPr="00722858">
        <w:t xml:space="preserve">, </w:t>
      </w:r>
      <w:proofErr w:type="spellStart"/>
      <w:r w:rsidRPr="00722858">
        <w:t>quod</w:t>
      </w:r>
      <w:proofErr w:type="spellEnd"/>
      <w:r w:rsidRPr="00722858">
        <w:t xml:space="preserve"> </w:t>
      </w:r>
      <w:proofErr w:type="spellStart"/>
      <w:r w:rsidRPr="00722858">
        <w:t>semel</w:t>
      </w:r>
      <w:proofErr w:type="spellEnd"/>
      <w:r w:rsidRPr="00722858">
        <w:t xml:space="preserve"> </w:t>
      </w:r>
      <w:proofErr w:type="spellStart"/>
      <w:r w:rsidRPr="00722858">
        <w:t>admissum</w:t>
      </w:r>
      <w:proofErr w:type="spellEnd"/>
      <w:r w:rsidRPr="00722858">
        <w:t xml:space="preserve"> </w:t>
      </w:r>
      <w:proofErr w:type="spellStart"/>
      <w:r w:rsidRPr="00722858">
        <w:t>coerceri</w:t>
      </w:r>
      <w:proofErr w:type="spellEnd"/>
      <w:r w:rsidRPr="00722858">
        <w:t xml:space="preserve"> </w:t>
      </w:r>
      <w:proofErr w:type="spellStart"/>
      <w:r w:rsidRPr="00722858">
        <w:t>reprimique</w:t>
      </w:r>
      <w:proofErr w:type="spellEnd"/>
      <w:r w:rsidRPr="00722858">
        <w:t xml:space="preserve"> non </w:t>
      </w:r>
      <w:proofErr w:type="spellStart"/>
      <w:r w:rsidRPr="00722858">
        <w:t>potest</w:t>
      </w:r>
      <w:proofErr w:type="spellEnd"/>
      <w:r w:rsidRPr="00722858">
        <w:t xml:space="preserve">, ut </w:t>
      </w:r>
      <w:proofErr w:type="spellStart"/>
      <w:r w:rsidRPr="00722858">
        <w:t>propemodum</w:t>
      </w:r>
      <w:proofErr w:type="spellEnd"/>
      <w:r w:rsidRPr="00722858">
        <w:t xml:space="preserve"> </w:t>
      </w:r>
      <w:proofErr w:type="spellStart"/>
      <w:r w:rsidRPr="00722858">
        <w:t>iustioribus</w:t>
      </w:r>
      <w:proofErr w:type="spellEnd"/>
      <w:r w:rsidRPr="00722858">
        <w:t xml:space="preserve"> </w:t>
      </w:r>
      <w:proofErr w:type="spellStart"/>
      <w:r w:rsidRPr="00722858">
        <w:t>utamur</w:t>
      </w:r>
      <w:proofErr w:type="spellEnd"/>
      <w:r w:rsidRPr="00722858">
        <w:t xml:space="preserve"> </w:t>
      </w:r>
      <w:proofErr w:type="spellStart"/>
      <w:r w:rsidRPr="00722858">
        <w:t>illis</w:t>
      </w:r>
      <w:proofErr w:type="spellEnd"/>
      <w:r w:rsidRPr="00722858">
        <w:t xml:space="preserve">, qui </w:t>
      </w:r>
      <w:proofErr w:type="spellStart"/>
      <w:r w:rsidRPr="00722858">
        <w:t>omnino</w:t>
      </w:r>
      <w:proofErr w:type="spellEnd"/>
      <w:r w:rsidRPr="00722858">
        <w:t xml:space="preserve"> </w:t>
      </w:r>
      <w:proofErr w:type="spellStart"/>
      <w:r w:rsidRPr="00722858">
        <w:t>avocent</w:t>
      </w:r>
      <w:proofErr w:type="spellEnd"/>
      <w:r w:rsidRPr="00722858">
        <w:t xml:space="preserve"> a </w:t>
      </w:r>
      <w:proofErr w:type="spellStart"/>
      <w:r w:rsidRPr="00722858">
        <w:t>philosophia</w:t>
      </w:r>
      <w:proofErr w:type="spellEnd"/>
      <w:r w:rsidRPr="00722858">
        <w:t xml:space="preserve">, </w:t>
      </w:r>
      <w:proofErr w:type="spellStart"/>
      <w:r w:rsidRPr="00722858">
        <w:t>quam</w:t>
      </w:r>
      <w:proofErr w:type="spellEnd"/>
      <w:r w:rsidRPr="00722858">
        <w:t xml:space="preserve"> </w:t>
      </w:r>
      <w:proofErr w:type="spellStart"/>
      <w:r w:rsidRPr="00722858">
        <w:t>his</w:t>
      </w:r>
      <w:proofErr w:type="spellEnd"/>
      <w:r w:rsidRPr="00722858">
        <w:t xml:space="preserve">, qui </w:t>
      </w:r>
      <w:proofErr w:type="spellStart"/>
      <w:r w:rsidRPr="00722858">
        <w:t>rebus</w:t>
      </w:r>
      <w:proofErr w:type="spellEnd"/>
      <w:r w:rsidRPr="00722858">
        <w:t xml:space="preserve"> </w:t>
      </w:r>
      <w:proofErr w:type="spellStart"/>
      <w:r w:rsidRPr="00722858">
        <w:t>infinitis</w:t>
      </w:r>
      <w:proofErr w:type="spellEnd"/>
      <w:r w:rsidRPr="00722858">
        <w:t xml:space="preserve"> </w:t>
      </w:r>
      <w:proofErr w:type="spellStart"/>
      <w:r w:rsidRPr="00722858">
        <w:t>modum</w:t>
      </w:r>
      <w:proofErr w:type="spellEnd"/>
      <w:r w:rsidRPr="00722858">
        <w:t xml:space="preserve"> </w:t>
      </w:r>
      <w:proofErr w:type="spellStart"/>
      <w:r w:rsidRPr="00722858">
        <w:t>constituant</w:t>
      </w:r>
      <w:proofErr w:type="spellEnd"/>
      <w:r w:rsidRPr="00722858">
        <w:t xml:space="preserve"> in reque </w:t>
      </w:r>
      <w:proofErr w:type="spellStart"/>
      <w:r w:rsidRPr="00722858">
        <w:t>eo</w:t>
      </w:r>
      <w:proofErr w:type="spellEnd"/>
      <w:r w:rsidRPr="00722858">
        <w:t xml:space="preserve"> </w:t>
      </w:r>
      <w:proofErr w:type="spellStart"/>
      <w:r w:rsidRPr="00722858">
        <w:t>meliore</w:t>
      </w:r>
      <w:proofErr w:type="spellEnd"/>
      <w:r w:rsidRPr="00722858">
        <w:t xml:space="preserve">, quo maior </w:t>
      </w:r>
      <w:proofErr w:type="spellStart"/>
      <w:r w:rsidRPr="00722858">
        <w:t>sit</w:t>
      </w:r>
      <w:proofErr w:type="spellEnd"/>
      <w:r w:rsidRPr="00722858">
        <w:t xml:space="preserve">, </w:t>
      </w:r>
      <w:proofErr w:type="spellStart"/>
      <w:r w:rsidRPr="00722858">
        <w:t>mediocritatem</w:t>
      </w:r>
      <w:proofErr w:type="spellEnd"/>
      <w:r w:rsidRPr="00722858">
        <w:t xml:space="preserve"> </w:t>
      </w:r>
      <w:proofErr w:type="spellStart"/>
      <w:r w:rsidRPr="00722858">
        <w:t>desiderent</w:t>
      </w:r>
      <w:proofErr w:type="spellEnd"/>
      <w:r w:rsidRPr="00722858">
        <w:t>.</w:t>
      </w:r>
    </w:p>
    <w:p w14:paraId="7C00860B" w14:textId="77777777" w:rsidR="00722858" w:rsidRPr="00722858" w:rsidRDefault="00722858" w:rsidP="00853A05">
      <w:pPr>
        <w:pStyle w:val="CitaesLinha-IPCA"/>
      </w:pPr>
      <w:proofErr w:type="spellStart"/>
      <w:r w:rsidRPr="00722858">
        <w:t>Sive</w:t>
      </w:r>
      <w:proofErr w:type="spellEnd"/>
      <w:r w:rsidRPr="00722858">
        <w:t xml:space="preserve"> </w:t>
      </w:r>
      <w:proofErr w:type="spellStart"/>
      <w:r w:rsidRPr="00722858">
        <w:t>enim</w:t>
      </w:r>
      <w:proofErr w:type="spellEnd"/>
      <w:r w:rsidRPr="00722858">
        <w:t xml:space="preserve"> ad </w:t>
      </w:r>
      <w:proofErr w:type="spellStart"/>
      <w:r w:rsidRPr="00722858">
        <w:t>sapientiam</w:t>
      </w:r>
      <w:proofErr w:type="spellEnd"/>
      <w:r w:rsidRPr="00722858">
        <w:t xml:space="preserve"> </w:t>
      </w:r>
      <w:proofErr w:type="spellStart"/>
      <w:r w:rsidRPr="00722858">
        <w:t>perveniri</w:t>
      </w:r>
      <w:proofErr w:type="spellEnd"/>
      <w:r w:rsidRPr="00722858">
        <w:t xml:space="preserve"> </w:t>
      </w:r>
      <w:proofErr w:type="spellStart"/>
      <w:r w:rsidRPr="00722858">
        <w:t>potest</w:t>
      </w:r>
      <w:proofErr w:type="spellEnd"/>
      <w:r w:rsidRPr="00722858">
        <w:t xml:space="preserve">, non </w:t>
      </w:r>
      <w:proofErr w:type="spellStart"/>
      <w:r w:rsidRPr="00722858">
        <w:t>paranda</w:t>
      </w:r>
      <w:proofErr w:type="spellEnd"/>
      <w:r w:rsidRPr="00722858">
        <w:t xml:space="preserve"> </w:t>
      </w:r>
      <w:proofErr w:type="spellStart"/>
      <w:r w:rsidRPr="00722858">
        <w:t>nobis</w:t>
      </w:r>
      <w:proofErr w:type="spellEnd"/>
      <w:r w:rsidRPr="00722858">
        <w:t xml:space="preserve"> </w:t>
      </w:r>
      <w:proofErr w:type="spellStart"/>
      <w:r w:rsidRPr="00722858">
        <w:t>solum</w:t>
      </w:r>
      <w:proofErr w:type="spellEnd"/>
      <w:r w:rsidRPr="00722858">
        <w:t xml:space="preserve"> </w:t>
      </w:r>
      <w:proofErr w:type="spellStart"/>
      <w:r w:rsidRPr="00722858">
        <w:t>ea</w:t>
      </w:r>
      <w:proofErr w:type="spellEnd"/>
      <w:r w:rsidRPr="00722858">
        <w:t xml:space="preserve">, </w:t>
      </w:r>
      <w:proofErr w:type="spellStart"/>
      <w:r w:rsidRPr="00722858">
        <w:t>sed</w:t>
      </w:r>
      <w:proofErr w:type="spellEnd"/>
      <w:r w:rsidRPr="00722858">
        <w:t xml:space="preserve"> </w:t>
      </w:r>
      <w:proofErr w:type="spellStart"/>
      <w:r w:rsidRPr="00722858">
        <w:t>fruenda</w:t>
      </w:r>
      <w:proofErr w:type="spellEnd"/>
      <w:r w:rsidRPr="00722858">
        <w:t xml:space="preserve"> </w:t>
      </w:r>
      <w:proofErr w:type="spellStart"/>
      <w:r w:rsidRPr="00722858">
        <w:t>etiam</w:t>
      </w:r>
      <w:proofErr w:type="spellEnd"/>
      <w:r w:rsidRPr="00722858">
        <w:t xml:space="preserve"> [</w:t>
      </w:r>
      <w:proofErr w:type="spellStart"/>
      <w:r w:rsidRPr="00722858">
        <w:t>sapientia</w:t>
      </w:r>
      <w:proofErr w:type="spellEnd"/>
      <w:r w:rsidRPr="00722858">
        <w:t xml:space="preserve">] </w:t>
      </w:r>
      <w:proofErr w:type="spellStart"/>
      <w:r w:rsidRPr="00722858">
        <w:t>est</w:t>
      </w:r>
      <w:proofErr w:type="spellEnd"/>
      <w:r w:rsidRPr="00722858">
        <w:t xml:space="preserve">; </w:t>
      </w:r>
      <w:proofErr w:type="spellStart"/>
      <w:r w:rsidRPr="00722858">
        <w:t>sive</w:t>
      </w:r>
      <w:proofErr w:type="spellEnd"/>
      <w:r w:rsidRPr="00722858">
        <w:t xml:space="preserve"> hoc </w:t>
      </w:r>
      <w:proofErr w:type="spellStart"/>
      <w:r w:rsidRPr="00722858">
        <w:t>difficile</w:t>
      </w:r>
      <w:proofErr w:type="spellEnd"/>
      <w:r w:rsidRPr="00722858">
        <w:t xml:space="preserve"> </w:t>
      </w:r>
      <w:proofErr w:type="spellStart"/>
      <w:r w:rsidRPr="00722858">
        <w:t>est</w:t>
      </w:r>
      <w:proofErr w:type="spellEnd"/>
      <w:r w:rsidRPr="00722858">
        <w:t xml:space="preserve">, </w:t>
      </w:r>
      <w:proofErr w:type="spellStart"/>
      <w:r w:rsidRPr="00722858">
        <w:t>tamen</w:t>
      </w:r>
      <w:proofErr w:type="spellEnd"/>
      <w:r w:rsidRPr="00722858">
        <w:t xml:space="preserve"> </w:t>
      </w:r>
      <w:proofErr w:type="spellStart"/>
      <w:r w:rsidRPr="00722858">
        <w:t>nec</w:t>
      </w:r>
      <w:proofErr w:type="spellEnd"/>
      <w:r w:rsidRPr="00722858">
        <w:t xml:space="preserve"> modus </w:t>
      </w:r>
      <w:proofErr w:type="spellStart"/>
      <w:r w:rsidRPr="00722858">
        <w:t>est</w:t>
      </w:r>
      <w:proofErr w:type="spellEnd"/>
      <w:r w:rsidRPr="00722858">
        <w:t xml:space="preserve"> </w:t>
      </w:r>
      <w:proofErr w:type="spellStart"/>
      <w:r w:rsidRPr="00722858">
        <w:t>ullus</w:t>
      </w:r>
      <w:proofErr w:type="spellEnd"/>
      <w:r w:rsidRPr="00722858">
        <w:t xml:space="preserve"> </w:t>
      </w:r>
      <w:proofErr w:type="spellStart"/>
      <w:r w:rsidRPr="00722858">
        <w:t>investigandi</w:t>
      </w:r>
      <w:proofErr w:type="spellEnd"/>
      <w:r w:rsidRPr="00722858">
        <w:t xml:space="preserve"> </w:t>
      </w:r>
      <w:proofErr w:type="spellStart"/>
      <w:r w:rsidRPr="00722858">
        <w:t>veri</w:t>
      </w:r>
      <w:proofErr w:type="spellEnd"/>
      <w:r w:rsidRPr="00722858">
        <w:t xml:space="preserve">, </w:t>
      </w:r>
      <w:proofErr w:type="spellStart"/>
      <w:r w:rsidRPr="00722858">
        <w:t>nisi</w:t>
      </w:r>
      <w:proofErr w:type="spellEnd"/>
      <w:r w:rsidRPr="00722858">
        <w:t xml:space="preserve"> </w:t>
      </w:r>
      <w:proofErr w:type="spellStart"/>
      <w:r w:rsidRPr="00722858">
        <w:t>inveneris</w:t>
      </w:r>
      <w:proofErr w:type="spellEnd"/>
      <w:r w:rsidRPr="00722858">
        <w:t xml:space="preserve">, </w:t>
      </w:r>
      <w:proofErr w:type="spellStart"/>
      <w:r w:rsidRPr="00722858">
        <w:t>et</w:t>
      </w:r>
      <w:proofErr w:type="spellEnd"/>
      <w:r w:rsidRPr="00722858">
        <w:t xml:space="preserve"> </w:t>
      </w:r>
      <w:proofErr w:type="spellStart"/>
      <w:r w:rsidRPr="00722858">
        <w:t>quaerendi</w:t>
      </w:r>
      <w:proofErr w:type="spellEnd"/>
      <w:r w:rsidRPr="00722858">
        <w:t xml:space="preserve"> </w:t>
      </w:r>
      <w:proofErr w:type="spellStart"/>
      <w:r w:rsidRPr="00722858">
        <w:t>defatigatio</w:t>
      </w:r>
      <w:proofErr w:type="spellEnd"/>
      <w:r w:rsidRPr="00722858">
        <w:t xml:space="preserve"> </w:t>
      </w:r>
      <w:proofErr w:type="spellStart"/>
      <w:r w:rsidRPr="00722858">
        <w:t>turpis</w:t>
      </w:r>
      <w:proofErr w:type="spellEnd"/>
      <w:r w:rsidRPr="00722858">
        <w:t xml:space="preserve"> </w:t>
      </w:r>
      <w:proofErr w:type="spellStart"/>
      <w:r w:rsidRPr="00722858">
        <w:t>est</w:t>
      </w:r>
      <w:proofErr w:type="spellEnd"/>
      <w:r w:rsidRPr="00722858">
        <w:t xml:space="preserve">, cum id, </w:t>
      </w:r>
      <w:proofErr w:type="spellStart"/>
      <w:r w:rsidRPr="00722858">
        <w:t>quod</w:t>
      </w:r>
      <w:proofErr w:type="spellEnd"/>
      <w:r w:rsidRPr="00722858">
        <w:t xml:space="preserve"> </w:t>
      </w:r>
      <w:proofErr w:type="spellStart"/>
      <w:r w:rsidRPr="00722858">
        <w:t>quaeritur</w:t>
      </w:r>
      <w:proofErr w:type="spellEnd"/>
      <w:r w:rsidRPr="00722858">
        <w:t xml:space="preserve">, </w:t>
      </w:r>
      <w:proofErr w:type="spellStart"/>
      <w:r w:rsidRPr="00722858">
        <w:t>sit</w:t>
      </w:r>
      <w:proofErr w:type="spellEnd"/>
      <w:r w:rsidRPr="00722858">
        <w:t xml:space="preserve"> </w:t>
      </w:r>
      <w:proofErr w:type="spellStart"/>
      <w:r w:rsidRPr="00722858">
        <w:t>pulcherrimum</w:t>
      </w:r>
      <w:proofErr w:type="spellEnd"/>
      <w:r w:rsidRPr="00722858">
        <w:t xml:space="preserve">. </w:t>
      </w:r>
      <w:proofErr w:type="spellStart"/>
      <w:r w:rsidRPr="00722858">
        <w:t>etenim</w:t>
      </w:r>
      <w:proofErr w:type="spellEnd"/>
      <w:r w:rsidRPr="00722858">
        <w:t xml:space="preserve"> si </w:t>
      </w:r>
      <w:proofErr w:type="spellStart"/>
      <w:r w:rsidRPr="00722858">
        <w:t>delectamur</w:t>
      </w:r>
      <w:proofErr w:type="spellEnd"/>
      <w:r w:rsidRPr="00722858">
        <w:t xml:space="preserve">, cum </w:t>
      </w:r>
      <w:proofErr w:type="spellStart"/>
      <w:r w:rsidRPr="00722858">
        <w:t>scribimus</w:t>
      </w:r>
      <w:proofErr w:type="spellEnd"/>
      <w:r w:rsidRPr="00722858">
        <w:t xml:space="preserve">, quis </w:t>
      </w:r>
      <w:proofErr w:type="spellStart"/>
      <w:r w:rsidRPr="00722858">
        <w:t>est</w:t>
      </w:r>
      <w:proofErr w:type="spellEnd"/>
      <w:r w:rsidRPr="00722858">
        <w:t xml:space="preserve"> </w:t>
      </w:r>
      <w:proofErr w:type="spellStart"/>
      <w:r w:rsidRPr="00722858">
        <w:t>tam</w:t>
      </w:r>
      <w:proofErr w:type="spellEnd"/>
      <w:r w:rsidRPr="00722858">
        <w:t xml:space="preserve"> </w:t>
      </w:r>
      <w:proofErr w:type="spellStart"/>
      <w:r w:rsidRPr="00722858">
        <w:t>invidus</w:t>
      </w:r>
      <w:proofErr w:type="spellEnd"/>
      <w:r w:rsidRPr="00722858">
        <w:t xml:space="preserve">, qui </w:t>
      </w:r>
      <w:proofErr w:type="spellStart"/>
      <w:r w:rsidRPr="00722858">
        <w:t>ab</w:t>
      </w:r>
      <w:proofErr w:type="spellEnd"/>
      <w:r w:rsidRPr="00722858">
        <w:t xml:space="preserve"> </w:t>
      </w:r>
      <w:proofErr w:type="spellStart"/>
      <w:r w:rsidRPr="00722858">
        <w:t>eo</w:t>
      </w:r>
      <w:proofErr w:type="spellEnd"/>
      <w:r w:rsidRPr="00722858">
        <w:t xml:space="preserve"> nos </w:t>
      </w:r>
      <w:proofErr w:type="spellStart"/>
      <w:r w:rsidRPr="00722858">
        <w:t>abducat</w:t>
      </w:r>
      <w:proofErr w:type="spellEnd"/>
      <w:r w:rsidRPr="00722858">
        <w:t xml:space="preserve">? </w:t>
      </w:r>
      <w:proofErr w:type="spellStart"/>
      <w:r w:rsidRPr="00722858">
        <w:t>sin</w:t>
      </w:r>
      <w:proofErr w:type="spellEnd"/>
      <w:r w:rsidRPr="00722858">
        <w:t xml:space="preserve"> </w:t>
      </w:r>
      <w:proofErr w:type="spellStart"/>
      <w:r w:rsidRPr="00722858">
        <w:t>laboramus</w:t>
      </w:r>
      <w:proofErr w:type="spellEnd"/>
      <w:r w:rsidRPr="00722858">
        <w:t xml:space="preserve">, quis </w:t>
      </w:r>
      <w:proofErr w:type="spellStart"/>
      <w:r w:rsidRPr="00722858">
        <w:t>est</w:t>
      </w:r>
      <w:proofErr w:type="spellEnd"/>
      <w:r w:rsidRPr="00722858">
        <w:t xml:space="preserve">, qui </w:t>
      </w:r>
      <w:proofErr w:type="spellStart"/>
      <w:r w:rsidRPr="00722858">
        <w:t>alienae</w:t>
      </w:r>
      <w:proofErr w:type="spellEnd"/>
      <w:r w:rsidRPr="00722858">
        <w:t xml:space="preserve"> </w:t>
      </w:r>
      <w:proofErr w:type="spellStart"/>
      <w:r w:rsidRPr="00722858">
        <w:t>modum</w:t>
      </w:r>
      <w:proofErr w:type="spellEnd"/>
      <w:r w:rsidRPr="00722858">
        <w:t xml:space="preserve"> </w:t>
      </w:r>
      <w:proofErr w:type="spellStart"/>
      <w:r w:rsidRPr="00722858">
        <w:t>statuat</w:t>
      </w:r>
      <w:proofErr w:type="spellEnd"/>
      <w:r w:rsidRPr="00722858">
        <w:t xml:space="preserve"> </w:t>
      </w:r>
      <w:proofErr w:type="spellStart"/>
      <w:r w:rsidRPr="00722858">
        <w:t>industriae</w:t>
      </w:r>
      <w:proofErr w:type="spellEnd"/>
      <w:r w:rsidRPr="00722858">
        <w:t xml:space="preserve">? </w:t>
      </w:r>
      <w:proofErr w:type="spellStart"/>
      <w:r w:rsidRPr="00722858">
        <w:t>nam</w:t>
      </w:r>
      <w:proofErr w:type="spellEnd"/>
      <w:r w:rsidRPr="00722858">
        <w:t xml:space="preserve"> ut </w:t>
      </w:r>
      <w:proofErr w:type="spellStart"/>
      <w:r w:rsidRPr="00722858">
        <w:t>Terentianus</w:t>
      </w:r>
      <w:proofErr w:type="spellEnd"/>
      <w:r w:rsidRPr="00722858">
        <w:t xml:space="preserve"> </w:t>
      </w:r>
      <w:proofErr w:type="spellStart"/>
      <w:r w:rsidRPr="00722858">
        <w:t>Chremes</w:t>
      </w:r>
      <w:proofErr w:type="spellEnd"/>
      <w:r w:rsidRPr="00722858">
        <w:t xml:space="preserve"> non </w:t>
      </w:r>
      <w:proofErr w:type="spellStart"/>
      <w:r w:rsidRPr="00722858">
        <w:t>inhumanus</w:t>
      </w:r>
      <w:proofErr w:type="spellEnd"/>
      <w:r w:rsidRPr="00722858">
        <w:t xml:space="preserve">, qui </w:t>
      </w:r>
      <w:proofErr w:type="spellStart"/>
      <w:r w:rsidRPr="00722858">
        <w:t>novum</w:t>
      </w:r>
      <w:proofErr w:type="spellEnd"/>
      <w:r w:rsidRPr="00722858">
        <w:t xml:space="preserve"> </w:t>
      </w:r>
      <w:proofErr w:type="spellStart"/>
      <w:r w:rsidRPr="00722858">
        <w:t>vicinum</w:t>
      </w:r>
      <w:proofErr w:type="spellEnd"/>
      <w:r w:rsidRPr="00722858">
        <w:t xml:space="preserve"> non </w:t>
      </w:r>
      <w:proofErr w:type="spellStart"/>
      <w:r w:rsidRPr="00722858">
        <w:t>vult</w:t>
      </w:r>
      <w:proofErr w:type="spellEnd"/>
      <w:r w:rsidRPr="00722858">
        <w:t xml:space="preserve"> '</w:t>
      </w:r>
      <w:proofErr w:type="spellStart"/>
      <w:r w:rsidRPr="00722858">
        <w:t>fodere</w:t>
      </w:r>
      <w:proofErr w:type="spellEnd"/>
      <w:r w:rsidRPr="00722858">
        <w:t xml:space="preserve"> </w:t>
      </w:r>
      <w:proofErr w:type="spellStart"/>
      <w:r w:rsidRPr="00722858">
        <w:t>aut</w:t>
      </w:r>
      <w:proofErr w:type="spellEnd"/>
      <w:r w:rsidRPr="00722858">
        <w:t xml:space="preserve"> </w:t>
      </w:r>
      <w:proofErr w:type="spellStart"/>
      <w:r w:rsidRPr="00722858">
        <w:t>arare</w:t>
      </w:r>
      <w:proofErr w:type="spellEnd"/>
      <w:r w:rsidRPr="00722858">
        <w:t xml:space="preserve"> </w:t>
      </w:r>
      <w:proofErr w:type="spellStart"/>
      <w:r w:rsidRPr="00722858">
        <w:t>aut</w:t>
      </w:r>
      <w:proofErr w:type="spellEnd"/>
      <w:r w:rsidRPr="00722858">
        <w:t xml:space="preserve"> </w:t>
      </w:r>
      <w:proofErr w:type="spellStart"/>
      <w:r w:rsidRPr="00722858">
        <w:t>aliquid</w:t>
      </w:r>
      <w:proofErr w:type="spellEnd"/>
      <w:r w:rsidRPr="00722858">
        <w:t xml:space="preserve"> ferre </w:t>
      </w:r>
      <w:proofErr w:type="spellStart"/>
      <w:r w:rsidRPr="00722858">
        <w:t>denique</w:t>
      </w:r>
      <w:proofErr w:type="spellEnd"/>
      <w:r w:rsidRPr="00722858">
        <w:t xml:space="preserve">' -- non </w:t>
      </w:r>
      <w:proofErr w:type="spellStart"/>
      <w:r w:rsidRPr="00722858">
        <w:t>enim</w:t>
      </w:r>
      <w:proofErr w:type="spellEnd"/>
      <w:r w:rsidRPr="00722858">
        <w:t xml:space="preserve"> </w:t>
      </w:r>
      <w:proofErr w:type="spellStart"/>
      <w:r w:rsidRPr="00722858">
        <w:t>illum</w:t>
      </w:r>
      <w:proofErr w:type="spellEnd"/>
      <w:r w:rsidRPr="00722858">
        <w:t xml:space="preserve"> </w:t>
      </w:r>
      <w:proofErr w:type="spellStart"/>
      <w:r w:rsidRPr="00722858">
        <w:t>ab</w:t>
      </w:r>
      <w:proofErr w:type="spellEnd"/>
      <w:r w:rsidRPr="00722858">
        <w:t xml:space="preserve"> industria, </w:t>
      </w:r>
      <w:proofErr w:type="spellStart"/>
      <w:r w:rsidRPr="00722858">
        <w:t>sed</w:t>
      </w:r>
      <w:proofErr w:type="spellEnd"/>
      <w:r w:rsidRPr="00722858">
        <w:t xml:space="preserve"> </w:t>
      </w:r>
      <w:proofErr w:type="spellStart"/>
      <w:r w:rsidRPr="00722858">
        <w:t>ab</w:t>
      </w:r>
      <w:proofErr w:type="spellEnd"/>
      <w:r w:rsidRPr="00722858">
        <w:t xml:space="preserve"> </w:t>
      </w:r>
      <w:proofErr w:type="spellStart"/>
      <w:r w:rsidRPr="00722858">
        <w:t>inliberali</w:t>
      </w:r>
      <w:proofErr w:type="spellEnd"/>
      <w:r w:rsidRPr="00722858">
        <w:t xml:space="preserve"> labore </w:t>
      </w:r>
      <w:proofErr w:type="spellStart"/>
      <w:r w:rsidRPr="00722858">
        <w:t>deterret</w:t>
      </w:r>
      <w:proofErr w:type="spellEnd"/>
      <w:r w:rsidRPr="00722858">
        <w:t xml:space="preserve"> --, </w:t>
      </w:r>
      <w:proofErr w:type="spellStart"/>
      <w:r w:rsidRPr="00722858">
        <w:t>sic</w:t>
      </w:r>
      <w:proofErr w:type="spellEnd"/>
      <w:r w:rsidRPr="00722858">
        <w:t xml:space="preserve"> </w:t>
      </w:r>
      <w:proofErr w:type="spellStart"/>
      <w:r w:rsidRPr="00722858">
        <w:t>isti</w:t>
      </w:r>
      <w:proofErr w:type="spellEnd"/>
      <w:r w:rsidRPr="00722858">
        <w:t xml:space="preserve"> </w:t>
      </w:r>
      <w:proofErr w:type="spellStart"/>
      <w:r w:rsidRPr="00722858">
        <w:t>curiosi</w:t>
      </w:r>
      <w:proofErr w:type="spellEnd"/>
      <w:r w:rsidRPr="00722858">
        <w:t xml:space="preserve">, </w:t>
      </w:r>
      <w:proofErr w:type="spellStart"/>
      <w:r w:rsidRPr="00722858">
        <w:t>quos</w:t>
      </w:r>
      <w:proofErr w:type="spellEnd"/>
      <w:r w:rsidRPr="00722858">
        <w:t xml:space="preserve"> </w:t>
      </w:r>
      <w:proofErr w:type="spellStart"/>
      <w:r w:rsidRPr="00722858">
        <w:t>offendit</w:t>
      </w:r>
      <w:proofErr w:type="spellEnd"/>
      <w:r w:rsidRPr="00722858">
        <w:t xml:space="preserve"> </w:t>
      </w:r>
      <w:proofErr w:type="spellStart"/>
      <w:r w:rsidRPr="00722858">
        <w:t>noster</w:t>
      </w:r>
      <w:proofErr w:type="spellEnd"/>
      <w:r w:rsidRPr="00722858">
        <w:t xml:space="preserve"> </w:t>
      </w:r>
      <w:proofErr w:type="spellStart"/>
      <w:r w:rsidRPr="00722858">
        <w:t>minime</w:t>
      </w:r>
      <w:proofErr w:type="spellEnd"/>
      <w:r w:rsidRPr="00722858">
        <w:t xml:space="preserve"> </w:t>
      </w:r>
      <w:proofErr w:type="spellStart"/>
      <w:r w:rsidRPr="00722858">
        <w:t>nobis</w:t>
      </w:r>
      <w:proofErr w:type="spellEnd"/>
      <w:r w:rsidRPr="00722858">
        <w:t xml:space="preserve"> </w:t>
      </w:r>
      <w:proofErr w:type="spellStart"/>
      <w:r w:rsidRPr="00722858">
        <w:t>iniucundus</w:t>
      </w:r>
      <w:proofErr w:type="spellEnd"/>
      <w:r w:rsidRPr="00722858">
        <w:t xml:space="preserve"> labor.</w:t>
      </w:r>
    </w:p>
    <w:p w14:paraId="3B234E6E" w14:textId="77777777" w:rsidR="00722858" w:rsidRPr="00722858" w:rsidRDefault="00722858" w:rsidP="00401434">
      <w:pPr>
        <w:pStyle w:val="TextoNormal-IPCA"/>
      </w:pPr>
      <w:proofErr w:type="spellStart"/>
      <w:r w:rsidRPr="00722858">
        <w:t>Iis</w:t>
      </w:r>
      <w:proofErr w:type="spellEnd"/>
      <w:r w:rsidRPr="00722858">
        <w:t xml:space="preserve"> </w:t>
      </w:r>
      <w:proofErr w:type="spellStart"/>
      <w:r w:rsidRPr="00722858">
        <w:t>igitur</w:t>
      </w:r>
      <w:proofErr w:type="spellEnd"/>
      <w:r w:rsidRPr="00722858">
        <w:t xml:space="preserve"> </w:t>
      </w:r>
      <w:proofErr w:type="spellStart"/>
      <w:r w:rsidRPr="00722858">
        <w:t>est</w:t>
      </w:r>
      <w:proofErr w:type="spellEnd"/>
      <w:r w:rsidRPr="00722858">
        <w:t xml:space="preserve"> </w:t>
      </w:r>
      <w:proofErr w:type="spellStart"/>
      <w:r w:rsidRPr="00722858">
        <w:t>difficilius</w:t>
      </w:r>
      <w:proofErr w:type="spellEnd"/>
      <w:r w:rsidRPr="00722858">
        <w:t xml:space="preserve"> satis </w:t>
      </w:r>
      <w:proofErr w:type="spellStart"/>
      <w:r w:rsidRPr="00722858">
        <w:t>facere</w:t>
      </w:r>
      <w:proofErr w:type="spellEnd"/>
      <w:r w:rsidRPr="00722858">
        <w:t xml:space="preserve">, qui se Latina </w:t>
      </w:r>
      <w:proofErr w:type="spellStart"/>
      <w:r w:rsidRPr="00722858">
        <w:t>scripta</w:t>
      </w:r>
      <w:proofErr w:type="spellEnd"/>
      <w:r w:rsidRPr="00722858">
        <w:t xml:space="preserve"> </w:t>
      </w:r>
      <w:proofErr w:type="spellStart"/>
      <w:r w:rsidRPr="00722858">
        <w:t>dicunt</w:t>
      </w:r>
      <w:proofErr w:type="spellEnd"/>
      <w:r w:rsidRPr="00722858">
        <w:t xml:space="preserve"> </w:t>
      </w:r>
      <w:proofErr w:type="spellStart"/>
      <w:r w:rsidRPr="00722858">
        <w:t>contemnere</w:t>
      </w:r>
      <w:proofErr w:type="spellEnd"/>
      <w:r w:rsidRPr="00722858">
        <w:t xml:space="preserve">. in </w:t>
      </w:r>
      <w:proofErr w:type="spellStart"/>
      <w:r w:rsidRPr="00722858">
        <w:t>quibus</w:t>
      </w:r>
      <w:proofErr w:type="spellEnd"/>
      <w:r w:rsidRPr="00722858">
        <w:t xml:space="preserve"> hoc </w:t>
      </w:r>
      <w:proofErr w:type="spellStart"/>
      <w:r w:rsidRPr="00722858">
        <w:t>primum</w:t>
      </w:r>
      <w:proofErr w:type="spellEnd"/>
      <w:r w:rsidRPr="00722858">
        <w:t xml:space="preserve"> </w:t>
      </w:r>
      <w:proofErr w:type="spellStart"/>
      <w:r w:rsidRPr="00722858">
        <w:t>est</w:t>
      </w:r>
      <w:proofErr w:type="spellEnd"/>
      <w:r w:rsidRPr="00722858">
        <w:t xml:space="preserve"> in quo </w:t>
      </w:r>
      <w:proofErr w:type="spellStart"/>
      <w:r w:rsidRPr="00722858">
        <w:t>admirer</w:t>
      </w:r>
      <w:proofErr w:type="spellEnd"/>
      <w:r w:rsidRPr="00722858">
        <w:t xml:space="preserve">, </w:t>
      </w:r>
      <w:proofErr w:type="spellStart"/>
      <w:r w:rsidRPr="00722858">
        <w:t>cur</w:t>
      </w:r>
      <w:proofErr w:type="spellEnd"/>
      <w:r w:rsidRPr="00722858">
        <w:t xml:space="preserve"> in </w:t>
      </w:r>
      <w:proofErr w:type="spellStart"/>
      <w:r w:rsidRPr="00722858">
        <w:t>gravissimis</w:t>
      </w:r>
      <w:proofErr w:type="spellEnd"/>
      <w:r w:rsidRPr="00722858">
        <w:t xml:space="preserve"> </w:t>
      </w:r>
      <w:proofErr w:type="spellStart"/>
      <w:r w:rsidRPr="00722858">
        <w:t>rebus</w:t>
      </w:r>
      <w:proofErr w:type="spellEnd"/>
      <w:r w:rsidRPr="00722858">
        <w:t xml:space="preserve"> non </w:t>
      </w:r>
      <w:proofErr w:type="spellStart"/>
      <w:r w:rsidRPr="00722858">
        <w:t>delectet</w:t>
      </w:r>
      <w:proofErr w:type="spellEnd"/>
      <w:r w:rsidRPr="00722858">
        <w:t xml:space="preserve"> </w:t>
      </w:r>
      <w:proofErr w:type="spellStart"/>
      <w:r w:rsidRPr="00722858">
        <w:t>eos</w:t>
      </w:r>
      <w:proofErr w:type="spellEnd"/>
      <w:r w:rsidRPr="00722858">
        <w:t xml:space="preserve"> </w:t>
      </w:r>
      <w:proofErr w:type="spellStart"/>
      <w:r w:rsidRPr="00722858">
        <w:t>sermo</w:t>
      </w:r>
      <w:proofErr w:type="spellEnd"/>
      <w:r w:rsidRPr="00722858">
        <w:t xml:space="preserve"> </w:t>
      </w:r>
      <w:proofErr w:type="spellStart"/>
      <w:r w:rsidRPr="00722858">
        <w:t>patrius</w:t>
      </w:r>
      <w:proofErr w:type="spellEnd"/>
      <w:r w:rsidRPr="00722858">
        <w:t xml:space="preserve">, cum idem </w:t>
      </w:r>
      <w:proofErr w:type="spellStart"/>
      <w:r w:rsidRPr="00722858">
        <w:t>fabellas</w:t>
      </w:r>
      <w:proofErr w:type="spellEnd"/>
      <w:r w:rsidRPr="00722858">
        <w:t xml:space="preserve"> Latinas ad </w:t>
      </w:r>
      <w:proofErr w:type="spellStart"/>
      <w:r w:rsidRPr="00722858">
        <w:t>verbum</w:t>
      </w:r>
      <w:proofErr w:type="spellEnd"/>
      <w:r w:rsidRPr="00722858">
        <w:t xml:space="preserve"> e </w:t>
      </w:r>
      <w:proofErr w:type="spellStart"/>
      <w:r w:rsidRPr="00722858">
        <w:t>Graecis</w:t>
      </w:r>
      <w:proofErr w:type="spellEnd"/>
      <w:r w:rsidRPr="00722858">
        <w:t xml:space="preserve"> expressas non </w:t>
      </w:r>
      <w:proofErr w:type="spellStart"/>
      <w:r w:rsidRPr="00722858">
        <w:t>inviti</w:t>
      </w:r>
      <w:proofErr w:type="spellEnd"/>
      <w:r w:rsidRPr="00722858">
        <w:t xml:space="preserve"> </w:t>
      </w:r>
      <w:proofErr w:type="spellStart"/>
      <w:r w:rsidRPr="00722858">
        <w:t>legant</w:t>
      </w:r>
      <w:proofErr w:type="spellEnd"/>
      <w:r w:rsidRPr="00722858">
        <w:t xml:space="preserve">. quis </w:t>
      </w:r>
      <w:proofErr w:type="spellStart"/>
      <w:r w:rsidRPr="00722858">
        <w:t>enim</w:t>
      </w:r>
      <w:proofErr w:type="spellEnd"/>
      <w:r w:rsidRPr="00722858">
        <w:t xml:space="preserve"> </w:t>
      </w:r>
      <w:proofErr w:type="spellStart"/>
      <w:r w:rsidRPr="00722858">
        <w:t>tam</w:t>
      </w:r>
      <w:proofErr w:type="spellEnd"/>
      <w:r w:rsidRPr="00722858">
        <w:t xml:space="preserve"> </w:t>
      </w:r>
      <w:proofErr w:type="spellStart"/>
      <w:r w:rsidRPr="00722858">
        <w:t>inimicus</w:t>
      </w:r>
      <w:proofErr w:type="spellEnd"/>
      <w:r w:rsidRPr="00722858">
        <w:t xml:space="preserve"> </w:t>
      </w:r>
      <w:proofErr w:type="spellStart"/>
      <w:r w:rsidRPr="00722858">
        <w:t>paene</w:t>
      </w:r>
      <w:proofErr w:type="spellEnd"/>
      <w:r w:rsidRPr="00722858">
        <w:t xml:space="preserve"> </w:t>
      </w:r>
      <w:proofErr w:type="spellStart"/>
      <w:r w:rsidRPr="00722858">
        <w:t>nomini</w:t>
      </w:r>
      <w:proofErr w:type="spellEnd"/>
      <w:r w:rsidRPr="00722858">
        <w:t xml:space="preserve"> Romano </w:t>
      </w:r>
      <w:proofErr w:type="spellStart"/>
      <w:r w:rsidRPr="00722858">
        <w:t>est</w:t>
      </w:r>
      <w:proofErr w:type="spellEnd"/>
      <w:r w:rsidRPr="00722858">
        <w:t xml:space="preserve">, qui </w:t>
      </w:r>
      <w:proofErr w:type="spellStart"/>
      <w:r w:rsidRPr="00722858">
        <w:t>Ennii</w:t>
      </w:r>
      <w:proofErr w:type="spellEnd"/>
      <w:r w:rsidRPr="00722858">
        <w:t xml:space="preserve"> </w:t>
      </w:r>
      <w:proofErr w:type="spellStart"/>
      <w:r w:rsidRPr="00722858">
        <w:t>Medeam</w:t>
      </w:r>
      <w:proofErr w:type="spellEnd"/>
      <w:r w:rsidRPr="00722858">
        <w:t xml:space="preserve"> </w:t>
      </w:r>
      <w:proofErr w:type="spellStart"/>
      <w:r w:rsidRPr="00722858">
        <w:t>aut</w:t>
      </w:r>
      <w:proofErr w:type="spellEnd"/>
      <w:r w:rsidRPr="00722858">
        <w:t xml:space="preserve"> </w:t>
      </w:r>
      <w:proofErr w:type="spellStart"/>
      <w:r w:rsidRPr="00722858">
        <w:t>Antiopam</w:t>
      </w:r>
      <w:proofErr w:type="spellEnd"/>
      <w:r w:rsidRPr="00722858">
        <w:t xml:space="preserve"> </w:t>
      </w:r>
      <w:proofErr w:type="spellStart"/>
      <w:r w:rsidRPr="00722858">
        <w:t>Pacuvii</w:t>
      </w:r>
      <w:proofErr w:type="spellEnd"/>
      <w:r w:rsidRPr="00722858">
        <w:t xml:space="preserve"> </w:t>
      </w:r>
      <w:proofErr w:type="spellStart"/>
      <w:r w:rsidRPr="00722858">
        <w:t>spernat</w:t>
      </w:r>
      <w:proofErr w:type="spellEnd"/>
      <w:r w:rsidRPr="00722858">
        <w:t xml:space="preserve"> </w:t>
      </w:r>
      <w:proofErr w:type="spellStart"/>
      <w:r w:rsidRPr="00722858">
        <w:t>aut</w:t>
      </w:r>
      <w:proofErr w:type="spellEnd"/>
      <w:r w:rsidRPr="00722858">
        <w:t xml:space="preserve"> </w:t>
      </w:r>
      <w:proofErr w:type="spellStart"/>
      <w:r w:rsidRPr="00722858">
        <w:t>reiciat</w:t>
      </w:r>
      <w:proofErr w:type="spellEnd"/>
      <w:r w:rsidRPr="00722858">
        <w:t xml:space="preserve">, </w:t>
      </w:r>
      <w:proofErr w:type="spellStart"/>
      <w:r w:rsidRPr="00722858">
        <w:t>quod</w:t>
      </w:r>
      <w:proofErr w:type="spellEnd"/>
      <w:r w:rsidRPr="00722858">
        <w:t xml:space="preserve"> se </w:t>
      </w:r>
      <w:proofErr w:type="spellStart"/>
      <w:r w:rsidRPr="00722858">
        <w:t>isdem</w:t>
      </w:r>
      <w:proofErr w:type="spellEnd"/>
      <w:r w:rsidRPr="00722858">
        <w:t xml:space="preserve"> </w:t>
      </w:r>
      <w:proofErr w:type="spellStart"/>
      <w:r w:rsidRPr="00722858">
        <w:t>Euripidis</w:t>
      </w:r>
      <w:proofErr w:type="spellEnd"/>
      <w:r w:rsidRPr="00722858">
        <w:t xml:space="preserve"> </w:t>
      </w:r>
      <w:proofErr w:type="spellStart"/>
      <w:r w:rsidRPr="00722858">
        <w:t>fabulis</w:t>
      </w:r>
      <w:proofErr w:type="spellEnd"/>
      <w:r w:rsidRPr="00722858">
        <w:t xml:space="preserve"> </w:t>
      </w:r>
      <w:proofErr w:type="spellStart"/>
      <w:r w:rsidRPr="00722858">
        <w:t>delectari</w:t>
      </w:r>
      <w:proofErr w:type="spellEnd"/>
      <w:r w:rsidRPr="00722858">
        <w:t xml:space="preserve"> </w:t>
      </w:r>
      <w:proofErr w:type="spellStart"/>
      <w:r w:rsidRPr="00722858">
        <w:t>dicat</w:t>
      </w:r>
      <w:proofErr w:type="spellEnd"/>
      <w:r w:rsidRPr="00722858">
        <w:t xml:space="preserve">, Latinas </w:t>
      </w:r>
      <w:proofErr w:type="spellStart"/>
      <w:r w:rsidRPr="00722858">
        <w:t>litteras</w:t>
      </w:r>
      <w:proofErr w:type="spellEnd"/>
      <w:r w:rsidRPr="00722858">
        <w:t xml:space="preserve"> </w:t>
      </w:r>
      <w:proofErr w:type="spellStart"/>
      <w:r w:rsidRPr="00722858">
        <w:t>oderit</w:t>
      </w:r>
      <w:proofErr w:type="spellEnd"/>
      <w:r w:rsidRPr="00722858">
        <w:t>?</w:t>
      </w:r>
    </w:p>
    <w:p w14:paraId="5484A44E" w14:textId="77777777" w:rsidR="00722858" w:rsidRPr="00722858" w:rsidRDefault="00722858" w:rsidP="00401434">
      <w:pPr>
        <w:pStyle w:val="TextoNormal-IPCA"/>
      </w:pPr>
      <w:r w:rsidRPr="00722858">
        <w:t xml:space="preserve">Non eram </w:t>
      </w:r>
      <w:proofErr w:type="spellStart"/>
      <w:r w:rsidRPr="00722858">
        <w:t>nescius</w:t>
      </w:r>
      <w:proofErr w:type="spellEnd"/>
      <w:r w:rsidRPr="00722858">
        <w:t xml:space="preserve">, </w:t>
      </w:r>
      <w:proofErr w:type="spellStart"/>
      <w:r w:rsidRPr="00722858">
        <w:t>Brute</w:t>
      </w:r>
      <w:proofErr w:type="spellEnd"/>
      <w:r w:rsidRPr="00722858">
        <w:t xml:space="preserve">, cum, </w:t>
      </w:r>
      <w:proofErr w:type="spellStart"/>
      <w:r w:rsidRPr="00722858">
        <w:t>quae</w:t>
      </w:r>
      <w:proofErr w:type="spellEnd"/>
      <w:r w:rsidRPr="00722858">
        <w:t xml:space="preserve"> </w:t>
      </w:r>
      <w:proofErr w:type="spellStart"/>
      <w:r w:rsidRPr="00722858">
        <w:t>summis</w:t>
      </w:r>
      <w:proofErr w:type="spellEnd"/>
      <w:r w:rsidRPr="00722858">
        <w:t xml:space="preserve"> </w:t>
      </w:r>
      <w:proofErr w:type="spellStart"/>
      <w:r w:rsidRPr="00722858">
        <w:t>ingeniis</w:t>
      </w:r>
      <w:proofErr w:type="spellEnd"/>
      <w:r w:rsidRPr="00722858">
        <w:t xml:space="preserve"> </w:t>
      </w:r>
      <w:proofErr w:type="spellStart"/>
      <w:r w:rsidRPr="00722858">
        <w:t>exquisitaque</w:t>
      </w:r>
      <w:proofErr w:type="spellEnd"/>
      <w:r w:rsidRPr="00722858">
        <w:t xml:space="preserve"> </w:t>
      </w:r>
      <w:proofErr w:type="spellStart"/>
      <w:r w:rsidRPr="00722858">
        <w:t>doctrina</w:t>
      </w:r>
      <w:proofErr w:type="spellEnd"/>
      <w:r w:rsidRPr="00722858">
        <w:t xml:space="preserve"> </w:t>
      </w:r>
      <w:proofErr w:type="spellStart"/>
      <w:r w:rsidRPr="00722858">
        <w:t>philosophi</w:t>
      </w:r>
      <w:proofErr w:type="spellEnd"/>
      <w:r w:rsidRPr="00722858">
        <w:t xml:space="preserve"> </w:t>
      </w:r>
      <w:proofErr w:type="spellStart"/>
      <w:r w:rsidRPr="00722858">
        <w:t>Graeco</w:t>
      </w:r>
      <w:proofErr w:type="spellEnd"/>
      <w:r w:rsidRPr="00722858">
        <w:t xml:space="preserve"> sermone </w:t>
      </w:r>
      <w:proofErr w:type="spellStart"/>
      <w:r w:rsidRPr="00722858">
        <w:t>tractavissent</w:t>
      </w:r>
      <w:proofErr w:type="spellEnd"/>
      <w:r w:rsidRPr="00722858">
        <w:t xml:space="preserve">, </w:t>
      </w:r>
      <w:proofErr w:type="spellStart"/>
      <w:r w:rsidRPr="00722858">
        <w:t>ea</w:t>
      </w:r>
      <w:proofErr w:type="spellEnd"/>
      <w:r w:rsidRPr="00722858">
        <w:t xml:space="preserve"> </w:t>
      </w:r>
      <w:proofErr w:type="spellStart"/>
      <w:r w:rsidRPr="00722858">
        <w:t>Latinis</w:t>
      </w:r>
      <w:proofErr w:type="spellEnd"/>
      <w:r w:rsidRPr="00722858">
        <w:t xml:space="preserve"> </w:t>
      </w:r>
      <w:proofErr w:type="spellStart"/>
      <w:r w:rsidRPr="00722858">
        <w:t>litteris</w:t>
      </w:r>
      <w:proofErr w:type="spellEnd"/>
      <w:r w:rsidRPr="00722858">
        <w:t xml:space="preserve"> </w:t>
      </w:r>
      <w:proofErr w:type="spellStart"/>
      <w:r w:rsidRPr="00722858">
        <w:t>mandaremus</w:t>
      </w:r>
      <w:proofErr w:type="spellEnd"/>
      <w:r w:rsidRPr="00722858">
        <w:t xml:space="preserve">, </w:t>
      </w:r>
      <w:proofErr w:type="spellStart"/>
      <w:r w:rsidRPr="00722858">
        <w:t>fore</w:t>
      </w:r>
      <w:proofErr w:type="spellEnd"/>
      <w:r w:rsidRPr="00722858">
        <w:t xml:space="preserve"> ut </w:t>
      </w:r>
      <w:proofErr w:type="spellStart"/>
      <w:r w:rsidRPr="00722858">
        <w:t>hic</w:t>
      </w:r>
      <w:proofErr w:type="spellEnd"/>
      <w:r w:rsidRPr="00722858">
        <w:t xml:space="preserve"> </w:t>
      </w:r>
      <w:proofErr w:type="spellStart"/>
      <w:r w:rsidRPr="00722858">
        <w:t>noster</w:t>
      </w:r>
      <w:proofErr w:type="spellEnd"/>
      <w:r w:rsidRPr="00722858">
        <w:t xml:space="preserve"> labor in varias </w:t>
      </w:r>
      <w:proofErr w:type="spellStart"/>
      <w:r w:rsidRPr="00722858">
        <w:t>reprehensiones</w:t>
      </w:r>
      <w:proofErr w:type="spellEnd"/>
      <w:r w:rsidRPr="00722858">
        <w:t xml:space="preserve"> </w:t>
      </w:r>
      <w:proofErr w:type="spellStart"/>
      <w:r w:rsidRPr="00722858">
        <w:t>incurreret</w:t>
      </w:r>
      <w:proofErr w:type="spellEnd"/>
      <w:r w:rsidRPr="00722858">
        <w:t xml:space="preserve">. </w:t>
      </w:r>
      <w:proofErr w:type="spellStart"/>
      <w:r w:rsidRPr="00722858">
        <w:t>nam</w:t>
      </w:r>
      <w:proofErr w:type="spellEnd"/>
      <w:r w:rsidRPr="00722858">
        <w:t xml:space="preserve"> </w:t>
      </w:r>
      <w:proofErr w:type="spellStart"/>
      <w:r w:rsidRPr="00722858">
        <w:t>quibusdam</w:t>
      </w:r>
      <w:proofErr w:type="spellEnd"/>
      <w:r w:rsidRPr="00722858">
        <w:t xml:space="preserve">, </w:t>
      </w:r>
      <w:proofErr w:type="spellStart"/>
      <w:r w:rsidRPr="00722858">
        <w:t>et</w:t>
      </w:r>
      <w:proofErr w:type="spellEnd"/>
      <w:r w:rsidRPr="00722858">
        <w:t xml:space="preserve"> </w:t>
      </w:r>
      <w:proofErr w:type="spellStart"/>
      <w:r w:rsidRPr="00722858">
        <w:t>iis</w:t>
      </w:r>
      <w:proofErr w:type="spellEnd"/>
      <w:r w:rsidRPr="00722858">
        <w:t xml:space="preserve"> </w:t>
      </w:r>
      <w:proofErr w:type="spellStart"/>
      <w:r w:rsidRPr="00722858">
        <w:t>quidem</w:t>
      </w:r>
      <w:proofErr w:type="spellEnd"/>
      <w:r w:rsidRPr="00722858">
        <w:t xml:space="preserve"> non </w:t>
      </w:r>
      <w:proofErr w:type="spellStart"/>
      <w:r w:rsidRPr="00722858">
        <w:t>admodum</w:t>
      </w:r>
      <w:proofErr w:type="spellEnd"/>
      <w:r w:rsidRPr="00722858">
        <w:t xml:space="preserve"> </w:t>
      </w:r>
      <w:proofErr w:type="spellStart"/>
      <w:r w:rsidRPr="00722858">
        <w:t>indoctis</w:t>
      </w:r>
      <w:proofErr w:type="spellEnd"/>
      <w:r w:rsidRPr="00722858">
        <w:t xml:space="preserve">, </w:t>
      </w:r>
      <w:proofErr w:type="spellStart"/>
      <w:r w:rsidRPr="00722858">
        <w:t>totum</w:t>
      </w:r>
      <w:proofErr w:type="spellEnd"/>
      <w:r w:rsidRPr="00722858">
        <w:t xml:space="preserve"> hoc </w:t>
      </w:r>
      <w:proofErr w:type="spellStart"/>
      <w:r w:rsidRPr="00722858">
        <w:t>displicet</w:t>
      </w:r>
      <w:proofErr w:type="spellEnd"/>
      <w:r w:rsidRPr="00722858">
        <w:t xml:space="preserve"> </w:t>
      </w:r>
      <w:proofErr w:type="spellStart"/>
      <w:r w:rsidRPr="00722858">
        <w:t>philosophari</w:t>
      </w:r>
      <w:proofErr w:type="spellEnd"/>
      <w:r w:rsidRPr="00722858">
        <w:t xml:space="preserve">. quidam </w:t>
      </w:r>
      <w:proofErr w:type="spellStart"/>
      <w:r w:rsidRPr="00722858">
        <w:t>autem</w:t>
      </w:r>
      <w:proofErr w:type="spellEnd"/>
      <w:r w:rsidRPr="00722858">
        <w:t xml:space="preserve"> non </w:t>
      </w:r>
      <w:proofErr w:type="spellStart"/>
      <w:r w:rsidRPr="00722858">
        <w:t>tam</w:t>
      </w:r>
      <w:proofErr w:type="spellEnd"/>
      <w:r w:rsidRPr="00722858">
        <w:t xml:space="preserve"> id </w:t>
      </w:r>
      <w:proofErr w:type="spellStart"/>
      <w:r w:rsidRPr="00722858">
        <w:t>reprehendunt</w:t>
      </w:r>
      <w:proofErr w:type="spellEnd"/>
      <w:r w:rsidRPr="00722858">
        <w:t xml:space="preserve">, si </w:t>
      </w:r>
      <w:proofErr w:type="spellStart"/>
      <w:r w:rsidRPr="00722858">
        <w:t>remissius</w:t>
      </w:r>
      <w:proofErr w:type="spellEnd"/>
      <w:r w:rsidRPr="00722858">
        <w:t xml:space="preserve"> </w:t>
      </w:r>
      <w:proofErr w:type="spellStart"/>
      <w:r w:rsidRPr="00722858">
        <w:t>agatur</w:t>
      </w:r>
      <w:proofErr w:type="spellEnd"/>
      <w:r w:rsidRPr="00722858">
        <w:t xml:space="preserve">, </w:t>
      </w:r>
      <w:proofErr w:type="spellStart"/>
      <w:r w:rsidRPr="00722858">
        <w:t>sed</w:t>
      </w:r>
      <w:proofErr w:type="spellEnd"/>
      <w:r w:rsidRPr="00722858">
        <w:t xml:space="preserve"> </w:t>
      </w:r>
      <w:proofErr w:type="spellStart"/>
      <w:r w:rsidRPr="00722858">
        <w:t>tantum</w:t>
      </w:r>
      <w:proofErr w:type="spellEnd"/>
      <w:r w:rsidRPr="00722858">
        <w:t xml:space="preserve"> </w:t>
      </w:r>
      <w:proofErr w:type="spellStart"/>
      <w:r w:rsidRPr="00722858">
        <w:t>studium</w:t>
      </w:r>
      <w:proofErr w:type="spellEnd"/>
      <w:r w:rsidRPr="00722858">
        <w:t xml:space="preserve"> </w:t>
      </w:r>
      <w:proofErr w:type="spellStart"/>
      <w:r w:rsidRPr="00722858">
        <w:t>tamque</w:t>
      </w:r>
      <w:proofErr w:type="spellEnd"/>
      <w:r w:rsidRPr="00722858">
        <w:t xml:space="preserve"> multam operam </w:t>
      </w:r>
      <w:proofErr w:type="spellStart"/>
      <w:r w:rsidRPr="00722858">
        <w:t>ponendam</w:t>
      </w:r>
      <w:proofErr w:type="spellEnd"/>
      <w:r w:rsidRPr="00722858">
        <w:t xml:space="preserve"> in </w:t>
      </w:r>
      <w:proofErr w:type="spellStart"/>
      <w:r w:rsidRPr="00722858">
        <w:t>eo</w:t>
      </w:r>
      <w:proofErr w:type="spellEnd"/>
      <w:r w:rsidRPr="00722858">
        <w:t xml:space="preserve"> non </w:t>
      </w:r>
      <w:proofErr w:type="spellStart"/>
      <w:r w:rsidRPr="00722858">
        <w:t>arbitrantur</w:t>
      </w:r>
      <w:proofErr w:type="spellEnd"/>
      <w:r w:rsidRPr="00722858">
        <w:t xml:space="preserve">. </w:t>
      </w:r>
      <w:proofErr w:type="spellStart"/>
      <w:r w:rsidRPr="00722858">
        <w:t>erunt</w:t>
      </w:r>
      <w:proofErr w:type="spellEnd"/>
      <w:r w:rsidRPr="00722858">
        <w:t xml:space="preserve"> </w:t>
      </w:r>
      <w:proofErr w:type="spellStart"/>
      <w:r w:rsidRPr="00722858">
        <w:t>etiam</w:t>
      </w:r>
      <w:proofErr w:type="spellEnd"/>
      <w:r w:rsidRPr="00722858">
        <w:t xml:space="preserve">, </w:t>
      </w:r>
      <w:proofErr w:type="spellStart"/>
      <w:r w:rsidRPr="00722858">
        <w:t>et</w:t>
      </w:r>
      <w:proofErr w:type="spellEnd"/>
      <w:r w:rsidRPr="00722858">
        <w:t xml:space="preserve"> </w:t>
      </w:r>
      <w:proofErr w:type="spellStart"/>
      <w:r w:rsidRPr="00722858">
        <w:t>ii</w:t>
      </w:r>
      <w:proofErr w:type="spellEnd"/>
      <w:r w:rsidRPr="00722858">
        <w:t xml:space="preserve"> </w:t>
      </w:r>
      <w:proofErr w:type="spellStart"/>
      <w:r w:rsidRPr="00722858">
        <w:t>quidem</w:t>
      </w:r>
      <w:proofErr w:type="spellEnd"/>
      <w:r w:rsidRPr="00722858">
        <w:t xml:space="preserve"> </w:t>
      </w:r>
      <w:proofErr w:type="spellStart"/>
      <w:r w:rsidRPr="00722858">
        <w:t>eruditi</w:t>
      </w:r>
      <w:proofErr w:type="spellEnd"/>
      <w:r w:rsidRPr="00722858">
        <w:t xml:space="preserve"> </w:t>
      </w:r>
      <w:proofErr w:type="spellStart"/>
      <w:r w:rsidRPr="00722858">
        <w:t>Graecis</w:t>
      </w:r>
      <w:proofErr w:type="spellEnd"/>
      <w:r w:rsidRPr="00722858">
        <w:t xml:space="preserve"> </w:t>
      </w:r>
      <w:proofErr w:type="spellStart"/>
      <w:r w:rsidRPr="00722858">
        <w:t>litteris</w:t>
      </w:r>
      <w:proofErr w:type="spellEnd"/>
      <w:r w:rsidRPr="00722858">
        <w:t xml:space="preserve">, </w:t>
      </w:r>
      <w:proofErr w:type="spellStart"/>
      <w:r w:rsidRPr="00722858">
        <w:t>contemnentes</w:t>
      </w:r>
      <w:proofErr w:type="spellEnd"/>
      <w:r w:rsidRPr="00722858">
        <w:t xml:space="preserve"> Latinas, qui se </w:t>
      </w:r>
      <w:proofErr w:type="spellStart"/>
      <w:r w:rsidRPr="00722858">
        <w:t>dicant</w:t>
      </w:r>
      <w:proofErr w:type="spellEnd"/>
      <w:r w:rsidRPr="00722858">
        <w:t xml:space="preserve"> in </w:t>
      </w:r>
      <w:proofErr w:type="spellStart"/>
      <w:r w:rsidRPr="00722858">
        <w:t>Graecis</w:t>
      </w:r>
      <w:proofErr w:type="spellEnd"/>
      <w:r w:rsidRPr="00722858">
        <w:t xml:space="preserve"> </w:t>
      </w:r>
      <w:proofErr w:type="spellStart"/>
      <w:r w:rsidRPr="00722858">
        <w:t>legendis</w:t>
      </w:r>
      <w:proofErr w:type="spellEnd"/>
      <w:r w:rsidRPr="00722858">
        <w:t xml:space="preserve"> operam </w:t>
      </w:r>
      <w:proofErr w:type="spellStart"/>
      <w:r w:rsidRPr="00722858">
        <w:t>malle</w:t>
      </w:r>
      <w:proofErr w:type="spellEnd"/>
      <w:r w:rsidRPr="00722858">
        <w:t xml:space="preserve"> </w:t>
      </w:r>
      <w:proofErr w:type="spellStart"/>
      <w:r w:rsidRPr="00722858">
        <w:t>consumere</w:t>
      </w:r>
      <w:proofErr w:type="spellEnd"/>
      <w:r w:rsidRPr="00722858">
        <w:t xml:space="preserve">. postremo </w:t>
      </w:r>
      <w:proofErr w:type="spellStart"/>
      <w:r w:rsidRPr="00722858">
        <w:t>aliquos</w:t>
      </w:r>
      <w:proofErr w:type="spellEnd"/>
      <w:r w:rsidRPr="00722858">
        <w:t xml:space="preserve"> futuros </w:t>
      </w:r>
      <w:proofErr w:type="spellStart"/>
      <w:r w:rsidRPr="00722858">
        <w:t>suspicor</w:t>
      </w:r>
      <w:proofErr w:type="spellEnd"/>
      <w:r w:rsidRPr="00722858">
        <w:t xml:space="preserve">, qui me ad alias </w:t>
      </w:r>
      <w:proofErr w:type="spellStart"/>
      <w:r w:rsidRPr="00722858">
        <w:t>litteras</w:t>
      </w:r>
      <w:proofErr w:type="spellEnd"/>
      <w:r w:rsidRPr="00722858">
        <w:t xml:space="preserve"> </w:t>
      </w:r>
      <w:proofErr w:type="spellStart"/>
      <w:r w:rsidRPr="00722858">
        <w:t>vocent</w:t>
      </w:r>
      <w:proofErr w:type="spellEnd"/>
      <w:r w:rsidRPr="00722858">
        <w:t xml:space="preserve">, </w:t>
      </w:r>
      <w:proofErr w:type="spellStart"/>
      <w:r w:rsidRPr="00722858">
        <w:t>genus</w:t>
      </w:r>
      <w:proofErr w:type="spellEnd"/>
      <w:r w:rsidRPr="00722858">
        <w:t xml:space="preserve"> hoc </w:t>
      </w:r>
      <w:proofErr w:type="spellStart"/>
      <w:r w:rsidRPr="00722858">
        <w:t>scribendi</w:t>
      </w:r>
      <w:proofErr w:type="spellEnd"/>
      <w:r w:rsidRPr="00722858">
        <w:t xml:space="preserve">, </w:t>
      </w:r>
      <w:proofErr w:type="spellStart"/>
      <w:r w:rsidRPr="00722858">
        <w:t>etsi</w:t>
      </w:r>
      <w:proofErr w:type="spellEnd"/>
      <w:r w:rsidRPr="00722858">
        <w:t xml:space="preserve"> </w:t>
      </w:r>
      <w:proofErr w:type="spellStart"/>
      <w:r w:rsidRPr="00722858">
        <w:t>sit</w:t>
      </w:r>
      <w:proofErr w:type="spellEnd"/>
      <w:r w:rsidRPr="00722858">
        <w:t xml:space="preserve"> </w:t>
      </w:r>
      <w:proofErr w:type="spellStart"/>
      <w:r w:rsidRPr="00722858">
        <w:t>elegans</w:t>
      </w:r>
      <w:proofErr w:type="spellEnd"/>
      <w:r w:rsidRPr="00722858">
        <w:t xml:space="preserve">, personae </w:t>
      </w:r>
      <w:proofErr w:type="spellStart"/>
      <w:r w:rsidRPr="00722858">
        <w:t>tamen</w:t>
      </w:r>
      <w:proofErr w:type="spellEnd"/>
      <w:r w:rsidRPr="00722858">
        <w:t xml:space="preserve"> </w:t>
      </w:r>
      <w:proofErr w:type="spellStart"/>
      <w:r w:rsidRPr="00722858">
        <w:t>et</w:t>
      </w:r>
      <w:proofErr w:type="spellEnd"/>
      <w:r w:rsidRPr="00722858">
        <w:t xml:space="preserve"> </w:t>
      </w:r>
      <w:proofErr w:type="spellStart"/>
      <w:r w:rsidRPr="00722858">
        <w:t>dignitatis</w:t>
      </w:r>
      <w:proofErr w:type="spellEnd"/>
      <w:r w:rsidRPr="00722858">
        <w:t xml:space="preserve"> esse </w:t>
      </w:r>
      <w:proofErr w:type="spellStart"/>
      <w:r w:rsidRPr="00722858">
        <w:t>negent</w:t>
      </w:r>
      <w:proofErr w:type="spellEnd"/>
      <w:r w:rsidRPr="00722858">
        <w:t>.</w:t>
      </w:r>
    </w:p>
    <w:p w14:paraId="5CBC50A2" w14:textId="60E636E0" w:rsidR="00017803" w:rsidRDefault="00722858" w:rsidP="000505F8">
      <w:pPr>
        <w:pStyle w:val="TextoNormal-IPCA"/>
      </w:pPr>
      <w:proofErr w:type="spellStart"/>
      <w:r w:rsidRPr="00722858">
        <w:lastRenderedPageBreak/>
        <w:t>Iis</w:t>
      </w:r>
      <w:proofErr w:type="spellEnd"/>
      <w:r w:rsidRPr="00722858">
        <w:t xml:space="preserve"> </w:t>
      </w:r>
      <w:proofErr w:type="spellStart"/>
      <w:r w:rsidRPr="00722858">
        <w:t>igitur</w:t>
      </w:r>
      <w:proofErr w:type="spellEnd"/>
      <w:r w:rsidRPr="00722858">
        <w:t xml:space="preserve"> </w:t>
      </w:r>
      <w:proofErr w:type="spellStart"/>
      <w:r w:rsidRPr="00722858">
        <w:t>est</w:t>
      </w:r>
      <w:proofErr w:type="spellEnd"/>
      <w:r w:rsidRPr="00722858">
        <w:t xml:space="preserve"> </w:t>
      </w:r>
      <w:proofErr w:type="spellStart"/>
      <w:r w:rsidRPr="00722858">
        <w:t>difficilius</w:t>
      </w:r>
      <w:proofErr w:type="spellEnd"/>
      <w:r w:rsidRPr="00722858">
        <w:t xml:space="preserve"> satis </w:t>
      </w:r>
      <w:proofErr w:type="spellStart"/>
      <w:r w:rsidRPr="00722858">
        <w:t>facere</w:t>
      </w:r>
      <w:proofErr w:type="spellEnd"/>
      <w:r w:rsidRPr="00722858">
        <w:t xml:space="preserve">, qui se Latina </w:t>
      </w:r>
      <w:proofErr w:type="spellStart"/>
      <w:r w:rsidRPr="00722858">
        <w:t>scripta</w:t>
      </w:r>
      <w:proofErr w:type="spellEnd"/>
      <w:r w:rsidRPr="00722858">
        <w:t xml:space="preserve"> </w:t>
      </w:r>
      <w:proofErr w:type="spellStart"/>
      <w:r w:rsidRPr="00722858">
        <w:t>dicunt</w:t>
      </w:r>
      <w:proofErr w:type="spellEnd"/>
      <w:r w:rsidRPr="00722858">
        <w:t xml:space="preserve"> </w:t>
      </w:r>
      <w:proofErr w:type="spellStart"/>
      <w:r w:rsidRPr="00722858">
        <w:t>contemnere</w:t>
      </w:r>
      <w:proofErr w:type="spellEnd"/>
      <w:r w:rsidRPr="00722858">
        <w:t xml:space="preserve">. in </w:t>
      </w:r>
      <w:proofErr w:type="spellStart"/>
      <w:r w:rsidRPr="00722858">
        <w:t>quibus</w:t>
      </w:r>
      <w:proofErr w:type="spellEnd"/>
      <w:r w:rsidRPr="00722858">
        <w:t xml:space="preserve"> hoc </w:t>
      </w:r>
      <w:proofErr w:type="spellStart"/>
      <w:r w:rsidRPr="00722858">
        <w:t>primum</w:t>
      </w:r>
      <w:proofErr w:type="spellEnd"/>
      <w:r w:rsidRPr="00722858">
        <w:t xml:space="preserve"> </w:t>
      </w:r>
      <w:proofErr w:type="spellStart"/>
      <w:r w:rsidRPr="00722858">
        <w:t>est</w:t>
      </w:r>
      <w:proofErr w:type="spellEnd"/>
      <w:r w:rsidRPr="00722858">
        <w:t xml:space="preserve"> in quo </w:t>
      </w:r>
      <w:proofErr w:type="spellStart"/>
      <w:r w:rsidRPr="00722858">
        <w:t>admirer</w:t>
      </w:r>
      <w:proofErr w:type="spellEnd"/>
      <w:r w:rsidRPr="00722858">
        <w:t xml:space="preserve">, </w:t>
      </w:r>
      <w:proofErr w:type="spellStart"/>
      <w:r w:rsidRPr="00722858">
        <w:t>cur</w:t>
      </w:r>
      <w:proofErr w:type="spellEnd"/>
      <w:r w:rsidRPr="00722858">
        <w:t xml:space="preserve"> in </w:t>
      </w:r>
      <w:proofErr w:type="spellStart"/>
      <w:r w:rsidRPr="00722858">
        <w:t>gravissimis</w:t>
      </w:r>
      <w:proofErr w:type="spellEnd"/>
      <w:r w:rsidRPr="00722858">
        <w:t xml:space="preserve"> </w:t>
      </w:r>
      <w:proofErr w:type="spellStart"/>
      <w:r w:rsidRPr="00722858">
        <w:t>rebus</w:t>
      </w:r>
      <w:proofErr w:type="spellEnd"/>
      <w:r w:rsidRPr="00722858">
        <w:t xml:space="preserve"> non </w:t>
      </w:r>
      <w:proofErr w:type="spellStart"/>
      <w:r w:rsidRPr="00722858">
        <w:t>delectet</w:t>
      </w:r>
      <w:proofErr w:type="spellEnd"/>
      <w:r w:rsidRPr="00722858">
        <w:t xml:space="preserve"> </w:t>
      </w:r>
      <w:proofErr w:type="spellStart"/>
      <w:r w:rsidRPr="00722858">
        <w:t>eos</w:t>
      </w:r>
      <w:proofErr w:type="spellEnd"/>
      <w:r w:rsidRPr="00722858">
        <w:t xml:space="preserve"> </w:t>
      </w:r>
      <w:proofErr w:type="spellStart"/>
      <w:r w:rsidRPr="00722858">
        <w:t>sermo</w:t>
      </w:r>
      <w:proofErr w:type="spellEnd"/>
      <w:r w:rsidRPr="00722858">
        <w:t xml:space="preserve"> </w:t>
      </w:r>
      <w:proofErr w:type="spellStart"/>
      <w:r w:rsidRPr="00722858">
        <w:t>patrius</w:t>
      </w:r>
      <w:proofErr w:type="spellEnd"/>
      <w:r w:rsidRPr="00722858">
        <w:t xml:space="preserve">, cum idem </w:t>
      </w:r>
      <w:proofErr w:type="spellStart"/>
      <w:r w:rsidRPr="00722858">
        <w:t>fabellas</w:t>
      </w:r>
      <w:proofErr w:type="spellEnd"/>
      <w:r w:rsidRPr="00722858">
        <w:t xml:space="preserve"> Latinas ad </w:t>
      </w:r>
      <w:proofErr w:type="spellStart"/>
      <w:r w:rsidRPr="00722858">
        <w:t>verbum</w:t>
      </w:r>
      <w:proofErr w:type="spellEnd"/>
      <w:r w:rsidRPr="00722858">
        <w:t xml:space="preserve"> e </w:t>
      </w:r>
      <w:proofErr w:type="spellStart"/>
      <w:r w:rsidRPr="00722858">
        <w:t>Graecis</w:t>
      </w:r>
      <w:proofErr w:type="spellEnd"/>
      <w:r w:rsidRPr="00722858">
        <w:t xml:space="preserve"> expressas non </w:t>
      </w:r>
      <w:proofErr w:type="spellStart"/>
      <w:r w:rsidRPr="00722858">
        <w:t>inviti</w:t>
      </w:r>
      <w:proofErr w:type="spellEnd"/>
      <w:r w:rsidRPr="00722858">
        <w:t xml:space="preserve"> </w:t>
      </w:r>
      <w:proofErr w:type="spellStart"/>
      <w:r w:rsidRPr="00722858">
        <w:t>legant</w:t>
      </w:r>
      <w:proofErr w:type="spellEnd"/>
      <w:r w:rsidRPr="00722858">
        <w:t xml:space="preserve">. quis </w:t>
      </w:r>
      <w:proofErr w:type="spellStart"/>
      <w:r w:rsidRPr="00722858">
        <w:t>enim</w:t>
      </w:r>
      <w:proofErr w:type="spellEnd"/>
      <w:r w:rsidRPr="00722858">
        <w:t xml:space="preserve"> </w:t>
      </w:r>
      <w:proofErr w:type="spellStart"/>
      <w:r w:rsidRPr="00722858">
        <w:t>tam</w:t>
      </w:r>
      <w:proofErr w:type="spellEnd"/>
      <w:r w:rsidRPr="00722858">
        <w:t xml:space="preserve"> </w:t>
      </w:r>
      <w:proofErr w:type="spellStart"/>
      <w:r w:rsidRPr="00722858">
        <w:t>inimicus</w:t>
      </w:r>
      <w:proofErr w:type="spellEnd"/>
      <w:r w:rsidRPr="00722858">
        <w:t xml:space="preserve"> </w:t>
      </w:r>
      <w:proofErr w:type="spellStart"/>
      <w:r w:rsidRPr="00722858">
        <w:t>paene</w:t>
      </w:r>
      <w:proofErr w:type="spellEnd"/>
      <w:r w:rsidRPr="00722858">
        <w:t xml:space="preserve"> </w:t>
      </w:r>
      <w:proofErr w:type="spellStart"/>
      <w:r w:rsidRPr="00722858">
        <w:t>nomini</w:t>
      </w:r>
      <w:proofErr w:type="spellEnd"/>
      <w:r w:rsidRPr="00722858">
        <w:t xml:space="preserve"> Romano </w:t>
      </w:r>
      <w:proofErr w:type="spellStart"/>
      <w:r w:rsidRPr="00722858">
        <w:t>est</w:t>
      </w:r>
      <w:proofErr w:type="spellEnd"/>
      <w:r w:rsidRPr="00722858">
        <w:t xml:space="preserve">, qui </w:t>
      </w:r>
      <w:proofErr w:type="spellStart"/>
      <w:r w:rsidRPr="00722858">
        <w:t>Ennii</w:t>
      </w:r>
      <w:proofErr w:type="spellEnd"/>
      <w:r w:rsidRPr="00722858">
        <w:t xml:space="preserve"> </w:t>
      </w:r>
      <w:proofErr w:type="spellStart"/>
      <w:r w:rsidRPr="00722858">
        <w:t>Medeam</w:t>
      </w:r>
      <w:proofErr w:type="spellEnd"/>
      <w:r w:rsidRPr="00722858">
        <w:t xml:space="preserve"> </w:t>
      </w:r>
      <w:proofErr w:type="spellStart"/>
      <w:r w:rsidRPr="00722858">
        <w:t>aut</w:t>
      </w:r>
      <w:proofErr w:type="spellEnd"/>
      <w:r w:rsidRPr="00722858">
        <w:t xml:space="preserve"> </w:t>
      </w:r>
      <w:proofErr w:type="spellStart"/>
      <w:r w:rsidRPr="00722858">
        <w:t>Antiopam</w:t>
      </w:r>
      <w:proofErr w:type="spellEnd"/>
      <w:r w:rsidRPr="00722858">
        <w:t xml:space="preserve"> </w:t>
      </w:r>
      <w:proofErr w:type="spellStart"/>
      <w:r w:rsidRPr="00722858">
        <w:t>Pacuvii</w:t>
      </w:r>
      <w:proofErr w:type="spellEnd"/>
      <w:r w:rsidRPr="00722858">
        <w:t xml:space="preserve"> </w:t>
      </w:r>
      <w:proofErr w:type="spellStart"/>
      <w:r w:rsidRPr="00722858">
        <w:t>spernat</w:t>
      </w:r>
      <w:proofErr w:type="spellEnd"/>
      <w:r w:rsidRPr="00722858">
        <w:t xml:space="preserve"> </w:t>
      </w:r>
      <w:proofErr w:type="spellStart"/>
      <w:r w:rsidRPr="00722858">
        <w:t>aut</w:t>
      </w:r>
      <w:proofErr w:type="spellEnd"/>
      <w:r w:rsidRPr="00722858">
        <w:t xml:space="preserve"> </w:t>
      </w:r>
      <w:proofErr w:type="spellStart"/>
      <w:r w:rsidRPr="00722858">
        <w:t>reiciat</w:t>
      </w:r>
      <w:proofErr w:type="spellEnd"/>
      <w:r w:rsidRPr="00722858">
        <w:t xml:space="preserve">, </w:t>
      </w:r>
      <w:proofErr w:type="spellStart"/>
      <w:r w:rsidRPr="00722858">
        <w:t>quod</w:t>
      </w:r>
      <w:proofErr w:type="spellEnd"/>
      <w:r w:rsidRPr="00722858">
        <w:t xml:space="preserve"> se </w:t>
      </w:r>
      <w:proofErr w:type="spellStart"/>
      <w:r w:rsidRPr="00722858">
        <w:t>isdem</w:t>
      </w:r>
      <w:proofErr w:type="spellEnd"/>
      <w:r w:rsidRPr="00722858">
        <w:t xml:space="preserve"> </w:t>
      </w:r>
      <w:proofErr w:type="spellStart"/>
      <w:r w:rsidRPr="00722858">
        <w:t>Euripidis</w:t>
      </w:r>
      <w:proofErr w:type="spellEnd"/>
      <w:r w:rsidRPr="00722858">
        <w:t xml:space="preserve"> </w:t>
      </w:r>
      <w:proofErr w:type="spellStart"/>
      <w:r w:rsidRPr="00722858">
        <w:t>fabulis</w:t>
      </w:r>
      <w:proofErr w:type="spellEnd"/>
      <w:r w:rsidRPr="00722858">
        <w:t xml:space="preserve"> </w:t>
      </w:r>
      <w:proofErr w:type="spellStart"/>
      <w:r w:rsidRPr="00722858">
        <w:t>delectari</w:t>
      </w:r>
      <w:proofErr w:type="spellEnd"/>
      <w:r w:rsidRPr="00722858">
        <w:t xml:space="preserve"> </w:t>
      </w:r>
      <w:proofErr w:type="spellStart"/>
      <w:r w:rsidRPr="00722858">
        <w:t>dicat</w:t>
      </w:r>
      <w:proofErr w:type="spellEnd"/>
      <w:r w:rsidRPr="00722858">
        <w:t xml:space="preserve">, Latinas </w:t>
      </w:r>
      <w:proofErr w:type="spellStart"/>
      <w:r w:rsidRPr="00722858">
        <w:t>litteras</w:t>
      </w:r>
      <w:proofErr w:type="spellEnd"/>
      <w:r w:rsidRPr="00722858">
        <w:t xml:space="preserve"> </w:t>
      </w:r>
      <w:proofErr w:type="spellStart"/>
      <w:r w:rsidRPr="00722858">
        <w:t>oderit</w:t>
      </w:r>
      <w:proofErr w:type="spellEnd"/>
      <w:r w:rsidRPr="00722858">
        <w:t>?</w:t>
      </w:r>
    </w:p>
    <w:bookmarkEnd w:id="55"/>
    <w:p w14:paraId="7AD42AB4" w14:textId="77777777" w:rsidR="000505F8" w:rsidRDefault="000505F8" w:rsidP="000505F8">
      <w:pPr>
        <w:pStyle w:val="TextoNormal-IPCA"/>
      </w:pPr>
    </w:p>
    <w:p w14:paraId="277C0AF0" w14:textId="77777777" w:rsidR="00017803" w:rsidRDefault="00017803" w:rsidP="00401434">
      <w:pPr>
        <w:pStyle w:val="TextoNormal-IPCA"/>
        <w:sectPr w:rsidR="00017803" w:rsidSect="00B5205E">
          <w:pgSz w:w="11900" w:h="16840"/>
          <w:pgMar w:top="1985" w:right="1418" w:bottom="1985" w:left="1701" w:header="709" w:footer="709" w:gutter="0"/>
          <w:cols w:space="708"/>
          <w:docGrid w:linePitch="360"/>
        </w:sectPr>
      </w:pPr>
    </w:p>
    <w:p w14:paraId="0FE5A7A5" w14:textId="1DA04AEC" w:rsidR="00927CC5" w:rsidRPr="00E4154E" w:rsidRDefault="00927CC5" w:rsidP="000505F8">
      <w:pPr>
        <w:pStyle w:val="TtulosPrembulo-IPCA"/>
      </w:pPr>
      <w:bookmarkStart w:id="56" w:name="_Toc32575180"/>
      <w:r w:rsidRPr="00E4154E">
        <w:lastRenderedPageBreak/>
        <w:t>Conclusões</w:t>
      </w:r>
      <w:bookmarkEnd w:id="56"/>
    </w:p>
    <w:p w14:paraId="785D0E13" w14:textId="665AA28D" w:rsidR="00722858" w:rsidRDefault="001123E2" w:rsidP="00401434">
      <w:pPr>
        <w:pStyle w:val="TextoNormal-IPCA"/>
      </w:pPr>
      <w:r>
        <w:t>(</w:t>
      </w:r>
      <w:r w:rsidR="00722858" w:rsidRPr="00900117">
        <w:t>Nesta secção é o local “onde se apresentam os aspetos centrais do trabalho, se relacionam os objetivos previamente enunciados com os resultados encontrados e se referem os contributos, constrangimentos e expectativas futuras”</w:t>
      </w:r>
      <w:r>
        <w:t>)</w:t>
      </w:r>
    </w:p>
    <w:p w14:paraId="5A470CDA" w14:textId="77777777" w:rsidR="00C50D7B" w:rsidRDefault="00C50D7B" w:rsidP="00C50D7B">
      <w:pPr>
        <w:pStyle w:val="TextoNormal-IPCA"/>
      </w:pPr>
    </w:p>
    <w:p w14:paraId="72C4E41B" w14:textId="77777777" w:rsidR="00C50D7B" w:rsidRDefault="00C50D7B" w:rsidP="00C50D7B">
      <w:pPr>
        <w:pStyle w:val="TextoNormal-IPCA"/>
        <w:sectPr w:rsidR="00C50D7B" w:rsidSect="00853A05">
          <w:headerReference w:type="default" r:id="rId43"/>
          <w:pgSz w:w="11900" w:h="16840"/>
          <w:pgMar w:top="1985" w:right="1418" w:bottom="1985" w:left="1701" w:header="709" w:footer="709" w:gutter="0"/>
          <w:cols w:space="708"/>
          <w:docGrid w:linePitch="360"/>
        </w:sectPr>
      </w:pPr>
    </w:p>
    <w:p w14:paraId="5424FAC5" w14:textId="7796D7BE" w:rsidR="00C50D7B" w:rsidRDefault="00C50D7B" w:rsidP="00C50D7B">
      <w:pPr>
        <w:pStyle w:val="TextoNormal-IPCA"/>
        <w:ind w:firstLine="0"/>
      </w:pPr>
    </w:p>
    <w:p w14:paraId="088AD789" w14:textId="77777777" w:rsidR="00C50D7B" w:rsidRDefault="00C50D7B" w:rsidP="00401434">
      <w:pPr>
        <w:pStyle w:val="TextoNormal-IPCA"/>
        <w:sectPr w:rsidR="00C50D7B" w:rsidSect="00853A05">
          <w:pgSz w:w="11900" w:h="16840"/>
          <w:pgMar w:top="1985" w:right="2410" w:bottom="1985" w:left="2410" w:header="709" w:footer="709" w:gutter="0"/>
          <w:cols w:space="708"/>
          <w:docGrid w:linePitch="360"/>
        </w:sectPr>
      </w:pPr>
    </w:p>
    <w:p w14:paraId="11543249" w14:textId="77777777" w:rsidR="00A3238C" w:rsidRDefault="00A3238C" w:rsidP="000505F8">
      <w:pPr>
        <w:pStyle w:val="TtulosPrembulo-IPCA"/>
      </w:pPr>
      <w:bookmarkStart w:id="57" w:name="_Toc32575181"/>
      <w:r>
        <w:lastRenderedPageBreak/>
        <w:t>Referências Bibliográficas</w:t>
      </w:r>
      <w:bookmarkEnd w:id="57"/>
    </w:p>
    <w:p w14:paraId="6619D2B7" w14:textId="5ADF2364" w:rsidR="001E19CC" w:rsidRDefault="001123E2" w:rsidP="001E19CC">
      <w:pPr>
        <w:pStyle w:val="Bibliography"/>
      </w:pPr>
      <w:bookmarkStart w:id="58" w:name="_Hlk521680630"/>
      <w:r>
        <w:t>(As referências bibliográficas devem seguir as normas APA de acordo com o regulamento em vigor.)</w:t>
      </w:r>
    </w:p>
    <w:bookmarkEnd w:id="58"/>
    <w:p w14:paraId="48F15EE6" w14:textId="0208677B" w:rsidR="00C50D7B" w:rsidRPr="00C341C7" w:rsidRDefault="00C50D7B" w:rsidP="00084C8A">
      <w:pPr>
        <w:pStyle w:val="TextoNormal-IPCA"/>
        <w:ind w:firstLine="0"/>
        <w:rPr>
          <w:noProof/>
        </w:rPr>
        <w:sectPr w:rsidR="00C50D7B" w:rsidRPr="00C341C7" w:rsidSect="00853A05">
          <w:pgSz w:w="11900" w:h="16840"/>
          <w:pgMar w:top="1985" w:right="1418" w:bottom="1985" w:left="1701" w:header="709" w:footer="709" w:gutter="0"/>
          <w:cols w:space="708"/>
          <w:docGrid w:linePitch="360"/>
        </w:sectPr>
      </w:pPr>
    </w:p>
    <w:p w14:paraId="5EF75F23" w14:textId="730DE839" w:rsidR="00DF6490" w:rsidRDefault="00DF6490" w:rsidP="00DF6490">
      <w:pPr>
        <w:pStyle w:val="TtulosPrembulo-IPCA"/>
      </w:pPr>
    </w:p>
    <w:p w14:paraId="0F99D113" w14:textId="77777777" w:rsidR="00DF6490" w:rsidRDefault="00DF6490" w:rsidP="00DF6490">
      <w:pPr>
        <w:sectPr w:rsidR="00DF6490" w:rsidSect="008C5744">
          <w:pgSz w:w="11900" w:h="16840"/>
          <w:pgMar w:top="1985" w:right="1410" w:bottom="1985" w:left="1701" w:header="709" w:footer="709" w:gutter="0"/>
          <w:cols w:space="708"/>
          <w:docGrid w:linePitch="360"/>
        </w:sectPr>
      </w:pPr>
    </w:p>
    <w:p w14:paraId="6F80A6A3" w14:textId="40261253" w:rsidR="00DF6490" w:rsidRPr="00DF6490" w:rsidRDefault="00DF6490" w:rsidP="00DF6490"/>
    <w:p w14:paraId="6B8CB566" w14:textId="0636580D" w:rsidR="00233E04" w:rsidRDefault="00A3238C" w:rsidP="00BC074E">
      <w:pPr>
        <w:pStyle w:val="TtulosPrembulo-IPCA"/>
        <w:rPr>
          <w:rFonts w:ascii="Times New Roman" w:eastAsiaTheme="minorHAnsi" w:hAnsi="Times New Roman" w:cs="Times New Roman"/>
          <w:b w:val="0"/>
          <w:caps w:val="0"/>
          <w:sz w:val="20"/>
          <w:szCs w:val="24"/>
        </w:rPr>
      </w:pPr>
      <w:bookmarkStart w:id="59" w:name="_Toc32575182"/>
      <w:r w:rsidRPr="00DD2612">
        <w:t>Anexo</w:t>
      </w:r>
      <w:r w:rsidR="00C50D7B">
        <w:t>s</w:t>
      </w:r>
      <w:bookmarkEnd w:id="59"/>
    </w:p>
    <w:p w14:paraId="2BA540A6" w14:textId="3AB6FA90" w:rsidR="00BC074E" w:rsidRDefault="00BC074E" w:rsidP="0054155B">
      <w:pPr>
        <w:pStyle w:val="TextoNormal-IPCA"/>
      </w:pPr>
      <w:bookmarkStart w:id="60" w:name="_Hlk521680664"/>
      <w:r>
        <w:t>(Após definir os anexos introduzindo nas páginas destinadas esse fim a informação pretendida</w:t>
      </w:r>
      <w:r w:rsidR="00674A99">
        <w:t xml:space="preserve"> de</w:t>
      </w:r>
      <w:r w:rsidR="001123E2">
        <w:t xml:space="preserve">ve colocar em cada uma das páginas uma descrição do anexo, utilizando o estilo </w:t>
      </w:r>
      <w:r w:rsidR="001123E2">
        <w:rPr>
          <w:b/>
        </w:rPr>
        <w:t>Anexos-IPCA</w:t>
      </w:r>
      <w:r w:rsidR="001123E2">
        <w:t>. Após ter todos os anexos prontos pode gerar um índice automático com base nessas descrições.)</w:t>
      </w:r>
      <w:bookmarkEnd w:id="60"/>
    </w:p>
    <w:p w14:paraId="18B7476C" w14:textId="65AF8B6C" w:rsidR="00DF6490" w:rsidRDefault="00DF6490" w:rsidP="0054155B">
      <w:pPr>
        <w:pStyle w:val="TextoNormal-IPCA"/>
      </w:pPr>
    </w:p>
    <w:p w14:paraId="1A848FF2" w14:textId="4ABB20E4" w:rsidR="00DF6490" w:rsidRDefault="00DF6490" w:rsidP="0054155B">
      <w:pPr>
        <w:pStyle w:val="TextoNormal-IPCA"/>
      </w:pPr>
    </w:p>
    <w:p w14:paraId="54F0374F" w14:textId="3573A74E" w:rsidR="00DF6490" w:rsidRPr="001123E2" w:rsidRDefault="00DF6490" w:rsidP="0054155B">
      <w:pPr>
        <w:pStyle w:val="TextoNormal-IPCA"/>
      </w:pPr>
    </w:p>
    <w:sectPr w:rsidR="00DF6490" w:rsidRPr="001123E2" w:rsidSect="008C5744">
      <w:footerReference w:type="default" r:id="rId44"/>
      <w:pgSz w:w="11900" w:h="16840"/>
      <w:pgMar w:top="1985" w:right="1410" w:bottom="198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189B3" w14:textId="77777777" w:rsidR="007724CE" w:rsidRDefault="007724CE" w:rsidP="004E101F">
      <w:pPr>
        <w:spacing w:line="240" w:lineRule="auto"/>
      </w:pPr>
      <w:r>
        <w:separator/>
      </w:r>
    </w:p>
  </w:endnote>
  <w:endnote w:type="continuationSeparator" w:id="0">
    <w:p w14:paraId="247CCA4A" w14:textId="77777777" w:rsidR="007724CE" w:rsidRDefault="007724CE" w:rsidP="004E10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Cabeçalho CS)">
    <w:altName w:val="Times New Roman"/>
    <w:charset w:val="00"/>
    <w:family w:val="roman"/>
    <w:pitch w:val="variable"/>
    <w:sig w:usb0="E0002AE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42EE9" w14:textId="2941037E" w:rsidR="00E34B7B" w:rsidRPr="00216076" w:rsidRDefault="00E34B7B" w:rsidP="005109BD">
    <w:pPr>
      <w:pStyle w:val="RodapRomano-IPCA"/>
      <w:jc w:val="both"/>
      <w:rPr>
        <w:rStyle w:val="FooterCha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3E255" w14:textId="0C45D8FA" w:rsidR="00E34B7B" w:rsidRPr="00216076" w:rsidRDefault="00E34B7B" w:rsidP="00DD2612">
    <w:pPr>
      <w:pStyle w:val="RodapRomano-IPCA"/>
      <w:rPr>
        <w:rStyle w:val="FooterCha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345914"/>
      <w:docPartObj>
        <w:docPartGallery w:val="Page Numbers (Bottom of Page)"/>
        <w:docPartUnique/>
      </w:docPartObj>
    </w:sdtPr>
    <w:sdtEndPr>
      <w:rPr>
        <w:rStyle w:val="FooterChar"/>
      </w:rPr>
    </w:sdtEndPr>
    <w:sdtContent>
      <w:p w14:paraId="73722DB2" w14:textId="0FB84888" w:rsidR="00E34B7B" w:rsidRPr="00216076" w:rsidRDefault="00E34B7B" w:rsidP="00DD2612">
        <w:pPr>
          <w:pStyle w:val="RodapRomano-IPCA"/>
          <w:rPr>
            <w:rStyle w:val="FooterChar"/>
          </w:rPr>
        </w:pPr>
        <w:r w:rsidRPr="00216076">
          <w:rPr>
            <w:rStyle w:val="FooterChar"/>
          </w:rPr>
          <w:fldChar w:fldCharType="begin"/>
        </w:r>
        <w:r w:rsidRPr="00216076">
          <w:rPr>
            <w:rStyle w:val="FooterChar"/>
          </w:rPr>
          <w:instrText xml:space="preserve"> PAGE </w:instrText>
        </w:r>
        <w:r w:rsidRPr="00216076">
          <w:rPr>
            <w:rStyle w:val="FooterChar"/>
          </w:rPr>
          <w:fldChar w:fldCharType="separate"/>
        </w:r>
        <w:r>
          <w:rPr>
            <w:rStyle w:val="FooterChar"/>
            <w:noProof/>
          </w:rPr>
          <w:t>II</w:t>
        </w:r>
        <w:r w:rsidRPr="00216076">
          <w:rPr>
            <w:rStyle w:val="FooterChar"/>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62531358"/>
      <w:docPartObj>
        <w:docPartGallery w:val="Page Numbers (Bottom of Page)"/>
        <w:docPartUnique/>
      </w:docPartObj>
    </w:sdtPr>
    <w:sdtEndPr>
      <w:rPr>
        <w:rStyle w:val="FooterChar"/>
      </w:rPr>
    </w:sdtEndPr>
    <w:sdtContent>
      <w:p w14:paraId="082EEF96" w14:textId="4FDBC239" w:rsidR="00E34B7B" w:rsidRPr="00216076" w:rsidRDefault="00E34B7B" w:rsidP="00DD2612">
        <w:pPr>
          <w:pStyle w:val="RodapRomano-IPCA"/>
          <w:rPr>
            <w:rStyle w:val="FooterChar"/>
          </w:rPr>
        </w:pPr>
        <w:r w:rsidRPr="00216076">
          <w:rPr>
            <w:rStyle w:val="FooterChar"/>
          </w:rPr>
          <w:fldChar w:fldCharType="begin"/>
        </w:r>
        <w:r w:rsidRPr="00216076">
          <w:rPr>
            <w:rStyle w:val="FooterChar"/>
          </w:rPr>
          <w:instrText xml:space="preserve"> PAGE </w:instrText>
        </w:r>
        <w:r w:rsidRPr="00216076">
          <w:rPr>
            <w:rStyle w:val="FooterChar"/>
          </w:rPr>
          <w:fldChar w:fldCharType="separate"/>
        </w:r>
        <w:r>
          <w:rPr>
            <w:rStyle w:val="FooterChar"/>
            <w:noProof/>
          </w:rPr>
          <w:t>XIII</w:t>
        </w:r>
        <w:r w:rsidRPr="00216076">
          <w:rPr>
            <w:rStyle w:val="FooterChar"/>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0867460"/>
      <w:docPartObj>
        <w:docPartGallery w:val="Page Numbers (Bottom of Page)"/>
        <w:docPartUnique/>
      </w:docPartObj>
    </w:sdtPr>
    <w:sdtEndPr>
      <w:rPr>
        <w:rStyle w:val="FooterChar"/>
      </w:rPr>
    </w:sdtEndPr>
    <w:sdtContent>
      <w:p w14:paraId="23A6BDDA" w14:textId="2D2DB8C9" w:rsidR="00E34B7B" w:rsidRPr="00216076" w:rsidRDefault="00E34B7B" w:rsidP="00DD2612">
        <w:pPr>
          <w:pStyle w:val="RodapRomano-IPCA"/>
          <w:rPr>
            <w:rStyle w:val="FooterChar"/>
          </w:rPr>
        </w:pPr>
        <w:r w:rsidRPr="00216076">
          <w:rPr>
            <w:rStyle w:val="FooterChar"/>
          </w:rPr>
          <w:fldChar w:fldCharType="begin"/>
        </w:r>
        <w:r w:rsidRPr="00216076">
          <w:rPr>
            <w:rStyle w:val="FooterChar"/>
          </w:rPr>
          <w:instrText xml:space="preserve"> PAGE </w:instrText>
        </w:r>
        <w:r w:rsidRPr="00216076">
          <w:rPr>
            <w:rStyle w:val="FooterChar"/>
          </w:rPr>
          <w:fldChar w:fldCharType="separate"/>
        </w:r>
        <w:r>
          <w:rPr>
            <w:rStyle w:val="FooterChar"/>
            <w:noProof/>
          </w:rPr>
          <w:t>XIV</w:t>
        </w:r>
        <w:r w:rsidRPr="00216076">
          <w:rPr>
            <w:rStyle w:val="FooterChar"/>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4810404"/>
      <w:docPartObj>
        <w:docPartGallery w:val="Page Numbers (Bottom of Page)"/>
        <w:docPartUnique/>
      </w:docPartObj>
    </w:sdtPr>
    <w:sdtEndPr>
      <w:rPr>
        <w:rStyle w:val="FooterChar"/>
      </w:rPr>
    </w:sdtEndPr>
    <w:sdtContent>
      <w:p w14:paraId="6574A7EA" w14:textId="43E511F9" w:rsidR="00E34B7B" w:rsidRPr="00216076" w:rsidRDefault="00E34B7B" w:rsidP="00DD2612">
        <w:pPr>
          <w:pStyle w:val="RodapRomano-IPCA"/>
          <w:rPr>
            <w:rStyle w:val="FooterChar"/>
          </w:rPr>
        </w:pPr>
        <w:r w:rsidRPr="00216076">
          <w:rPr>
            <w:rStyle w:val="FooterChar"/>
          </w:rPr>
          <w:fldChar w:fldCharType="begin"/>
        </w:r>
        <w:r w:rsidRPr="00216076">
          <w:rPr>
            <w:rStyle w:val="FooterChar"/>
          </w:rPr>
          <w:instrText xml:space="preserve"> PAGE </w:instrText>
        </w:r>
        <w:r w:rsidRPr="00216076">
          <w:rPr>
            <w:rStyle w:val="FooterChar"/>
          </w:rPr>
          <w:fldChar w:fldCharType="separate"/>
        </w:r>
        <w:r>
          <w:rPr>
            <w:rStyle w:val="FooterChar"/>
            <w:noProof/>
          </w:rPr>
          <w:t>10</w:t>
        </w:r>
        <w:r w:rsidRPr="00216076">
          <w:rPr>
            <w:rStyle w:val="FooterChar"/>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A2DF4" w14:textId="19BBA8DD" w:rsidR="00E34B7B" w:rsidRPr="00216076" w:rsidRDefault="00E34B7B" w:rsidP="00DD2612">
    <w:pPr>
      <w:pStyle w:val="RodapRomano-IPCA"/>
      <w:rPr>
        <w:rStyle w:val="FooterCha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23862" w14:textId="77777777" w:rsidR="007724CE" w:rsidRDefault="007724CE" w:rsidP="001E19CC">
      <w:pPr>
        <w:spacing w:line="240" w:lineRule="auto"/>
        <w:ind w:firstLine="0"/>
      </w:pPr>
    </w:p>
  </w:footnote>
  <w:footnote w:type="continuationSeparator" w:id="0">
    <w:p w14:paraId="6B6F6A10" w14:textId="77777777" w:rsidR="007724CE" w:rsidRDefault="007724CE" w:rsidP="004E101F">
      <w:pPr>
        <w:spacing w:line="240" w:lineRule="auto"/>
      </w:pPr>
      <w:r>
        <w:continuationSeparator/>
      </w:r>
    </w:p>
  </w:footnote>
  <w:footnote w:id="1">
    <w:p w14:paraId="6138E2BB" w14:textId="3F6E2011" w:rsidR="00E34B7B" w:rsidRDefault="00E34B7B">
      <w:pPr>
        <w:pStyle w:val="FootnoteText"/>
      </w:pPr>
      <w:r>
        <w:rPr>
          <w:rStyle w:val="FootnoteReference"/>
        </w:rPr>
        <w:footnoteRef/>
      </w:r>
      <w:r>
        <w:t xml:space="preserve"> </w:t>
      </w:r>
      <w:r w:rsidRPr="00722858">
        <w:t>Non eram nescius, Brute, cum</w:t>
      </w:r>
    </w:p>
  </w:footnote>
  <w:footnote w:id="2">
    <w:p w14:paraId="30A1DE80" w14:textId="4767C95E" w:rsidR="00E34B7B" w:rsidRDefault="00E34B7B">
      <w:pPr>
        <w:pStyle w:val="FootnoteText"/>
      </w:pPr>
      <w:r>
        <w:rPr>
          <w:rStyle w:val="FootnoteReference"/>
        </w:rPr>
        <w:footnoteRef/>
      </w:r>
      <w:r>
        <w:t xml:space="preserve"> </w:t>
      </w:r>
      <w:r w:rsidRPr="00722858">
        <w:t>Graecis litteris, contemnentes Latina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A10B2" w14:textId="77777777" w:rsidR="00E34B7B" w:rsidRPr="00DD2612" w:rsidRDefault="00E34B7B" w:rsidP="00DB10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A7ACD" w14:textId="1A41BF90" w:rsidR="00E34B7B" w:rsidRPr="00DD2612" w:rsidRDefault="00E34B7B" w:rsidP="007C09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75C926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201B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F6CDA9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E0A509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0444F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D0822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A6A5EC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24AD6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13A4FA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EAACA4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36212"/>
    <w:multiLevelType w:val="multilevel"/>
    <w:tmpl w:val="33943386"/>
    <w:numStyleLink w:val="EstiloListaEquaes-ESR"/>
  </w:abstractNum>
  <w:abstractNum w:abstractNumId="11" w15:restartNumberingAfterBreak="0">
    <w:nsid w:val="046137E3"/>
    <w:multiLevelType w:val="multilevel"/>
    <w:tmpl w:val="CF163042"/>
    <w:lvl w:ilvl="0">
      <w:start w:val="1"/>
      <w:numFmt w:val="decimal"/>
      <w:lvlText w:val="%1."/>
      <w:lvlJc w:val="left"/>
      <w:pPr>
        <w:ind w:left="7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4F302E6"/>
    <w:multiLevelType w:val="multilevel"/>
    <w:tmpl w:val="5B229036"/>
    <w:lvl w:ilvl="0">
      <w:start w:val="1"/>
      <w:numFmt w:val="decima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142"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0DFB17A3"/>
    <w:multiLevelType w:val="multilevel"/>
    <w:tmpl w:val="32F66F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5243458"/>
    <w:multiLevelType w:val="hybridMultilevel"/>
    <w:tmpl w:val="CAF0D760"/>
    <w:lvl w:ilvl="0" w:tplc="12A6E940">
      <w:start w:val="1"/>
      <w:numFmt w:val="decimal"/>
      <w:lvlText w:val="%1)"/>
      <w:lvlJc w:val="left"/>
      <w:pPr>
        <w:ind w:left="700" w:hanging="360"/>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180705CD"/>
    <w:multiLevelType w:val="hybridMultilevel"/>
    <w:tmpl w:val="515223DC"/>
    <w:lvl w:ilvl="0" w:tplc="0816000F">
      <w:start w:val="1"/>
      <w:numFmt w:val="decimal"/>
      <w:lvlText w:val="%1."/>
      <w:lvlJc w:val="left"/>
      <w:pPr>
        <w:tabs>
          <w:tab w:val="num" w:pos="720"/>
        </w:tabs>
        <w:ind w:left="720" w:hanging="360"/>
      </w:pPr>
    </w:lvl>
    <w:lvl w:ilvl="1" w:tplc="08160019">
      <w:start w:val="1"/>
      <w:numFmt w:val="decimal"/>
      <w:lvlText w:val="%2."/>
      <w:lvlJc w:val="left"/>
      <w:pPr>
        <w:tabs>
          <w:tab w:val="num" w:pos="1440"/>
        </w:tabs>
        <w:ind w:left="1440" w:hanging="360"/>
      </w:pPr>
    </w:lvl>
    <w:lvl w:ilvl="2" w:tplc="0816001B">
      <w:start w:val="1"/>
      <w:numFmt w:val="decimal"/>
      <w:lvlText w:val="%3."/>
      <w:lvlJc w:val="left"/>
      <w:pPr>
        <w:tabs>
          <w:tab w:val="num" w:pos="2160"/>
        </w:tabs>
        <w:ind w:left="2160" w:hanging="360"/>
      </w:pPr>
    </w:lvl>
    <w:lvl w:ilvl="3" w:tplc="0816000F">
      <w:start w:val="1"/>
      <w:numFmt w:val="decimal"/>
      <w:lvlText w:val="%4."/>
      <w:lvlJc w:val="left"/>
      <w:pPr>
        <w:tabs>
          <w:tab w:val="num" w:pos="2880"/>
        </w:tabs>
        <w:ind w:left="2880" w:hanging="360"/>
      </w:pPr>
    </w:lvl>
    <w:lvl w:ilvl="4" w:tplc="08160019">
      <w:start w:val="1"/>
      <w:numFmt w:val="decimal"/>
      <w:lvlText w:val="%5."/>
      <w:lvlJc w:val="left"/>
      <w:pPr>
        <w:tabs>
          <w:tab w:val="num" w:pos="3600"/>
        </w:tabs>
        <w:ind w:left="3600" w:hanging="360"/>
      </w:pPr>
    </w:lvl>
    <w:lvl w:ilvl="5" w:tplc="0816001B">
      <w:start w:val="1"/>
      <w:numFmt w:val="decimal"/>
      <w:lvlText w:val="%6."/>
      <w:lvlJc w:val="left"/>
      <w:pPr>
        <w:tabs>
          <w:tab w:val="num" w:pos="4320"/>
        </w:tabs>
        <w:ind w:left="4320" w:hanging="360"/>
      </w:pPr>
    </w:lvl>
    <w:lvl w:ilvl="6" w:tplc="0816000F">
      <w:start w:val="1"/>
      <w:numFmt w:val="decimal"/>
      <w:lvlText w:val="%7."/>
      <w:lvlJc w:val="left"/>
      <w:pPr>
        <w:tabs>
          <w:tab w:val="num" w:pos="5040"/>
        </w:tabs>
        <w:ind w:left="5040" w:hanging="360"/>
      </w:pPr>
    </w:lvl>
    <w:lvl w:ilvl="7" w:tplc="08160019">
      <w:start w:val="1"/>
      <w:numFmt w:val="decimal"/>
      <w:lvlText w:val="%8."/>
      <w:lvlJc w:val="left"/>
      <w:pPr>
        <w:tabs>
          <w:tab w:val="num" w:pos="5760"/>
        </w:tabs>
        <w:ind w:left="5760" w:hanging="360"/>
      </w:pPr>
    </w:lvl>
    <w:lvl w:ilvl="8" w:tplc="0816001B">
      <w:start w:val="1"/>
      <w:numFmt w:val="decimal"/>
      <w:lvlText w:val="%9."/>
      <w:lvlJc w:val="left"/>
      <w:pPr>
        <w:tabs>
          <w:tab w:val="num" w:pos="6480"/>
        </w:tabs>
        <w:ind w:left="6480" w:hanging="360"/>
      </w:pPr>
    </w:lvl>
  </w:abstractNum>
  <w:abstractNum w:abstractNumId="16" w15:restartNumberingAfterBreak="0">
    <w:nsid w:val="192F5130"/>
    <w:multiLevelType w:val="hybridMultilevel"/>
    <w:tmpl w:val="3306B52A"/>
    <w:lvl w:ilvl="0" w:tplc="81E4683C">
      <w:start w:val="1"/>
      <w:numFmt w:val="decimal"/>
      <w:lvlText w:val="%1."/>
      <w:lvlJc w:val="left"/>
      <w:pPr>
        <w:ind w:left="700" w:hanging="360"/>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7" w15:restartNumberingAfterBreak="0">
    <w:nsid w:val="1C257C1E"/>
    <w:multiLevelType w:val="multilevel"/>
    <w:tmpl w:val="A3BE2050"/>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21C11F91"/>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26166031"/>
    <w:multiLevelType w:val="multilevel"/>
    <w:tmpl w:val="52CE27F4"/>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D845E6"/>
    <w:multiLevelType w:val="multilevel"/>
    <w:tmpl w:val="9B9C347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2E707FF"/>
    <w:multiLevelType w:val="multilevel"/>
    <w:tmpl w:val="33943386"/>
    <w:styleLink w:val="EstiloListaEquaes-ESR"/>
    <w:lvl w:ilvl="0">
      <w:start w:val="1"/>
      <w:numFmt w:val="decimal"/>
      <w:lvlText w:val="%1)"/>
      <w:lvlJc w:val="left"/>
      <w:pPr>
        <w:ind w:left="360" w:hanging="360"/>
      </w:pPr>
      <w:rPr>
        <w:rFonts w:ascii="Times New Roman" w:hAnsi="Times New Roman" w:hint="default"/>
        <w:color w:val="auto"/>
        <w:sz w:val="1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A5C1A57"/>
    <w:multiLevelType w:val="multilevel"/>
    <w:tmpl w:val="CF163042"/>
    <w:lvl w:ilvl="0">
      <w:start w:val="1"/>
      <w:numFmt w:val="decimal"/>
      <w:lvlText w:val="%1."/>
      <w:lvlJc w:val="left"/>
      <w:pPr>
        <w:ind w:left="7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9A17804"/>
    <w:multiLevelType w:val="hybridMultilevel"/>
    <w:tmpl w:val="5FFCAE4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CDD7828"/>
    <w:multiLevelType w:val="hybridMultilevel"/>
    <w:tmpl w:val="E8C6AD34"/>
    <w:lvl w:ilvl="0" w:tplc="08160001">
      <w:start w:val="1"/>
      <w:numFmt w:val="bullet"/>
      <w:lvlText w:val=""/>
      <w:lvlJc w:val="left"/>
      <w:pPr>
        <w:ind w:left="1060" w:hanging="360"/>
      </w:pPr>
      <w:rPr>
        <w:rFonts w:ascii="Symbol" w:hAnsi="Symbol" w:hint="default"/>
      </w:rPr>
    </w:lvl>
    <w:lvl w:ilvl="1" w:tplc="08160003" w:tentative="1">
      <w:start w:val="1"/>
      <w:numFmt w:val="bullet"/>
      <w:lvlText w:val="o"/>
      <w:lvlJc w:val="left"/>
      <w:pPr>
        <w:ind w:left="1780" w:hanging="360"/>
      </w:pPr>
      <w:rPr>
        <w:rFonts w:ascii="Courier New" w:hAnsi="Courier New" w:cs="Courier New" w:hint="default"/>
      </w:rPr>
    </w:lvl>
    <w:lvl w:ilvl="2" w:tplc="08160005" w:tentative="1">
      <w:start w:val="1"/>
      <w:numFmt w:val="bullet"/>
      <w:lvlText w:val=""/>
      <w:lvlJc w:val="left"/>
      <w:pPr>
        <w:ind w:left="2500" w:hanging="360"/>
      </w:pPr>
      <w:rPr>
        <w:rFonts w:ascii="Wingdings" w:hAnsi="Wingdings" w:hint="default"/>
      </w:rPr>
    </w:lvl>
    <w:lvl w:ilvl="3" w:tplc="08160001" w:tentative="1">
      <w:start w:val="1"/>
      <w:numFmt w:val="bullet"/>
      <w:lvlText w:val=""/>
      <w:lvlJc w:val="left"/>
      <w:pPr>
        <w:ind w:left="3220" w:hanging="360"/>
      </w:pPr>
      <w:rPr>
        <w:rFonts w:ascii="Symbol" w:hAnsi="Symbol" w:hint="default"/>
      </w:rPr>
    </w:lvl>
    <w:lvl w:ilvl="4" w:tplc="08160003" w:tentative="1">
      <w:start w:val="1"/>
      <w:numFmt w:val="bullet"/>
      <w:lvlText w:val="o"/>
      <w:lvlJc w:val="left"/>
      <w:pPr>
        <w:ind w:left="3940" w:hanging="360"/>
      </w:pPr>
      <w:rPr>
        <w:rFonts w:ascii="Courier New" w:hAnsi="Courier New" w:cs="Courier New" w:hint="default"/>
      </w:rPr>
    </w:lvl>
    <w:lvl w:ilvl="5" w:tplc="08160005" w:tentative="1">
      <w:start w:val="1"/>
      <w:numFmt w:val="bullet"/>
      <w:lvlText w:val=""/>
      <w:lvlJc w:val="left"/>
      <w:pPr>
        <w:ind w:left="4660" w:hanging="360"/>
      </w:pPr>
      <w:rPr>
        <w:rFonts w:ascii="Wingdings" w:hAnsi="Wingdings" w:hint="default"/>
      </w:rPr>
    </w:lvl>
    <w:lvl w:ilvl="6" w:tplc="08160001" w:tentative="1">
      <w:start w:val="1"/>
      <w:numFmt w:val="bullet"/>
      <w:lvlText w:val=""/>
      <w:lvlJc w:val="left"/>
      <w:pPr>
        <w:ind w:left="5380" w:hanging="360"/>
      </w:pPr>
      <w:rPr>
        <w:rFonts w:ascii="Symbol" w:hAnsi="Symbol" w:hint="default"/>
      </w:rPr>
    </w:lvl>
    <w:lvl w:ilvl="7" w:tplc="08160003" w:tentative="1">
      <w:start w:val="1"/>
      <w:numFmt w:val="bullet"/>
      <w:lvlText w:val="o"/>
      <w:lvlJc w:val="left"/>
      <w:pPr>
        <w:ind w:left="6100" w:hanging="360"/>
      </w:pPr>
      <w:rPr>
        <w:rFonts w:ascii="Courier New" w:hAnsi="Courier New" w:cs="Courier New" w:hint="default"/>
      </w:rPr>
    </w:lvl>
    <w:lvl w:ilvl="8" w:tplc="08160005" w:tentative="1">
      <w:start w:val="1"/>
      <w:numFmt w:val="bullet"/>
      <w:lvlText w:val=""/>
      <w:lvlJc w:val="left"/>
      <w:pPr>
        <w:ind w:left="6820" w:hanging="360"/>
      </w:pPr>
      <w:rPr>
        <w:rFonts w:ascii="Wingdings" w:hAnsi="Wingdings" w:hint="default"/>
      </w:rPr>
    </w:lvl>
  </w:abstractNum>
  <w:abstractNum w:abstractNumId="25" w15:restartNumberingAfterBreak="0">
    <w:nsid w:val="4D810593"/>
    <w:multiLevelType w:val="hybridMultilevel"/>
    <w:tmpl w:val="CF163042"/>
    <w:lvl w:ilvl="0" w:tplc="ADA628AC">
      <w:start w:val="1"/>
      <w:numFmt w:val="decimal"/>
      <w:lvlText w:val="%1."/>
      <w:lvlJc w:val="left"/>
      <w:pPr>
        <w:ind w:left="70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4EB9485A"/>
    <w:multiLevelType w:val="hybridMultilevel"/>
    <w:tmpl w:val="9DB80778"/>
    <w:lvl w:ilvl="0" w:tplc="FD8ED898">
      <w:start w:val="1"/>
      <w:numFmt w:val="decimal"/>
      <w:lvlText w:val="%1."/>
      <w:lvlJc w:val="left"/>
      <w:pPr>
        <w:ind w:left="360" w:hanging="360"/>
      </w:pPr>
      <w:rPr>
        <w:b/>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5DBA7AA3"/>
    <w:multiLevelType w:val="hybridMultilevel"/>
    <w:tmpl w:val="CBFABAFC"/>
    <w:lvl w:ilvl="0" w:tplc="DF569B80">
      <w:start w:val="1"/>
      <w:numFmt w:val="decimal"/>
      <w:pStyle w:val="Heading1"/>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06135BF"/>
    <w:multiLevelType w:val="hybridMultilevel"/>
    <w:tmpl w:val="789C53F4"/>
    <w:lvl w:ilvl="0" w:tplc="34284C46">
      <w:start w:val="1"/>
      <w:numFmt w:val="upperRoman"/>
      <w:pStyle w:val="Heading6"/>
      <w:lvlText w:val="Anexo %1"/>
      <w:lvlJc w:val="left"/>
      <w:pPr>
        <w:ind w:left="568" w:firstLine="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44319F0"/>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9121D94"/>
    <w:multiLevelType w:val="multilevel"/>
    <w:tmpl w:val="7C6C98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F14118E"/>
    <w:multiLevelType w:val="hybridMultilevel"/>
    <w:tmpl w:val="4684948A"/>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2E1035E"/>
    <w:multiLevelType w:val="hybridMultilevel"/>
    <w:tmpl w:val="ACAEFA8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8066010"/>
    <w:multiLevelType w:val="hybridMultilevel"/>
    <w:tmpl w:val="700E61AC"/>
    <w:lvl w:ilvl="0" w:tplc="08160011">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4" w15:restartNumberingAfterBreak="0">
    <w:nsid w:val="79A20089"/>
    <w:multiLevelType w:val="multilevel"/>
    <w:tmpl w:val="897AA76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B3C0D30"/>
    <w:multiLevelType w:val="hybridMultilevel"/>
    <w:tmpl w:val="2FD2FC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7C895D4C"/>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7FC452D6"/>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2"/>
  </w:num>
  <w:num w:numId="2">
    <w:abstractNumId w:val="19"/>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21"/>
  </w:num>
  <w:num w:numId="14">
    <w:abstractNumId w:val="10"/>
  </w:num>
  <w:num w:numId="15">
    <w:abstractNumId w:val="25"/>
  </w:num>
  <w:num w:numId="16">
    <w:abstractNumId w:val="25"/>
    <w:lvlOverride w:ilvl="0">
      <w:startOverride w:val="1"/>
    </w:lvlOverride>
  </w:num>
  <w:num w:numId="17">
    <w:abstractNumId w:val="13"/>
  </w:num>
  <w:num w:numId="18">
    <w:abstractNumId w:val="30"/>
  </w:num>
  <w:num w:numId="19">
    <w:abstractNumId w:val="20"/>
  </w:num>
  <w:num w:numId="20">
    <w:abstractNumId w:val="18"/>
  </w:num>
  <w:num w:numId="21">
    <w:abstractNumId w:val="36"/>
  </w:num>
  <w:num w:numId="22">
    <w:abstractNumId w:val="29"/>
  </w:num>
  <w:num w:numId="23">
    <w:abstractNumId w:val="11"/>
  </w:num>
  <w:num w:numId="24">
    <w:abstractNumId w:val="26"/>
  </w:num>
  <w:num w:numId="25">
    <w:abstractNumId w:val="22"/>
  </w:num>
  <w:num w:numId="26">
    <w:abstractNumId w:val="28"/>
  </w:num>
  <w:num w:numId="27">
    <w:abstractNumId w:val="14"/>
  </w:num>
  <w:num w:numId="28">
    <w:abstractNumId w:val="33"/>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37"/>
  </w:num>
  <w:num w:numId="32">
    <w:abstractNumId w:val="32"/>
  </w:num>
  <w:num w:numId="33">
    <w:abstractNumId w:val="27"/>
  </w:num>
  <w:num w:numId="34">
    <w:abstractNumId w:val="31"/>
  </w:num>
  <w:num w:numId="35">
    <w:abstractNumId w:val="24"/>
  </w:num>
  <w:num w:numId="36">
    <w:abstractNumId w:val="35"/>
  </w:num>
  <w:num w:numId="37">
    <w:abstractNumId w:val="17"/>
  </w:num>
  <w:num w:numId="38">
    <w:abstractNumId w:val="23"/>
  </w:num>
  <w:num w:numId="3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39E9"/>
    <w:rsid w:val="00003060"/>
    <w:rsid w:val="00005CAB"/>
    <w:rsid w:val="00014979"/>
    <w:rsid w:val="00017803"/>
    <w:rsid w:val="0002298C"/>
    <w:rsid w:val="00030264"/>
    <w:rsid w:val="00030568"/>
    <w:rsid w:val="00031974"/>
    <w:rsid w:val="0003300F"/>
    <w:rsid w:val="000409C3"/>
    <w:rsid w:val="00041895"/>
    <w:rsid w:val="00043BE6"/>
    <w:rsid w:val="00050304"/>
    <w:rsid w:val="000505F8"/>
    <w:rsid w:val="00050BF7"/>
    <w:rsid w:val="00052308"/>
    <w:rsid w:val="00057618"/>
    <w:rsid w:val="00062DC8"/>
    <w:rsid w:val="00064C46"/>
    <w:rsid w:val="00066A74"/>
    <w:rsid w:val="00073BFC"/>
    <w:rsid w:val="00075A65"/>
    <w:rsid w:val="0007626B"/>
    <w:rsid w:val="00080585"/>
    <w:rsid w:val="00084C8A"/>
    <w:rsid w:val="00087046"/>
    <w:rsid w:val="0009042B"/>
    <w:rsid w:val="000928A4"/>
    <w:rsid w:val="000A1B20"/>
    <w:rsid w:val="000A3EE3"/>
    <w:rsid w:val="000B268B"/>
    <w:rsid w:val="000B5F25"/>
    <w:rsid w:val="000C190A"/>
    <w:rsid w:val="000C2442"/>
    <w:rsid w:val="000D1F4F"/>
    <w:rsid w:val="000D4A62"/>
    <w:rsid w:val="000D559C"/>
    <w:rsid w:val="000D776D"/>
    <w:rsid w:val="000E1EE1"/>
    <w:rsid w:val="000E2C06"/>
    <w:rsid w:val="000F30FD"/>
    <w:rsid w:val="000F5D6E"/>
    <w:rsid w:val="00102B21"/>
    <w:rsid w:val="00102E90"/>
    <w:rsid w:val="0010386E"/>
    <w:rsid w:val="00106E95"/>
    <w:rsid w:val="00107DCF"/>
    <w:rsid w:val="001123E2"/>
    <w:rsid w:val="001202AD"/>
    <w:rsid w:val="00124120"/>
    <w:rsid w:val="00134519"/>
    <w:rsid w:val="00134EF8"/>
    <w:rsid w:val="00147071"/>
    <w:rsid w:val="001672BD"/>
    <w:rsid w:val="00176976"/>
    <w:rsid w:val="0018399C"/>
    <w:rsid w:val="00184D03"/>
    <w:rsid w:val="00192EAC"/>
    <w:rsid w:val="001A0085"/>
    <w:rsid w:val="001B0E58"/>
    <w:rsid w:val="001B36CA"/>
    <w:rsid w:val="001B56BE"/>
    <w:rsid w:val="001B6CE8"/>
    <w:rsid w:val="001C5C50"/>
    <w:rsid w:val="001C6A66"/>
    <w:rsid w:val="001D7F66"/>
    <w:rsid w:val="001E19CC"/>
    <w:rsid w:val="001E5E46"/>
    <w:rsid w:val="001E73BE"/>
    <w:rsid w:val="001F6B51"/>
    <w:rsid w:val="0020028A"/>
    <w:rsid w:val="00203C89"/>
    <w:rsid w:val="00215F29"/>
    <w:rsid w:val="00216076"/>
    <w:rsid w:val="002166ED"/>
    <w:rsid w:val="0022113D"/>
    <w:rsid w:val="00221FD5"/>
    <w:rsid w:val="00222D4E"/>
    <w:rsid w:val="00226BDE"/>
    <w:rsid w:val="00230E1B"/>
    <w:rsid w:val="002321EB"/>
    <w:rsid w:val="00232F6C"/>
    <w:rsid w:val="00233E04"/>
    <w:rsid w:val="00237069"/>
    <w:rsid w:val="00243591"/>
    <w:rsid w:val="00250936"/>
    <w:rsid w:val="00251BF1"/>
    <w:rsid w:val="00252E36"/>
    <w:rsid w:val="00260E00"/>
    <w:rsid w:val="00270811"/>
    <w:rsid w:val="00273867"/>
    <w:rsid w:val="00274C57"/>
    <w:rsid w:val="00274D58"/>
    <w:rsid w:val="002751D9"/>
    <w:rsid w:val="00280489"/>
    <w:rsid w:val="00282986"/>
    <w:rsid w:val="00284C5E"/>
    <w:rsid w:val="00291A31"/>
    <w:rsid w:val="002950B5"/>
    <w:rsid w:val="00296CA2"/>
    <w:rsid w:val="002A22DB"/>
    <w:rsid w:val="002B1BAF"/>
    <w:rsid w:val="002B7F13"/>
    <w:rsid w:val="002C43FC"/>
    <w:rsid w:val="002C734D"/>
    <w:rsid w:val="002D01E8"/>
    <w:rsid w:val="002E01BA"/>
    <w:rsid w:val="002E2CA9"/>
    <w:rsid w:val="002E326B"/>
    <w:rsid w:val="002E43AE"/>
    <w:rsid w:val="002F34C1"/>
    <w:rsid w:val="002F49EA"/>
    <w:rsid w:val="00305F96"/>
    <w:rsid w:val="00306872"/>
    <w:rsid w:val="0031209F"/>
    <w:rsid w:val="003126BE"/>
    <w:rsid w:val="00317082"/>
    <w:rsid w:val="00321641"/>
    <w:rsid w:val="00321A69"/>
    <w:rsid w:val="00322284"/>
    <w:rsid w:val="0033121F"/>
    <w:rsid w:val="00333221"/>
    <w:rsid w:val="003337F0"/>
    <w:rsid w:val="00336F4F"/>
    <w:rsid w:val="003404FB"/>
    <w:rsid w:val="003425FB"/>
    <w:rsid w:val="003429A3"/>
    <w:rsid w:val="0034797C"/>
    <w:rsid w:val="003508EA"/>
    <w:rsid w:val="00351F47"/>
    <w:rsid w:val="00353491"/>
    <w:rsid w:val="0035477C"/>
    <w:rsid w:val="00356377"/>
    <w:rsid w:val="00356E47"/>
    <w:rsid w:val="003617AB"/>
    <w:rsid w:val="00361D79"/>
    <w:rsid w:val="00364AC8"/>
    <w:rsid w:val="00364DD0"/>
    <w:rsid w:val="00380652"/>
    <w:rsid w:val="003823B1"/>
    <w:rsid w:val="003832A5"/>
    <w:rsid w:val="00385C4B"/>
    <w:rsid w:val="003877A9"/>
    <w:rsid w:val="003933C4"/>
    <w:rsid w:val="003936BA"/>
    <w:rsid w:val="00394635"/>
    <w:rsid w:val="00394BDB"/>
    <w:rsid w:val="0039518C"/>
    <w:rsid w:val="003A304E"/>
    <w:rsid w:val="003A4340"/>
    <w:rsid w:val="003C164F"/>
    <w:rsid w:val="003C2766"/>
    <w:rsid w:val="003C3498"/>
    <w:rsid w:val="003C3EB8"/>
    <w:rsid w:val="003F00B0"/>
    <w:rsid w:val="00401434"/>
    <w:rsid w:val="0040156C"/>
    <w:rsid w:val="0040190A"/>
    <w:rsid w:val="00401BFE"/>
    <w:rsid w:val="004112D6"/>
    <w:rsid w:val="0041597B"/>
    <w:rsid w:val="004170BC"/>
    <w:rsid w:val="00423745"/>
    <w:rsid w:val="00424414"/>
    <w:rsid w:val="00430200"/>
    <w:rsid w:val="00435841"/>
    <w:rsid w:val="004374BD"/>
    <w:rsid w:val="0044577F"/>
    <w:rsid w:val="004536B8"/>
    <w:rsid w:val="0045454A"/>
    <w:rsid w:val="00455360"/>
    <w:rsid w:val="00461BCF"/>
    <w:rsid w:val="004673C2"/>
    <w:rsid w:val="00472FD9"/>
    <w:rsid w:val="004751B1"/>
    <w:rsid w:val="00476B58"/>
    <w:rsid w:val="004841C6"/>
    <w:rsid w:val="00495918"/>
    <w:rsid w:val="004A1F97"/>
    <w:rsid w:val="004A27FB"/>
    <w:rsid w:val="004A53E6"/>
    <w:rsid w:val="004B0B37"/>
    <w:rsid w:val="004D446F"/>
    <w:rsid w:val="004D4A64"/>
    <w:rsid w:val="004E0F8E"/>
    <w:rsid w:val="004E101F"/>
    <w:rsid w:val="004E64A4"/>
    <w:rsid w:val="004F6AA5"/>
    <w:rsid w:val="004F6D99"/>
    <w:rsid w:val="005109BD"/>
    <w:rsid w:val="00523C98"/>
    <w:rsid w:val="00532FB0"/>
    <w:rsid w:val="0054155B"/>
    <w:rsid w:val="00543405"/>
    <w:rsid w:val="00544D05"/>
    <w:rsid w:val="00545C7C"/>
    <w:rsid w:val="0055494C"/>
    <w:rsid w:val="0055550A"/>
    <w:rsid w:val="005613DE"/>
    <w:rsid w:val="0056183D"/>
    <w:rsid w:val="00565A11"/>
    <w:rsid w:val="005662BC"/>
    <w:rsid w:val="0056663C"/>
    <w:rsid w:val="00567F1A"/>
    <w:rsid w:val="005742C8"/>
    <w:rsid w:val="00577927"/>
    <w:rsid w:val="00580165"/>
    <w:rsid w:val="005834D8"/>
    <w:rsid w:val="0058612F"/>
    <w:rsid w:val="00596D34"/>
    <w:rsid w:val="00596E10"/>
    <w:rsid w:val="005A1CA1"/>
    <w:rsid w:val="005B2707"/>
    <w:rsid w:val="005B2A66"/>
    <w:rsid w:val="005B57AA"/>
    <w:rsid w:val="005C26AF"/>
    <w:rsid w:val="005C33CA"/>
    <w:rsid w:val="005C378A"/>
    <w:rsid w:val="005C4C25"/>
    <w:rsid w:val="005C4FD2"/>
    <w:rsid w:val="005C76C1"/>
    <w:rsid w:val="005C79F0"/>
    <w:rsid w:val="005D01CF"/>
    <w:rsid w:val="005D0965"/>
    <w:rsid w:val="005D47C1"/>
    <w:rsid w:val="005D6E25"/>
    <w:rsid w:val="005D733B"/>
    <w:rsid w:val="005D73B9"/>
    <w:rsid w:val="005F195C"/>
    <w:rsid w:val="005F1FEB"/>
    <w:rsid w:val="005F7883"/>
    <w:rsid w:val="00604F70"/>
    <w:rsid w:val="00605F3A"/>
    <w:rsid w:val="00610D01"/>
    <w:rsid w:val="00617595"/>
    <w:rsid w:val="00621B2D"/>
    <w:rsid w:val="00623D89"/>
    <w:rsid w:val="006264F1"/>
    <w:rsid w:val="00627A14"/>
    <w:rsid w:val="006302DE"/>
    <w:rsid w:val="00632071"/>
    <w:rsid w:val="006363D8"/>
    <w:rsid w:val="006543AC"/>
    <w:rsid w:val="00656AB2"/>
    <w:rsid w:val="006630CC"/>
    <w:rsid w:val="00666F8A"/>
    <w:rsid w:val="00667724"/>
    <w:rsid w:val="00674A99"/>
    <w:rsid w:val="00674EDA"/>
    <w:rsid w:val="00676304"/>
    <w:rsid w:val="00676BE7"/>
    <w:rsid w:val="0067711B"/>
    <w:rsid w:val="006825C4"/>
    <w:rsid w:val="0068689D"/>
    <w:rsid w:val="00690588"/>
    <w:rsid w:val="006918A7"/>
    <w:rsid w:val="00692DC6"/>
    <w:rsid w:val="00692F52"/>
    <w:rsid w:val="00696E39"/>
    <w:rsid w:val="006A516A"/>
    <w:rsid w:val="006B2DFF"/>
    <w:rsid w:val="006B3979"/>
    <w:rsid w:val="006B623E"/>
    <w:rsid w:val="006C7670"/>
    <w:rsid w:val="006C7947"/>
    <w:rsid w:val="006D3C02"/>
    <w:rsid w:val="006D4AD7"/>
    <w:rsid w:val="006D7C26"/>
    <w:rsid w:val="006E0016"/>
    <w:rsid w:val="006E2DEE"/>
    <w:rsid w:val="006E353C"/>
    <w:rsid w:val="006E7F80"/>
    <w:rsid w:val="006F01F4"/>
    <w:rsid w:val="006F1BE6"/>
    <w:rsid w:val="006F4486"/>
    <w:rsid w:val="00701447"/>
    <w:rsid w:val="00706902"/>
    <w:rsid w:val="007071DE"/>
    <w:rsid w:val="00713C80"/>
    <w:rsid w:val="00713E95"/>
    <w:rsid w:val="00714122"/>
    <w:rsid w:val="007149CB"/>
    <w:rsid w:val="00715F23"/>
    <w:rsid w:val="00717191"/>
    <w:rsid w:val="007219FB"/>
    <w:rsid w:val="0072215A"/>
    <w:rsid w:val="00722858"/>
    <w:rsid w:val="00733CAC"/>
    <w:rsid w:val="007343DA"/>
    <w:rsid w:val="00743EA8"/>
    <w:rsid w:val="007470CB"/>
    <w:rsid w:val="0075197A"/>
    <w:rsid w:val="007538C2"/>
    <w:rsid w:val="0076570C"/>
    <w:rsid w:val="007724CE"/>
    <w:rsid w:val="00775C40"/>
    <w:rsid w:val="007804D0"/>
    <w:rsid w:val="0078519C"/>
    <w:rsid w:val="00787C02"/>
    <w:rsid w:val="007917C3"/>
    <w:rsid w:val="00792F67"/>
    <w:rsid w:val="007A1DC7"/>
    <w:rsid w:val="007A59C7"/>
    <w:rsid w:val="007C093D"/>
    <w:rsid w:val="007C7C6D"/>
    <w:rsid w:val="007D0882"/>
    <w:rsid w:val="007D33FA"/>
    <w:rsid w:val="007D352D"/>
    <w:rsid w:val="007D3D43"/>
    <w:rsid w:val="007E160C"/>
    <w:rsid w:val="007E31D4"/>
    <w:rsid w:val="007E78EE"/>
    <w:rsid w:val="008159E5"/>
    <w:rsid w:val="00815D5D"/>
    <w:rsid w:val="00817C29"/>
    <w:rsid w:val="008206C7"/>
    <w:rsid w:val="00820F09"/>
    <w:rsid w:val="00822F15"/>
    <w:rsid w:val="00833A39"/>
    <w:rsid w:val="00837ECA"/>
    <w:rsid w:val="008517B2"/>
    <w:rsid w:val="00853A05"/>
    <w:rsid w:val="00856B9E"/>
    <w:rsid w:val="00856CF3"/>
    <w:rsid w:val="0086382A"/>
    <w:rsid w:val="008640AA"/>
    <w:rsid w:val="00865B7B"/>
    <w:rsid w:val="00866BAB"/>
    <w:rsid w:val="00872B66"/>
    <w:rsid w:val="00873FC8"/>
    <w:rsid w:val="00874C8A"/>
    <w:rsid w:val="0087529F"/>
    <w:rsid w:val="00876715"/>
    <w:rsid w:val="0087729D"/>
    <w:rsid w:val="00877470"/>
    <w:rsid w:val="008842DC"/>
    <w:rsid w:val="00886D8D"/>
    <w:rsid w:val="00891235"/>
    <w:rsid w:val="00894AA6"/>
    <w:rsid w:val="00897C83"/>
    <w:rsid w:val="008A0074"/>
    <w:rsid w:val="008A0981"/>
    <w:rsid w:val="008A1320"/>
    <w:rsid w:val="008A1B92"/>
    <w:rsid w:val="008B4FB2"/>
    <w:rsid w:val="008C09EA"/>
    <w:rsid w:val="008C2C68"/>
    <w:rsid w:val="008C5744"/>
    <w:rsid w:val="008C79DF"/>
    <w:rsid w:val="008D2A7A"/>
    <w:rsid w:val="008D6B38"/>
    <w:rsid w:val="008E16F8"/>
    <w:rsid w:val="008E3FF5"/>
    <w:rsid w:val="008E6A4D"/>
    <w:rsid w:val="008F1609"/>
    <w:rsid w:val="008F210E"/>
    <w:rsid w:val="008F214D"/>
    <w:rsid w:val="008F31C8"/>
    <w:rsid w:val="008F33C9"/>
    <w:rsid w:val="008F4167"/>
    <w:rsid w:val="008F432C"/>
    <w:rsid w:val="00904ED3"/>
    <w:rsid w:val="00914A5B"/>
    <w:rsid w:val="00915D7F"/>
    <w:rsid w:val="00916CBC"/>
    <w:rsid w:val="00921A90"/>
    <w:rsid w:val="0092398D"/>
    <w:rsid w:val="009256EF"/>
    <w:rsid w:val="00927CC5"/>
    <w:rsid w:val="00930773"/>
    <w:rsid w:val="00941E42"/>
    <w:rsid w:val="00944C7D"/>
    <w:rsid w:val="00947934"/>
    <w:rsid w:val="00950623"/>
    <w:rsid w:val="00951C64"/>
    <w:rsid w:val="00952EE9"/>
    <w:rsid w:val="00953701"/>
    <w:rsid w:val="0095462E"/>
    <w:rsid w:val="00974606"/>
    <w:rsid w:val="0097527C"/>
    <w:rsid w:val="00976650"/>
    <w:rsid w:val="009767E7"/>
    <w:rsid w:val="0097755D"/>
    <w:rsid w:val="0098016C"/>
    <w:rsid w:val="00982A31"/>
    <w:rsid w:val="009917FD"/>
    <w:rsid w:val="00993993"/>
    <w:rsid w:val="00993FB8"/>
    <w:rsid w:val="009A34CE"/>
    <w:rsid w:val="009A55C6"/>
    <w:rsid w:val="009A69E5"/>
    <w:rsid w:val="009B0BAC"/>
    <w:rsid w:val="009B4CDC"/>
    <w:rsid w:val="009B7D95"/>
    <w:rsid w:val="009C4427"/>
    <w:rsid w:val="009C6255"/>
    <w:rsid w:val="009C7910"/>
    <w:rsid w:val="009D0980"/>
    <w:rsid w:val="009D1482"/>
    <w:rsid w:val="009D3287"/>
    <w:rsid w:val="009D3C65"/>
    <w:rsid w:val="009E0977"/>
    <w:rsid w:val="00A04141"/>
    <w:rsid w:val="00A04772"/>
    <w:rsid w:val="00A04987"/>
    <w:rsid w:val="00A22320"/>
    <w:rsid w:val="00A242DC"/>
    <w:rsid w:val="00A268ED"/>
    <w:rsid w:val="00A3238C"/>
    <w:rsid w:val="00A457B8"/>
    <w:rsid w:val="00A4682B"/>
    <w:rsid w:val="00A50470"/>
    <w:rsid w:val="00A50D4A"/>
    <w:rsid w:val="00A53E9F"/>
    <w:rsid w:val="00A54FD9"/>
    <w:rsid w:val="00A5611D"/>
    <w:rsid w:val="00A56920"/>
    <w:rsid w:val="00A60E9A"/>
    <w:rsid w:val="00A6161A"/>
    <w:rsid w:val="00A70281"/>
    <w:rsid w:val="00A7240E"/>
    <w:rsid w:val="00A727D1"/>
    <w:rsid w:val="00A729A9"/>
    <w:rsid w:val="00A81CC9"/>
    <w:rsid w:val="00A8364B"/>
    <w:rsid w:val="00A85199"/>
    <w:rsid w:val="00A867A3"/>
    <w:rsid w:val="00A95025"/>
    <w:rsid w:val="00AA4E87"/>
    <w:rsid w:val="00AB31D5"/>
    <w:rsid w:val="00AB51D5"/>
    <w:rsid w:val="00AC1678"/>
    <w:rsid w:val="00AC39E9"/>
    <w:rsid w:val="00AC5F73"/>
    <w:rsid w:val="00AC70F8"/>
    <w:rsid w:val="00AD1A55"/>
    <w:rsid w:val="00AE1268"/>
    <w:rsid w:val="00AE2398"/>
    <w:rsid w:val="00AE5B0D"/>
    <w:rsid w:val="00AF7A2E"/>
    <w:rsid w:val="00B046C7"/>
    <w:rsid w:val="00B0488B"/>
    <w:rsid w:val="00B04D7D"/>
    <w:rsid w:val="00B12905"/>
    <w:rsid w:val="00B13BD1"/>
    <w:rsid w:val="00B15DB1"/>
    <w:rsid w:val="00B17F27"/>
    <w:rsid w:val="00B2586D"/>
    <w:rsid w:val="00B30245"/>
    <w:rsid w:val="00B34DC5"/>
    <w:rsid w:val="00B3734D"/>
    <w:rsid w:val="00B37864"/>
    <w:rsid w:val="00B41630"/>
    <w:rsid w:val="00B445CD"/>
    <w:rsid w:val="00B5205E"/>
    <w:rsid w:val="00B57FED"/>
    <w:rsid w:val="00B63706"/>
    <w:rsid w:val="00B63794"/>
    <w:rsid w:val="00B66A8D"/>
    <w:rsid w:val="00B6715E"/>
    <w:rsid w:val="00B7323C"/>
    <w:rsid w:val="00B84289"/>
    <w:rsid w:val="00B84F73"/>
    <w:rsid w:val="00B85F56"/>
    <w:rsid w:val="00B86E93"/>
    <w:rsid w:val="00B8795A"/>
    <w:rsid w:val="00B949F3"/>
    <w:rsid w:val="00B954C2"/>
    <w:rsid w:val="00B9723D"/>
    <w:rsid w:val="00BB0B08"/>
    <w:rsid w:val="00BC074E"/>
    <w:rsid w:val="00BC17D2"/>
    <w:rsid w:val="00BC18AE"/>
    <w:rsid w:val="00BC3A28"/>
    <w:rsid w:val="00BD2E53"/>
    <w:rsid w:val="00BD42AA"/>
    <w:rsid w:val="00BD6099"/>
    <w:rsid w:val="00BE2D67"/>
    <w:rsid w:val="00BE6FE8"/>
    <w:rsid w:val="00BF0B83"/>
    <w:rsid w:val="00BF77F4"/>
    <w:rsid w:val="00C0212C"/>
    <w:rsid w:val="00C03C28"/>
    <w:rsid w:val="00C1237C"/>
    <w:rsid w:val="00C12DDF"/>
    <w:rsid w:val="00C16688"/>
    <w:rsid w:val="00C33824"/>
    <w:rsid w:val="00C341C7"/>
    <w:rsid w:val="00C50D7B"/>
    <w:rsid w:val="00C51BF0"/>
    <w:rsid w:val="00C53EA6"/>
    <w:rsid w:val="00C6464E"/>
    <w:rsid w:val="00C733E0"/>
    <w:rsid w:val="00C805CE"/>
    <w:rsid w:val="00C85797"/>
    <w:rsid w:val="00C85BD0"/>
    <w:rsid w:val="00C90BC7"/>
    <w:rsid w:val="00C91A91"/>
    <w:rsid w:val="00C9200B"/>
    <w:rsid w:val="00CA05A8"/>
    <w:rsid w:val="00CA47CF"/>
    <w:rsid w:val="00CB1A80"/>
    <w:rsid w:val="00CB1E6B"/>
    <w:rsid w:val="00CB251B"/>
    <w:rsid w:val="00CB31AD"/>
    <w:rsid w:val="00CC6506"/>
    <w:rsid w:val="00CD4DC1"/>
    <w:rsid w:val="00CD5E6E"/>
    <w:rsid w:val="00CE3A57"/>
    <w:rsid w:val="00CE48EB"/>
    <w:rsid w:val="00CF07D5"/>
    <w:rsid w:val="00CF4BA3"/>
    <w:rsid w:val="00CF7355"/>
    <w:rsid w:val="00CF7D55"/>
    <w:rsid w:val="00D0152C"/>
    <w:rsid w:val="00D0263C"/>
    <w:rsid w:val="00D045EA"/>
    <w:rsid w:val="00D05A6F"/>
    <w:rsid w:val="00D06664"/>
    <w:rsid w:val="00D12962"/>
    <w:rsid w:val="00D146A1"/>
    <w:rsid w:val="00D21CE1"/>
    <w:rsid w:val="00D232D9"/>
    <w:rsid w:val="00D25499"/>
    <w:rsid w:val="00D41CF5"/>
    <w:rsid w:val="00D4559E"/>
    <w:rsid w:val="00D512B3"/>
    <w:rsid w:val="00D54F12"/>
    <w:rsid w:val="00D55D38"/>
    <w:rsid w:val="00D600C2"/>
    <w:rsid w:val="00D6132C"/>
    <w:rsid w:val="00D6167B"/>
    <w:rsid w:val="00D63343"/>
    <w:rsid w:val="00D6569A"/>
    <w:rsid w:val="00D727AB"/>
    <w:rsid w:val="00D779E9"/>
    <w:rsid w:val="00D82E3E"/>
    <w:rsid w:val="00D843FE"/>
    <w:rsid w:val="00D9447A"/>
    <w:rsid w:val="00D94545"/>
    <w:rsid w:val="00DB107D"/>
    <w:rsid w:val="00DC4EAC"/>
    <w:rsid w:val="00DC5C04"/>
    <w:rsid w:val="00DC61DC"/>
    <w:rsid w:val="00DD2612"/>
    <w:rsid w:val="00DD3463"/>
    <w:rsid w:val="00DD43EF"/>
    <w:rsid w:val="00DD4708"/>
    <w:rsid w:val="00DE04CA"/>
    <w:rsid w:val="00DE7EDE"/>
    <w:rsid w:val="00DF6490"/>
    <w:rsid w:val="00E0052D"/>
    <w:rsid w:val="00E02000"/>
    <w:rsid w:val="00E05793"/>
    <w:rsid w:val="00E141A5"/>
    <w:rsid w:val="00E2029F"/>
    <w:rsid w:val="00E2503A"/>
    <w:rsid w:val="00E34B7B"/>
    <w:rsid w:val="00E37C4B"/>
    <w:rsid w:val="00E40BBD"/>
    <w:rsid w:val="00E4154E"/>
    <w:rsid w:val="00E44352"/>
    <w:rsid w:val="00E45BFF"/>
    <w:rsid w:val="00E47C7C"/>
    <w:rsid w:val="00E53D95"/>
    <w:rsid w:val="00E71882"/>
    <w:rsid w:val="00E76B49"/>
    <w:rsid w:val="00E774ED"/>
    <w:rsid w:val="00E8289D"/>
    <w:rsid w:val="00E82D99"/>
    <w:rsid w:val="00E8344F"/>
    <w:rsid w:val="00E8494F"/>
    <w:rsid w:val="00E862FB"/>
    <w:rsid w:val="00E9553F"/>
    <w:rsid w:val="00EA2892"/>
    <w:rsid w:val="00EB14A0"/>
    <w:rsid w:val="00EB58F7"/>
    <w:rsid w:val="00EC1417"/>
    <w:rsid w:val="00EC740D"/>
    <w:rsid w:val="00EC7787"/>
    <w:rsid w:val="00ED00DB"/>
    <w:rsid w:val="00ED0901"/>
    <w:rsid w:val="00ED5927"/>
    <w:rsid w:val="00ED5F6F"/>
    <w:rsid w:val="00ED6B3D"/>
    <w:rsid w:val="00ED7C9F"/>
    <w:rsid w:val="00EE10A9"/>
    <w:rsid w:val="00EE18DA"/>
    <w:rsid w:val="00EF4AA8"/>
    <w:rsid w:val="00EF4B39"/>
    <w:rsid w:val="00EF5421"/>
    <w:rsid w:val="00EF765F"/>
    <w:rsid w:val="00EF7CAC"/>
    <w:rsid w:val="00F02009"/>
    <w:rsid w:val="00F11448"/>
    <w:rsid w:val="00F12F29"/>
    <w:rsid w:val="00F177D4"/>
    <w:rsid w:val="00F20126"/>
    <w:rsid w:val="00F2739D"/>
    <w:rsid w:val="00F32D7F"/>
    <w:rsid w:val="00F3716D"/>
    <w:rsid w:val="00F4110A"/>
    <w:rsid w:val="00F42A0F"/>
    <w:rsid w:val="00F47439"/>
    <w:rsid w:val="00F477EC"/>
    <w:rsid w:val="00F55413"/>
    <w:rsid w:val="00F617DB"/>
    <w:rsid w:val="00F726DD"/>
    <w:rsid w:val="00F75A2D"/>
    <w:rsid w:val="00F861D1"/>
    <w:rsid w:val="00F950D6"/>
    <w:rsid w:val="00F96131"/>
    <w:rsid w:val="00FA00B1"/>
    <w:rsid w:val="00FA55D1"/>
    <w:rsid w:val="00FA5F7E"/>
    <w:rsid w:val="00FA7155"/>
    <w:rsid w:val="00FB1F41"/>
    <w:rsid w:val="00FB406A"/>
    <w:rsid w:val="00FB7BFD"/>
    <w:rsid w:val="00FC229B"/>
    <w:rsid w:val="00FC5E98"/>
    <w:rsid w:val="00FC77AE"/>
    <w:rsid w:val="00FD17E9"/>
    <w:rsid w:val="00FD1BBF"/>
    <w:rsid w:val="00FD67C9"/>
    <w:rsid w:val="00FD75D0"/>
    <w:rsid w:val="00FE39C4"/>
    <w:rsid w:val="00FF0390"/>
    <w:rsid w:val="00FF1E51"/>
    <w:rsid w:val="00FF2C9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11B70E"/>
  <w14:defaultImageDpi w14:val="32767"/>
  <w15:chartTrackingRefBased/>
  <w15:docId w15:val="{E8E6B509-E3F3-7442-BC08-0F4BB06D0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7">
    <w:lsdException w:name="Normal" w:uiPriority="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Normal - EST"/>
    <w:uiPriority w:val="1"/>
    <w:rsid w:val="00733CAC"/>
    <w:pPr>
      <w:spacing w:line="348" w:lineRule="auto"/>
      <w:ind w:firstLine="340"/>
      <w:jc w:val="both"/>
    </w:pPr>
    <w:rPr>
      <w:rFonts w:ascii="Times New Roman" w:hAnsi="Times New Roman" w:cs="Times New Roman"/>
      <w:sz w:val="20"/>
    </w:rPr>
  </w:style>
  <w:style w:type="paragraph" w:styleId="Heading1">
    <w:name w:val="heading 1"/>
    <w:aliases w:val="Título 1 - IPCA"/>
    <w:basedOn w:val="Normal"/>
    <w:next w:val="Normal"/>
    <w:link w:val="Heading1Char1"/>
    <w:autoRedefine/>
    <w:uiPriority w:val="9"/>
    <w:qFormat/>
    <w:rsid w:val="000505F8"/>
    <w:pPr>
      <w:keepNext/>
      <w:keepLines/>
      <w:numPr>
        <w:numId w:val="33"/>
      </w:numPr>
      <w:spacing w:after="240" w:line="240" w:lineRule="auto"/>
      <w:ind w:left="425" w:hanging="357"/>
      <w:contextualSpacing/>
      <w:jc w:val="left"/>
      <w:outlineLvl w:val="0"/>
    </w:pPr>
    <w:rPr>
      <w:rFonts w:ascii="Arial" w:eastAsiaTheme="majorEastAsia" w:hAnsi="Arial" w:cs="Times New Roman (Cabeçalho CS)"/>
      <w:b/>
      <w:caps/>
      <w:sz w:val="24"/>
      <w:szCs w:val="32"/>
    </w:rPr>
  </w:style>
  <w:style w:type="paragraph" w:styleId="Heading2">
    <w:name w:val="heading 2"/>
    <w:aliases w:val="Título Nível 2 - IPCA"/>
    <w:basedOn w:val="Normal"/>
    <w:next w:val="Normal"/>
    <w:link w:val="Heading2Char"/>
    <w:autoRedefine/>
    <w:uiPriority w:val="1"/>
    <w:qFormat/>
    <w:rsid w:val="0035477C"/>
    <w:pPr>
      <w:numPr>
        <w:ilvl w:val="1"/>
        <w:numId w:val="1"/>
      </w:numPr>
      <w:spacing w:after="120" w:line="240" w:lineRule="auto"/>
      <w:contextualSpacing/>
      <w:jc w:val="left"/>
      <w:outlineLvl w:val="1"/>
    </w:pPr>
    <w:rPr>
      <w:rFonts w:ascii="Arial" w:eastAsia="Lucida Sans Unicode" w:hAnsi="Arial" w:cs="Lucida Sans Unicode"/>
      <w:b/>
      <w:caps/>
    </w:rPr>
  </w:style>
  <w:style w:type="paragraph" w:styleId="Heading3">
    <w:name w:val="heading 3"/>
    <w:aliases w:val="Título 3 - IPCA"/>
    <w:basedOn w:val="Normal"/>
    <w:next w:val="Normal"/>
    <w:link w:val="Heading3Char"/>
    <w:autoRedefine/>
    <w:uiPriority w:val="9"/>
    <w:unhideWhenUsed/>
    <w:qFormat/>
    <w:rsid w:val="00733CAC"/>
    <w:pPr>
      <w:keepNext/>
      <w:keepLines/>
      <w:numPr>
        <w:ilvl w:val="2"/>
        <w:numId w:val="1"/>
      </w:numPr>
      <w:spacing w:after="120" w:line="240" w:lineRule="auto"/>
      <w:contextualSpacing/>
      <w:jc w:val="left"/>
      <w:outlineLvl w:val="2"/>
    </w:pPr>
    <w:rPr>
      <w:rFonts w:ascii="Arial" w:eastAsiaTheme="majorEastAsia" w:hAnsi="Arial" w:cs="Times New Roman (Cabeçalho CS)"/>
      <w:caps/>
    </w:rPr>
  </w:style>
  <w:style w:type="paragraph" w:styleId="Heading4">
    <w:name w:val="heading 4"/>
    <w:aliases w:val="Título 4 - IPCA"/>
    <w:basedOn w:val="Normal"/>
    <w:next w:val="Normal"/>
    <w:link w:val="Heading4Char"/>
    <w:autoRedefine/>
    <w:uiPriority w:val="9"/>
    <w:unhideWhenUsed/>
    <w:qFormat/>
    <w:rsid w:val="00733CAC"/>
    <w:pPr>
      <w:keepNext/>
      <w:keepLines/>
      <w:numPr>
        <w:ilvl w:val="3"/>
        <w:numId w:val="1"/>
      </w:numPr>
      <w:spacing w:after="120" w:line="240" w:lineRule="auto"/>
      <w:contextualSpacing/>
      <w:jc w:val="left"/>
      <w:outlineLvl w:val="3"/>
    </w:pPr>
    <w:rPr>
      <w:rFonts w:ascii="Arial" w:eastAsiaTheme="majorEastAsia" w:hAnsi="Arial" w:cstheme="majorBidi"/>
      <w:b/>
      <w:iCs/>
    </w:rPr>
  </w:style>
  <w:style w:type="paragraph" w:styleId="Heading5">
    <w:name w:val="heading 5"/>
    <w:aliases w:val="Título 5 - IPCA"/>
    <w:basedOn w:val="Normal"/>
    <w:next w:val="Normal"/>
    <w:link w:val="Heading5Char"/>
    <w:autoRedefine/>
    <w:uiPriority w:val="9"/>
    <w:unhideWhenUsed/>
    <w:qFormat/>
    <w:rsid w:val="00733CAC"/>
    <w:pPr>
      <w:keepNext/>
      <w:keepLines/>
      <w:numPr>
        <w:ilvl w:val="4"/>
        <w:numId w:val="1"/>
      </w:numPr>
      <w:spacing w:after="120" w:line="240" w:lineRule="auto"/>
      <w:ind w:left="0"/>
      <w:contextualSpacing/>
      <w:jc w:val="left"/>
      <w:outlineLvl w:val="4"/>
    </w:pPr>
    <w:rPr>
      <w:rFonts w:ascii="Arial" w:eastAsiaTheme="majorEastAsia" w:hAnsi="Arial" w:cstheme="majorBidi"/>
      <w:i/>
    </w:rPr>
  </w:style>
  <w:style w:type="paragraph" w:styleId="Heading6">
    <w:name w:val="heading 6"/>
    <w:aliases w:val="Anexos - IPCA"/>
    <w:basedOn w:val="Normal"/>
    <w:next w:val="Normal"/>
    <w:link w:val="Heading6Char"/>
    <w:autoRedefine/>
    <w:uiPriority w:val="9"/>
    <w:unhideWhenUsed/>
    <w:qFormat/>
    <w:rsid w:val="00C50D7B"/>
    <w:pPr>
      <w:keepNext/>
      <w:keepLines/>
      <w:numPr>
        <w:numId w:val="26"/>
      </w:numPr>
      <w:spacing w:after="120" w:line="240" w:lineRule="auto"/>
      <w:ind w:left="0"/>
      <w:contextualSpacing/>
      <w:jc w:val="left"/>
      <w:outlineLvl w:val="5"/>
    </w:pPr>
    <w:rPr>
      <w:rFonts w:ascii="Arial" w:eastAsia="Calibri" w:hAnsi="Arial" w:cs="Times New Roman (Cabeçalho CS)"/>
      <w:caps/>
      <w:szCs w:val="32"/>
    </w:rPr>
  </w:style>
  <w:style w:type="paragraph" w:styleId="Heading7">
    <w:name w:val="heading 7"/>
    <w:basedOn w:val="Normal"/>
    <w:next w:val="Normal"/>
    <w:link w:val="Heading7Char"/>
    <w:uiPriority w:val="9"/>
    <w:semiHidden/>
    <w:unhideWhenUsed/>
    <w:qFormat/>
    <w:rsid w:val="00233E0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33E04"/>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33E04"/>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D0152C"/>
    <w:pPr>
      <w:spacing w:line="240" w:lineRule="auto"/>
    </w:pPr>
    <w:rPr>
      <w:szCs w:val="20"/>
    </w:rPr>
  </w:style>
  <w:style w:type="character" w:customStyle="1" w:styleId="Heading2Char">
    <w:name w:val="Heading 2 Char"/>
    <w:aliases w:val="Título Nível 2 - IPCA Char"/>
    <w:basedOn w:val="DefaultParagraphFont"/>
    <w:link w:val="Heading2"/>
    <w:uiPriority w:val="1"/>
    <w:rsid w:val="0035477C"/>
    <w:rPr>
      <w:rFonts w:ascii="Arial" w:eastAsia="Lucida Sans Unicode" w:hAnsi="Arial" w:cs="Lucida Sans Unicode"/>
      <w:b/>
      <w:caps/>
      <w:sz w:val="20"/>
    </w:rPr>
  </w:style>
  <w:style w:type="paragraph" w:customStyle="1" w:styleId="TextoNormal-IPCA">
    <w:name w:val="Texto Normal - IPCA"/>
    <w:basedOn w:val="Normal"/>
    <w:link w:val="TextoNormal-IPCACarter"/>
    <w:qFormat/>
    <w:rsid w:val="00950623"/>
    <w:pPr>
      <w:spacing w:line="360" w:lineRule="auto"/>
    </w:pPr>
  </w:style>
  <w:style w:type="character" w:customStyle="1" w:styleId="TextoNormal-IPCACarter">
    <w:name w:val="Texto Normal - IPCA Caráter"/>
    <w:basedOn w:val="DefaultParagraphFont"/>
    <w:link w:val="TextoNormal-IPCA"/>
    <w:rsid w:val="00950623"/>
    <w:rPr>
      <w:rFonts w:ascii="Times New Roman" w:hAnsi="Times New Roman" w:cs="Times New Roman"/>
      <w:sz w:val="20"/>
    </w:rPr>
  </w:style>
  <w:style w:type="paragraph" w:styleId="Header">
    <w:name w:val="header"/>
    <w:aliases w:val="Cabeçalho - IPCA"/>
    <w:basedOn w:val="Normal"/>
    <w:link w:val="HeaderChar"/>
    <w:autoRedefine/>
    <w:unhideWhenUsed/>
    <w:qFormat/>
    <w:rsid w:val="00DB107D"/>
    <w:pPr>
      <w:tabs>
        <w:tab w:val="center" w:pos="4252"/>
        <w:tab w:val="right" w:pos="8504"/>
      </w:tabs>
      <w:spacing w:line="240" w:lineRule="auto"/>
      <w:ind w:firstLine="0"/>
      <w:jc w:val="center"/>
      <w:outlineLvl w:val="0"/>
    </w:pPr>
    <w:rPr>
      <w:rFonts w:ascii="Lucida Sans Unicode" w:hAnsi="Lucida Sans Unicode"/>
      <w:b/>
      <w:sz w:val="16"/>
    </w:rPr>
  </w:style>
  <w:style w:type="character" w:customStyle="1" w:styleId="HeaderChar">
    <w:name w:val="Header Char"/>
    <w:aliases w:val="Cabeçalho - IPCA Char"/>
    <w:basedOn w:val="DefaultParagraphFont"/>
    <w:link w:val="Header"/>
    <w:rsid w:val="00DB107D"/>
    <w:rPr>
      <w:rFonts w:ascii="Lucida Sans Unicode" w:hAnsi="Lucida Sans Unicode" w:cs="Times New Roman"/>
      <w:b/>
      <w:sz w:val="16"/>
    </w:rPr>
  </w:style>
  <w:style w:type="paragraph" w:styleId="Footer">
    <w:name w:val="footer"/>
    <w:aliases w:val="Rodapé - IPCA"/>
    <w:basedOn w:val="Normal"/>
    <w:link w:val="FooterChar"/>
    <w:autoRedefine/>
    <w:uiPriority w:val="99"/>
    <w:unhideWhenUsed/>
    <w:qFormat/>
    <w:rsid w:val="00D25499"/>
    <w:pPr>
      <w:tabs>
        <w:tab w:val="center" w:pos="4252"/>
        <w:tab w:val="right" w:pos="8504"/>
      </w:tabs>
      <w:spacing w:line="240" w:lineRule="auto"/>
      <w:ind w:firstLine="0"/>
      <w:jc w:val="center"/>
    </w:pPr>
    <w:rPr>
      <w:rFonts w:ascii="Lucida Sans Unicode" w:hAnsi="Lucida Sans Unicode"/>
    </w:rPr>
  </w:style>
  <w:style w:type="character" w:customStyle="1" w:styleId="FooterChar">
    <w:name w:val="Footer Char"/>
    <w:aliases w:val="Rodapé - IPCA Char"/>
    <w:basedOn w:val="DefaultParagraphFont"/>
    <w:link w:val="Footer"/>
    <w:uiPriority w:val="99"/>
    <w:rsid w:val="00D25499"/>
    <w:rPr>
      <w:rFonts w:ascii="Lucida Sans Unicode" w:hAnsi="Lucida Sans Unicode" w:cs="Times New Roman"/>
      <w:sz w:val="20"/>
    </w:rPr>
  </w:style>
  <w:style w:type="paragraph" w:customStyle="1" w:styleId="TtulosPrembulo-IPCA">
    <w:name w:val="Títulos Preâmbulo - IPCA"/>
    <w:next w:val="Normal"/>
    <w:link w:val="TtulosPrembulo-IPCACarter"/>
    <w:autoRedefine/>
    <w:qFormat/>
    <w:rsid w:val="000505F8"/>
    <w:pPr>
      <w:spacing w:after="120"/>
      <w:contextualSpacing/>
      <w:outlineLvl w:val="0"/>
    </w:pPr>
    <w:rPr>
      <w:rFonts w:ascii="Arial" w:eastAsiaTheme="majorEastAsia" w:hAnsi="Arial" w:cs="Times New Roman (Cabeçalho CS)"/>
      <w:b/>
      <w:caps/>
      <w:szCs w:val="32"/>
    </w:rPr>
  </w:style>
  <w:style w:type="character" w:customStyle="1" w:styleId="TtulosPrembulo-IPCACarter">
    <w:name w:val="Títulos Preâmbulo - IPCA Caráter"/>
    <w:basedOn w:val="DefaultParagraphFont"/>
    <w:link w:val="TtulosPrembulo-IPCA"/>
    <w:rsid w:val="000505F8"/>
    <w:rPr>
      <w:rFonts w:ascii="Arial" w:eastAsiaTheme="majorEastAsia" w:hAnsi="Arial" w:cs="Times New Roman (Cabeçalho CS)"/>
      <w:b/>
      <w:caps/>
      <w:szCs w:val="32"/>
    </w:rPr>
  </w:style>
  <w:style w:type="character" w:styleId="Emphasis">
    <w:name w:val="Emphasis"/>
    <w:basedOn w:val="DefaultParagraphFont"/>
    <w:uiPriority w:val="20"/>
    <w:rsid w:val="005F195C"/>
    <w:rPr>
      <w:i/>
      <w:iCs/>
    </w:rPr>
  </w:style>
  <w:style w:type="character" w:customStyle="1" w:styleId="Heading1Char1">
    <w:name w:val="Heading 1 Char1"/>
    <w:aliases w:val="Título 1 - IPCA Char"/>
    <w:basedOn w:val="DefaultParagraphFont"/>
    <w:link w:val="Heading1"/>
    <w:uiPriority w:val="9"/>
    <w:rsid w:val="000505F8"/>
    <w:rPr>
      <w:rFonts w:ascii="Arial" w:eastAsiaTheme="majorEastAsia" w:hAnsi="Arial" w:cs="Times New Roman (Cabeçalho CS)"/>
      <w:b/>
      <w:caps/>
      <w:szCs w:val="32"/>
    </w:rPr>
  </w:style>
  <w:style w:type="character" w:styleId="Strong">
    <w:name w:val="Strong"/>
    <w:basedOn w:val="DefaultParagraphFont"/>
    <w:uiPriority w:val="22"/>
    <w:qFormat/>
    <w:rsid w:val="005F195C"/>
    <w:rPr>
      <w:b/>
      <w:bCs/>
    </w:rPr>
  </w:style>
  <w:style w:type="character" w:customStyle="1" w:styleId="Heading3Char">
    <w:name w:val="Heading 3 Char"/>
    <w:aliases w:val="Título 3 - IPCA Char"/>
    <w:basedOn w:val="DefaultParagraphFont"/>
    <w:link w:val="Heading3"/>
    <w:uiPriority w:val="9"/>
    <w:rsid w:val="00733CAC"/>
    <w:rPr>
      <w:rFonts w:ascii="Arial" w:eastAsiaTheme="majorEastAsia" w:hAnsi="Arial" w:cs="Times New Roman (Cabeçalho CS)"/>
      <w:caps/>
      <w:sz w:val="20"/>
    </w:rPr>
  </w:style>
  <w:style w:type="character" w:customStyle="1" w:styleId="Heading4Char">
    <w:name w:val="Heading 4 Char"/>
    <w:aliases w:val="Título 4 - IPCA Char"/>
    <w:basedOn w:val="DefaultParagraphFont"/>
    <w:link w:val="Heading4"/>
    <w:uiPriority w:val="9"/>
    <w:rsid w:val="00733CAC"/>
    <w:rPr>
      <w:rFonts w:ascii="Arial" w:eastAsiaTheme="majorEastAsia" w:hAnsi="Arial" w:cstheme="majorBidi"/>
      <w:b/>
      <w:iCs/>
      <w:sz w:val="20"/>
    </w:rPr>
  </w:style>
  <w:style w:type="character" w:customStyle="1" w:styleId="Heading5Char">
    <w:name w:val="Heading 5 Char"/>
    <w:aliases w:val="Título 5 - IPCA Char"/>
    <w:basedOn w:val="DefaultParagraphFont"/>
    <w:link w:val="Heading5"/>
    <w:uiPriority w:val="9"/>
    <w:rsid w:val="00733CAC"/>
    <w:rPr>
      <w:rFonts w:ascii="Arial" w:eastAsiaTheme="majorEastAsia" w:hAnsi="Arial" w:cstheme="majorBidi"/>
      <w:i/>
      <w:sz w:val="20"/>
    </w:rPr>
  </w:style>
  <w:style w:type="paragraph" w:styleId="NoSpacing">
    <w:name w:val="No Spacing"/>
    <w:uiPriority w:val="1"/>
    <w:rsid w:val="00A3238C"/>
    <w:pPr>
      <w:ind w:firstLine="340"/>
      <w:jc w:val="both"/>
    </w:pPr>
    <w:rPr>
      <w:rFonts w:ascii="Times New Roman" w:hAnsi="Times New Roman" w:cs="Times New Roman"/>
      <w:color w:val="C45911" w:themeColor="accent2" w:themeShade="BF"/>
      <w:sz w:val="20"/>
    </w:rPr>
  </w:style>
  <w:style w:type="character" w:customStyle="1" w:styleId="FootnoteTextChar">
    <w:name w:val="Footnote Text Char"/>
    <w:basedOn w:val="DefaultParagraphFont"/>
    <w:link w:val="FootnoteText"/>
    <w:uiPriority w:val="99"/>
    <w:semiHidden/>
    <w:rsid w:val="00D0152C"/>
    <w:rPr>
      <w:rFonts w:ascii="Times New Roman" w:hAnsi="Times New Roman" w:cs="Times New Roman"/>
      <w:color w:val="C45911" w:themeColor="accent2" w:themeShade="BF"/>
      <w:sz w:val="20"/>
      <w:szCs w:val="20"/>
    </w:rPr>
  </w:style>
  <w:style w:type="paragraph" w:customStyle="1" w:styleId="Pargrafo-Objetos-IPCA">
    <w:name w:val="Parágrafo - Objetos - IPCA"/>
    <w:basedOn w:val="Normal"/>
    <w:autoRedefine/>
    <w:uiPriority w:val="1"/>
    <w:qFormat/>
    <w:rsid w:val="0035477C"/>
    <w:pPr>
      <w:spacing w:before="120" w:after="120" w:line="240" w:lineRule="auto"/>
      <w:ind w:firstLine="0"/>
      <w:jc w:val="center"/>
    </w:pPr>
    <w:rPr>
      <w:noProof/>
    </w:rPr>
  </w:style>
  <w:style w:type="paragraph" w:styleId="Caption">
    <w:name w:val="caption"/>
    <w:aliases w:val="Legenda - IPCA"/>
    <w:basedOn w:val="Normal"/>
    <w:next w:val="Nota-IPCA"/>
    <w:link w:val="CaptionChar"/>
    <w:uiPriority w:val="35"/>
    <w:unhideWhenUsed/>
    <w:qFormat/>
    <w:rsid w:val="001C5C50"/>
    <w:pPr>
      <w:spacing w:after="60" w:line="240" w:lineRule="auto"/>
      <w:ind w:firstLine="0"/>
      <w:contextualSpacing/>
      <w:jc w:val="center"/>
    </w:pPr>
    <w:rPr>
      <w:rFonts w:ascii="Arial" w:hAnsi="Arial"/>
      <w:b/>
      <w:iCs/>
      <w:sz w:val="16"/>
      <w:szCs w:val="18"/>
    </w:rPr>
  </w:style>
  <w:style w:type="paragraph" w:customStyle="1" w:styleId="Nota-IPCA">
    <w:name w:val="Nota - IPCA"/>
    <w:basedOn w:val="Caption"/>
    <w:autoRedefine/>
    <w:uiPriority w:val="1"/>
    <w:qFormat/>
    <w:rsid w:val="00733CAC"/>
    <w:pPr>
      <w:spacing w:after="120"/>
    </w:pPr>
    <w:rPr>
      <w:b w:val="0"/>
    </w:rPr>
  </w:style>
  <w:style w:type="paragraph" w:customStyle="1" w:styleId="Cabealho11">
    <w:name w:val="Cabeçalho 11"/>
    <w:basedOn w:val="Normal"/>
    <w:next w:val="Normal"/>
    <w:link w:val="Heading1Char"/>
    <w:uiPriority w:val="9"/>
    <w:rsid w:val="001E19CC"/>
    <w:pPr>
      <w:keepNext/>
      <w:keepLines/>
      <w:spacing w:before="480" w:line="276" w:lineRule="auto"/>
      <w:ind w:firstLine="0"/>
      <w:jc w:val="left"/>
      <w:outlineLvl w:val="0"/>
    </w:pPr>
    <w:rPr>
      <w:rFonts w:asciiTheme="majorHAnsi" w:eastAsiaTheme="majorEastAsia" w:hAnsiTheme="majorHAnsi" w:cstheme="majorBidi"/>
      <w:b/>
      <w:bCs/>
      <w:color w:val="2F5496" w:themeColor="accent1" w:themeShade="BF"/>
      <w:sz w:val="28"/>
      <w:szCs w:val="28"/>
      <w:lang w:eastAsia="pt-PT"/>
    </w:rPr>
  </w:style>
  <w:style w:type="character" w:customStyle="1" w:styleId="Heading1Char">
    <w:name w:val="Heading 1 Char"/>
    <w:basedOn w:val="DefaultParagraphFont"/>
    <w:link w:val="Cabealho11"/>
    <w:uiPriority w:val="9"/>
    <w:rsid w:val="001E19CC"/>
    <w:rPr>
      <w:rFonts w:asciiTheme="majorHAnsi" w:eastAsiaTheme="majorEastAsia" w:hAnsiTheme="majorHAnsi" w:cstheme="majorBidi"/>
      <w:b/>
      <w:bCs/>
      <w:color w:val="2F5496" w:themeColor="accent1" w:themeShade="BF"/>
      <w:sz w:val="28"/>
      <w:szCs w:val="28"/>
      <w:lang w:eastAsia="pt-PT"/>
    </w:rPr>
  </w:style>
  <w:style w:type="character" w:customStyle="1" w:styleId="Heading6Char">
    <w:name w:val="Heading 6 Char"/>
    <w:aliases w:val="Anexos - IPCA Char"/>
    <w:basedOn w:val="DefaultParagraphFont"/>
    <w:link w:val="Heading6"/>
    <w:uiPriority w:val="9"/>
    <w:rsid w:val="00C50D7B"/>
    <w:rPr>
      <w:rFonts w:ascii="Arial" w:eastAsia="Calibri" w:hAnsi="Arial" w:cs="Times New Roman (Cabeçalho CS)"/>
      <w:caps/>
      <w:sz w:val="20"/>
      <w:szCs w:val="32"/>
    </w:rPr>
  </w:style>
  <w:style w:type="table" w:styleId="TableGrid">
    <w:name w:val="Table Grid"/>
    <w:basedOn w:val="TableNormal"/>
    <w:uiPriority w:val="39"/>
    <w:rsid w:val="00921A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1A90"/>
    <w:rPr>
      <w:color w:val="808080"/>
    </w:rPr>
  </w:style>
  <w:style w:type="paragraph" w:styleId="List">
    <w:name w:val="List"/>
    <w:basedOn w:val="Normal"/>
    <w:uiPriority w:val="99"/>
    <w:unhideWhenUsed/>
    <w:rsid w:val="00CC6506"/>
    <w:pPr>
      <w:ind w:left="283" w:hanging="283"/>
      <w:contextualSpacing/>
    </w:pPr>
  </w:style>
  <w:style w:type="numbering" w:customStyle="1" w:styleId="EstiloListaEquaes-ESR">
    <w:name w:val="Estilo Lista Equações - ESR"/>
    <w:uiPriority w:val="99"/>
    <w:rsid w:val="00CC6506"/>
    <w:pPr>
      <w:numPr>
        <w:numId w:val="13"/>
      </w:numPr>
    </w:pPr>
  </w:style>
  <w:style w:type="paragraph" w:customStyle="1" w:styleId="CitaesLinha-IPCA">
    <w:name w:val="Citações &gt;+ Linha - IPCA"/>
    <w:basedOn w:val="TextoNormal-IPCA"/>
    <w:autoRedefine/>
    <w:uiPriority w:val="1"/>
    <w:qFormat/>
    <w:rsid w:val="00916CBC"/>
    <w:pPr>
      <w:ind w:left="851" w:right="851"/>
    </w:pPr>
    <w:rPr>
      <w:i/>
    </w:rPr>
  </w:style>
  <w:style w:type="character" w:styleId="FootnoteReference">
    <w:name w:val="footnote reference"/>
    <w:basedOn w:val="DefaultParagraphFont"/>
    <w:uiPriority w:val="99"/>
    <w:semiHidden/>
    <w:unhideWhenUsed/>
    <w:rsid w:val="00102E90"/>
    <w:rPr>
      <w:vertAlign w:val="superscript"/>
    </w:rPr>
  </w:style>
  <w:style w:type="character" w:styleId="Hyperlink">
    <w:name w:val="Hyperlink"/>
    <w:basedOn w:val="DefaultParagraphFont"/>
    <w:uiPriority w:val="99"/>
    <w:unhideWhenUsed/>
    <w:rsid w:val="00722858"/>
    <w:rPr>
      <w:color w:val="0563C1" w:themeColor="hyperlink"/>
      <w:u w:val="single"/>
    </w:rPr>
  </w:style>
  <w:style w:type="paragraph" w:styleId="Bibliography">
    <w:name w:val="Bibliography"/>
    <w:aliases w:val="Bibliografia - IPCA"/>
    <w:basedOn w:val="Normal"/>
    <w:next w:val="Normal"/>
    <w:autoRedefine/>
    <w:uiPriority w:val="37"/>
    <w:unhideWhenUsed/>
    <w:qFormat/>
    <w:rsid w:val="002C734D"/>
    <w:pPr>
      <w:spacing w:line="360" w:lineRule="auto"/>
    </w:pPr>
  </w:style>
  <w:style w:type="paragraph" w:styleId="BodyText">
    <w:name w:val="Body Text"/>
    <w:basedOn w:val="Normal"/>
    <w:link w:val="BodyTextChar"/>
    <w:uiPriority w:val="1"/>
    <w:semiHidden/>
    <w:unhideWhenUsed/>
    <w:qFormat/>
    <w:rsid w:val="00722858"/>
    <w:pPr>
      <w:spacing w:after="120"/>
    </w:pPr>
  </w:style>
  <w:style w:type="character" w:customStyle="1" w:styleId="BodyTextChar">
    <w:name w:val="Body Text Char"/>
    <w:basedOn w:val="DefaultParagraphFont"/>
    <w:link w:val="BodyText"/>
    <w:uiPriority w:val="1"/>
    <w:semiHidden/>
    <w:rsid w:val="00722858"/>
    <w:rPr>
      <w:rFonts w:ascii="Times New Roman" w:hAnsi="Times New Roman" w:cs="Times New Roman"/>
      <w:color w:val="C45911" w:themeColor="accent2" w:themeShade="BF"/>
      <w:sz w:val="20"/>
    </w:rPr>
  </w:style>
  <w:style w:type="paragraph" w:styleId="Title">
    <w:name w:val="Title"/>
    <w:basedOn w:val="Normal"/>
    <w:next w:val="Normal"/>
    <w:link w:val="TitleChar"/>
    <w:uiPriority w:val="10"/>
    <w:rsid w:val="00743EA8"/>
    <w:pPr>
      <w:spacing w:line="240" w:lineRule="auto"/>
      <w:contextualSpacing/>
    </w:pPr>
    <w:rPr>
      <w:rFonts w:asciiTheme="majorHAnsi" w:eastAsiaTheme="majorEastAsia" w:hAnsiTheme="majorHAnsi" w:cstheme="majorBidi"/>
      <w:spacing w:val="-10"/>
      <w:kern w:val="28"/>
      <w:sz w:val="56"/>
      <w:szCs w:val="56"/>
    </w:rPr>
  </w:style>
  <w:style w:type="character" w:styleId="PageNumber">
    <w:name w:val="page number"/>
    <w:basedOn w:val="DefaultParagraphFont"/>
    <w:uiPriority w:val="99"/>
    <w:semiHidden/>
    <w:unhideWhenUsed/>
    <w:rsid w:val="00DD2612"/>
  </w:style>
  <w:style w:type="paragraph" w:customStyle="1" w:styleId="RodapRomano-IPCA">
    <w:name w:val="Rodapé Romano - IPCA"/>
    <w:basedOn w:val="Footer"/>
    <w:autoRedefine/>
    <w:uiPriority w:val="1"/>
    <w:qFormat/>
    <w:rsid w:val="00D25499"/>
  </w:style>
  <w:style w:type="paragraph" w:styleId="ListParagraph">
    <w:name w:val="List Paragraph"/>
    <w:basedOn w:val="Normal"/>
    <w:uiPriority w:val="34"/>
    <w:qFormat/>
    <w:rsid w:val="004112D6"/>
    <w:pPr>
      <w:ind w:left="720"/>
      <w:contextualSpacing/>
    </w:pPr>
  </w:style>
  <w:style w:type="paragraph" w:styleId="Subtitle">
    <w:name w:val="Subtitle"/>
    <w:basedOn w:val="Normal"/>
    <w:next w:val="Normal"/>
    <w:link w:val="SubtitleChar"/>
    <w:uiPriority w:val="11"/>
    <w:rsid w:val="00743EA8"/>
    <w:pPr>
      <w:numPr>
        <w:ilvl w:val="1"/>
      </w:numPr>
      <w:spacing w:after="160"/>
      <w:ind w:firstLine="340"/>
    </w:pPr>
    <w:rPr>
      <w:rFonts w:asciiTheme="minorHAnsi" w:eastAsiaTheme="minorEastAsia" w:hAnsiTheme="minorHAnsi" w:cstheme="minorBidi"/>
      <w:color w:val="5A5A5A" w:themeColor="text1" w:themeTint="A5"/>
      <w:spacing w:val="15"/>
      <w:sz w:val="22"/>
      <w:szCs w:val="22"/>
    </w:rPr>
  </w:style>
  <w:style w:type="character" w:customStyle="1" w:styleId="CaptionChar">
    <w:name w:val="Caption Char"/>
    <w:aliases w:val="Legenda - IPCA Char"/>
    <w:basedOn w:val="DefaultParagraphFont"/>
    <w:link w:val="Caption"/>
    <w:uiPriority w:val="35"/>
    <w:rsid w:val="001C5C50"/>
    <w:rPr>
      <w:rFonts w:ascii="Arial" w:hAnsi="Arial" w:cs="Times New Roman"/>
      <w:b/>
      <w:iCs/>
      <w:sz w:val="16"/>
      <w:szCs w:val="18"/>
    </w:rPr>
  </w:style>
  <w:style w:type="character" w:customStyle="1" w:styleId="SubtitleChar">
    <w:name w:val="Subtitle Char"/>
    <w:basedOn w:val="DefaultParagraphFont"/>
    <w:link w:val="Subtitle"/>
    <w:uiPriority w:val="11"/>
    <w:rsid w:val="00743EA8"/>
    <w:rPr>
      <w:rFonts w:eastAsiaTheme="minorEastAsia"/>
      <w:color w:val="5A5A5A" w:themeColor="text1" w:themeTint="A5"/>
      <w:spacing w:val="15"/>
      <w:sz w:val="22"/>
      <w:szCs w:val="22"/>
    </w:rPr>
  </w:style>
  <w:style w:type="paragraph" w:styleId="TOC2">
    <w:name w:val="toc 2"/>
    <w:aliases w:val="Índice 2 - IPCA"/>
    <w:basedOn w:val="Normal"/>
    <w:next w:val="Normal"/>
    <w:autoRedefine/>
    <w:uiPriority w:val="39"/>
    <w:unhideWhenUsed/>
    <w:qFormat/>
    <w:rsid w:val="00EF7CAC"/>
    <w:pPr>
      <w:tabs>
        <w:tab w:val="right" w:leader="dot" w:pos="8204"/>
      </w:tabs>
      <w:spacing w:before="60" w:after="60" w:line="360" w:lineRule="auto"/>
      <w:ind w:firstLine="0"/>
      <w:contextualSpacing/>
      <w:jc w:val="left"/>
    </w:pPr>
    <w:rPr>
      <w:rFonts w:ascii="Arial" w:hAnsi="Arial"/>
      <w:b/>
      <w:caps/>
      <w:sz w:val="16"/>
    </w:rPr>
  </w:style>
  <w:style w:type="paragraph" w:styleId="TOC1">
    <w:name w:val="toc 1"/>
    <w:aliases w:val="Índice 1 - IPCA"/>
    <w:basedOn w:val="Normal"/>
    <w:next w:val="Normal"/>
    <w:autoRedefine/>
    <w:uiPriority w:val="39"/>
    <w:unhideWhenUsed/>
    <w:qFormat/>
    <w:rsid w:val="00336F4F"/>
    <w:pPr>
      <w:tabs>
        <w:tab w:val="right" w:leader="dot" w:pos="8204"/>
      </w:tabs>
      <w:spacing w:line="312" w:lineRule="auto"/>
      <w:ind w:firstLine="0"/>
      <w:contextualSpacing/>
      <w:jc w:val="left"/>
    </w:pPr>
    <w:rPr>
      <w:rFonts w:ascii="Arial" w:hAnsi="Arial"/>
      <w:caps/>
      <w:sz w:val="18"/>
    </w:rPr>
  </w:style>
  <w:style w:type="paragraph" w:styleId="TOC3">
    <w:name w:val="toc 3"/>
    <w:aliases w:val="Índice 3 - IPCA"/>
    <w:basedOn w:val="Normal"/>
    <w:next w:val="Normal"/>
    <w:autoRedefine/>
    <w:uiPriority w:val="39"/>
    <w:unhideWhenUsed/>
    <w:qFormat/>
    <w:rsid w:val="00733CAC"/>
    <w:pPr>
      <w:spacing w:after="60" w:line="360" w:lineRule="auto"/>
      <w:ind w:left="170" w:firstLine="0"/>
      <w:contextualSpacing/>
      <w:jc w:val="left"/>
    </w:pPr>
    <w:rPr>
      <w:rFonts w:ascii="Arial" w:hAnsi="Arial"/>
      <w:caps/>
      <w:sz w:val="16"/>
    </w:rPr>
  </w:style>
  <w:style w:type="paragraph" w:styleId="TOC4">
    <w:name w:val="toc 4"/>
    <w:aliases w:val="Índice 4 - IPCA"/>
    <w:basedOn w:val="Normal"/>
    <w:next w:val="Normal"/>
    <w:autoRedefine/>
    <w:uiPriority w:val="39"/>
    <w:unhideWhenUsed/>
    <w:qFormat/>
    <w:rsid w:val="00733CAC"/>
    <w:pPr>
      <w:spacing w:after="60" w:line="360" w:lineRule="auto"/>
      <w:ind w:left="340" w:firstLine="0"/>
      <w:contextualSpacing/>
      <w:jc w:val="left"/>
    </w:pPr>
    <w:rPr>
      <w:rFonts w:ascii="Arial" w:hAnsi="Arial"/>
      <w:b/>
      <w:sz w:val="16"/>
    </w:rPr>
  </w:style>
  <w:style w:type="paragraph" w:styleId="TOC5">
    <w:name w:val="toc 5"/>
    <w:aliases w:val="Índice 5 - IPCA"/>
    <w:basedOn w:val="Normal"/>
    <w:next w:val="Normal"/>
    <w:autoRedefine/>
    <w:uiPriority w:val="39"/>
    <w:unhideWhenUsed/>
    <w:qFormat/>
    <w:rsid w:val="00927CC5"/>
    <w:pPr>
      <w:spacing w:after="60" w:line="360" w:lineRule="auto"/>
      <w:ind w:left="680" w:firstLine="0"/>
      <w:jc w:val="left"/>
    </w:pPr>
    <w:rPr>
      <w:rFonts w:ascii="Arial" w:hAnsi="Arial"/>
      <w:i/>
      <w:sz w:val="16"/>
    </w:rPr>
  </w:style>
  <w:style w:type="paragraph" w:styleId="TableofFigures">
    <w:name w:val="table of figures"/>
    <w:aliases w:val="Índice de ilustrações - IPCA"/>
    <w:basedOn w:val="Normal"/>
    <w:next w:val="Normal"/>
    <w:autoRedefine/>
    <w:uiPriority w:val="99"/>
    <w:unhideWhenUsed/>
    <w:qFormat/>
    <w:rsid w:val="006D7C26"/>
    <w:pPr>
      <w:tabs>
        <w:tab w:val="right" w:leader="dot" w:pos="8204"/>
      </w:tabs>
    </w:pPr>
    <w:rPr>
      <w:rFonts w:ascii="Arial" w:hAnsi="Arial"/>
    </w:rPr>
  </w:style>
  <w:style w:type="character" w:customStyle="1" w:styleId="TitleChar">
    <w:name w:val="Title Char"/>
    <w:basedOn w:val="DefaultParagraphFont"/>
    <w:link w:val="Title"/>
    <w:uiPriority w:val="10"/>
    <w:rsid w:val="00743EA8"/>
    <w:rPr>
      <w:rFonts w:asciiTheme="majorHAnsi" w:eastAsiaTheme="majorEastAsia" w:hAnsiTheme="majorHAnsi" w:cstheme="majorBidi"/>
      <w:spacing w:val="-10"/>
      <w:kern w:val="28"/>
      <w:sz w:val="56"/>
      <w:szCs w:val="56"/>
    </w:rPr>
  </w:style>
  <w:style w:type="character" w:styleId="BookTitle">
    <w:name w:val="Book Title"/>
    <w:basedOn w:val="DefaultParagraphFont"/>
    <w:uiPriority w:val="33"/>
    <w:rsid w:val="00743EA8"/>
    <w:rPr>
      <w:b/>
      <w:bCs/>
      <w:i/>
      <w:iCs/>
      <w:spacing w:val="5"/>
    </w:rPr>
  </w:style>
  <w:style w:type="character" w:styleId="SubtleEmphasis">
    <w:name w:val="Subtle Emphasis"/>
    <w:basedOn w:val="DefaultParagraphFont"/>
    <w:uiPriority w:val="19"/>
    <w:rsid w:val="00743EA8"/>
    <w:rPr>
      <w:i/>
      <w:iCs/>
      <w:color w:val="404040" w:themeColor="text1" w:themeTint="BF"/>
    </w:rPr>
  </w:style>
  <w:style w:type="character" w:styleId="IntenseEmphasis">
    <w:name w:val="Intense Emphasis"/>
    <w:basedOn w:val="DefaultParagraphFont"/>
    <w:uiPriority w:val="21"/>
    <w:rsid w:val="00743EA8"/>
    <w:rPr>
      <w:i/>
      <w:iCs/>
      <w:color w:val="4472C4" w:themeColor="accent1"/>
    </w:rPr>
  </w:style>
  <w:style w:type="paragraph" w:styleId="IntenseQuote">
    <w:name w:val="Intense Quote"/>
    <w:basedOn w:val="Normal"/>
    <w:next w:val="Normal"/>
    <w:link w:val="IntenseQuoteChar"/>
    <w:uiPriority w:val="30"/>
    <w:rsid w:val="00743EA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43EA8"/>
    <w:rPr>
      <w:rFonts w:ascii="Times New Roman" w:hAnsi="Times New Roman" w:cs="Times New Roman"/>
      <w:i/>
      <w:iCs/>
      <w:color w:val="4472C4" w:themeColor="accent1"/>
      <w:sz w:val="20"/>
    </w:rPr>
  </w:style>
  <w:style w:type="character" w:styleId="SubtleReference">
    <w:name w:val="Subtle Reference"/>
    <w:basedOn w:val="DefaultParagraphFont"/>
    <w:uiPriority w:val="31"/>
    <w:rsid w:val="00743EA8"/>
    <w:rPr>
      <w:smallCaps/>
      <w:color w:val="5A5A5A" w:themeColor="text1" w:themeTint="A5"/>
    </w:rPr>
  </w:style>
  <w:style w:type="character" w:styleId="IntenseReference">
    <w:name w:val="Intense Reference"/>
    <w:basedOn w:val="DefaultParagraphFont"/>
    <w:uiPriority w:val="32"/>
    <w:rsid w:val="00743EA8"/>
    <w:rPr>
      <w:b/>
      <w:bCs/>
      <w:smallCaps/>
      <w:color w:val="4472C4" w:themeColor="accent1"/>
      <w:spacing w:val="5"/>
    </w:rPr>
  </w:style>
  <w:style w:type="paragraph" w:styleId="Quote">
    <w:name w:val="Quote"/>
    <w:basedOn w:val="Normal"/>
    <w:next w:val="Normal"/>
    <w:link w:val="QuoteChar"/>
    <w:uiPriority w:val="29"/>
    <w:rsid w:val="00743EA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43EA8"/>
    <w:rPr>
      <w:rFonts w:ascii="Times New Roman" w:hAnsi="Times New Roman" w:cs="Times New Roman"/>
      <w:i/>
      <w:iCs/>
      <w:color w:val="404040" w:themeColor="text1" w:themeTint="BF"/>
      <w:sz w:val="20"/>
    </w:rPr>
  </w:style>
  <w:style w:type="character" w:styleId="CommentReference">
    <w:name w:val="annotation reference"/>
    <w:basedOn w:val="DefaultParagraphFont"/>
    <w:uiPriority w:val="99"/>
    <w:semiHidden/>
    <w:unhideWhenUsed/>
    <w:rsid w:val="00134EF8"/>
    <w:rPr>
      <w:sz w:val="16"/>
      <w:szCs w:val="16"/>
    </w:rPr>
  </w:style>
  <w:style w:type="paragraph" w:styleId="CommentText">
    <w:name w:val="annotation text"/>
    <w:basedOn w:val="Normal"/>
    <w:link w:val="CommentTextChar"/>
    <w:uiPriority w:val="99"/>
    <w:semiHidden/>
    <w:unhideWhenUsed/>
    <w:rsid w:val="00134EF8"/>
    <w:pPr>
      <w:spacing w:after="200" w:line="240" w:lineRule="auto"/>
      <w:ind w:firstLine="0"/>
      <w:jc w:val="left"/>
    </w:pPr>
    <w:rPr>
      <w:rFonts w:asciiTheme="minorHAnsi" w:hAnsiTheme="minorHAnsi" w:cstheme="minorBidi"/>
      <w:szCs w:val="20"/>
    </w:rPr>
  </w:style>
  <w:style w:type="character" w:customStyle="1" w:styleId="CommentTextChar">
    <w:name w:val="Comment Text Char"/>
    <w:basedOn w:val="DefaultParagraphFont"/>
    <w:link w:val="CommentText"/>
    <w:uiPriority w:val="99"/>
    <w:semiHidden/>
    <w:rsid w:val="00134EF8"/>
    <w:rPr>
      <w:sz w:val="20"/>
      <w:szCs w:val="20"/>
    </w:rPr>
  </w:style>
  <w:style w:type="paragraph" w:styleId="BalloonText">
    <w:name w:val="Balloon Text"/>
    <w:basedOn w:val="Normal"/>
    <w:link w:val="BalloonTextChar"/>
    <w:uiPriority w:val="99"/>
    <w:semiHidden/>
    <w:unhideWhenUsed/>
    <w:rsid w:val="00134EF8"/>
    <w:pPr>
      <w:spacing w:line="240" w:lineRule="auto"/>
    </w:pPr>
    <w:rPr>
      <w:sz w:val="26"/>
      <w:szCs w:val="26"/>
    </w:rPr>
  </w:style>
  <w:style w:type="character" w:customStyle="1" w:styleId="BalloonTextChar">
    <w:name w:val="Balloon Text Char"/>
    <w:basedOn w:val="DefaultParagraphFont"/>
    <w:link w:val="BalloonText"/>
    <w:uiPriority w:val="99"/>
    <w:semiHidden/>
    <w:rsid w:val="00134EF8"/>
    <w:rPr>
      <w:rFonts w:ascii="Times New Roman" w:hAnsi="Times New Roman" w:cs="Times New Roman"/>
      <w:sz w:val="26"/>
      <w:szCs w:val="26"/>
    </w:rPr>
  </w:style>
  <w:style w:type="character" w:customStyle="1" w:styleId="CabealhoCarcter">
    <w:name w:val="Cabeçalho Carácter"/>
    <w:basedOn w:val="DefaultParagraphFont"/>
    <w:semiHidden/>
    <w:rsid w:val="00DB107D"/>
    <w:rPr>
      <w:rFonts w:ascii="Times New Roman" w:eastAsia="Times New Roman" w:hAnsi="Times New Roman" w:cs="Times New Roman"/>
      <w:sz w:val="24"/>
      <w:szCs w:val="24"/>
      <w:lang w:eastAsia="pt-PT"/>
    </w:rPr>
  </w:style>
  <w:style w:type="character" w:customStyle="1" w:styleId="Heading9Char">
    <w:name w:val="Heading 9 Char"/>
    <w:basedOn w:val="DefaultParagraphFont"/>
    <w:link w:val="Heading9"/>
    <w:uiPriority w:val="9"/>
    <w:semiHidden/>
    <w:rsid w:val="00233E04"/>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233E04"/>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233E04"/>
    <w:rPr>
      <w:rFonts w:asciiTheme="majorHAnsi" w:eastAsiaTheme="majorEastAsia" w:hAnsiTheme="majorHAnsi" w:cstheme="majorBidi"/>
      <w:i/>
      <w:iCs/>
      <w:color w:val="1F3763" w:themeColor="accent1" w:themeShade="7F"/>
      <w:sz w:val="20"/>
    </w:rPr>
  </w:style>
  <w:style w:type="character" w:customStyle="1" w:styleId="UnresolvedMention1">
    <w:name w:val="Unresolved Mention1"/>
    <w:basedOn w:val="DefaultParagraphFont"/>
    <w:uiPriority w:val="99"/>
    <w:rsid w:val="0031209F"/>
    <w:rPr>
      <w:color w:val="808080"/>
      <w:shd w:val="clear" w:color="auto" w:fill="E6E6E6"/>
    </w:rPr>
  </w:style>
  <w:style w:type="paragraph" w:customStyle="1" w:styleId="TtulodeCapaefolhaderosto-IPCA">
    <w:name w:val="Título de Capa e folha de rosto- IPCA"/>
    <w:basedOn w:val="Normal"/>
    <w:link w:val="TtulodeCapaefolhaderosto-IPCACarter"/>
    <w:uiPriority w:val="1"/>
    <w:qFormat/>
    <w:rsid w:val="006E2DEE"/>
    <w:pPr>
      <w:tabs>
        <w:tab w:val="left" w:pos="3740"/>
        <w:tab w:val="left" w:pos="4253"/>
      </w:tabs>
      <w:spacing w:line="360" w:lineRule="exact"/>
      <w:ind w:firstLine="0"/>
      <w:jc w:val="left"/>
    </w:pPr>
    <w:rPr>
      <w:rFonts w:ascii="Lucida Sans Unicode" w:hAnsi="Lucida Sans Unicode" w:cs="Lucida Sans Unicode"/>
      <w:b/>
      <w:caps/>
      <w:sz w:val="28"/>
      <w:szCs w:val="28"/>
    </w:rPr>
  </w:style>
  <w:style w:type="paragraph" w:customStyle="1" w:styleId="Subttulo-Capaefolhaderosto-IPCA">
    <w:name w:val="Subtítulo-Capa e folha de rosto-IPCA"/>
    <w:basedOn w:val="Normal"/>
    <w:link w:val="Subttulo-Capaefolhaderosto-IPCACarter"/>
    <w:uiPriority w:val="1"/>
    <w:qFormat/>
    <w:rsid w:val="006E2DEE"/>
    <w:pPr>
      <w:tabs>
        <w:tab w:val="left" w:pos="3740"/>
        <w:tab w:val="left" w:pos="4253"/>
      </w:tabs>
      <w:spacing w:line="360" w:lineRule="exact"/>
      <w:ind w:firstLine="0"/>
      <w:jc w:val="left"/>
    </w:pPr>
    <w:rPr>
      <w:rFonts w:ascii="Lucida Sans Unicode" w:hAnsi="Lucida Sans Unicode" w:cs="Lucida Sans Unicode"/>
      <w:caps/>
      <w:sz w:val="28"/>
      <w:szCs w:val="28"/>
    </w:rPr>
  </w:style>
  <w:style w:type="character" w:customStyle="1" w:styleId="TtulodeCapaefolhaderosto-IPCACarter">
    <w:name w:val="Título de Capa e folha de rosto- IPCA Caráter"/>
    <w:basedOn w:val="DefaultParagraphFont"/>
    <w:link w:val="TtulodeCapaefolhaderosto-IPCA"/>
    <w:uiPriority w:val="1"/>
    <w:rsid w:val="006E2DEE"/>
    <w:rPr>
      <w:rFonts w:ascii="Lucida Sans Unicode" w:hAnsi="Lucida Sans Unicode" w:cs="Lucida Sans Unicode"/>
      <w:b/>
      <w:caps/>
      <w:sz w:val="28"/>
      <w:szCs w:val="28"/>
    </w:rPr>
  </w:style>
  <w:style w:type="paragraph" w:customStyle="1" w:styleId="Nomes-e-Data-na-Capa-e-Folha-de-Rosto-IPCA">
    <w:name w:val="Nomes-e-Data-na-Capa-e-Folha-de-Rosto-IPCA"/>
    <w:basedOn w:val="Normal"/>
    <w:link w:val="Nomes-e-Data-na-Capa-e-Folha-de-Rosto-IPCACarter"/>
    <w:uiPriority w:val="1"/>
    <w:qFormat/>
    <w:rsid w:val="00EB14A0"/>
    <w:pPr>
      <w:tabs>
        <w:tab w:val="left" w:pos="3740"/>
      </w:tabs>
      <w:spacing w:line="312" w:lineRule="auto"/>
      <w:ind w:left="3686" w:firstLine="0"/>
    </w:pPr>
    <w:rPr>
      <w:rFonts w:ascii="Lucida Sans Unicode" w:hAnsi="Lucida Sans Unicode" w:cs="Lucida Sans Unicode"/>
      <w:sz w:val="24"/>
    </w:rPr>
  </w:style>
  <w:style w:type="character" w:customStyle="1" w:styleId="Subttulo-Capaefolhaderosto-IPCACarter">
    <w:name w:val="Subtítulo-Capa e folha de rosto-IPCA Caráter"/>
    <w:basedOn w:val="DefaultParagraphFont"/>
    <w:link w:val="Subttulo-Capaefolhaderosto-IPCA"/>
    <w:uiPriority w:val="1"/>
    <w:rsid w:val="006E2DEE"/>
    <w:rPr>
      <w:rFonts w:ascii="Lucida Sans Unicode" w:hAnsi="Lucida Sans Unicode" w:cs="Lucida Sans Unicode"/>
      <w:caps/>
      <w:sz w:val="28"/>
      <w:szCs w:val="28"/>
    </w:rPr>
  </w:style>
  <w:style w:type="paragraph" w:customStyle="1" w:styleId="Texto-normal-Capa-e-Folha-de-Rosto-IPCA">
    <w:name w:val="Texto-normal-Capa-e-Folha-de-Rosto-IPCA"/>
    <w:basedOn w:val="Normal"/>
    <w:link w:val="Texto-normal-Capa-e-Folha-de-Rosto-IPCACarter"/>
    <w:uiPriority w:val="1"/>
    <w:qFormat/>
    <w:rsid w:val="00EB14A0"/>
    <w:pPr>
      <w:autoSpaceDE w:val="0"/>
      <w:autoSpaceDN w:val="0"/>
      <w:adjustRightInd w:val="0"/>
      <w:spacing w:line="240" w:lineRule="auto"/>
      <w:ind w:left="3686" w:firstLine="0"/>
      <w:jc w:val="left"/>
    </w:pPr>
    <w:rPr>
      <w:rFonts w:ascii="Lucida Sans Unicode" w:hAnsi="Lucida Sans Unicode" w:cs="Lucida Sans Unicode"/>
      <w:sz w:val="18"/>
      <w:szCs w:val="18"/>
    </w:rPr>
  </w:style>
  <w:style w:type="character" w:customStyle="1" w:styleId="Nomes-e-Data-na-Capa-e-Folha-de-Rosto-IPCACarter">
    <w:name w:val="Nomes-e-Data-na-Capa-e-Folha-de-Rosto-IPCA Caráter"/>
    <w:basedOn w:val="DefaultParagraphFont"/>
    <w:link w:val="Nomes-e-Data-na-Capa-e-Folha-de-Rosto-IPCA"/>
    <w:uiPriority w:val="1"/>
    <w:rsid w:val="00EB14A0"/>
    <w:rPr>
      <w:rFonts w:ascii="Lucida Sans Unicode" w:hAnsi="Lucida Sans Unicode" w:cs="Lucida Sans Unicode"/>
    </w:rPr>
  </w:style>
  <w:style w:type="character" w:customStyle="1" w:styleId="Texto-normal-Capa-e-Folha-de-Rosto-IPCACarter">
    <w:name w:val="Texto-normal-Capa-e-Folha-de-Rosto-IPCA Caráter"/>
    <w:basedOn w:val="DefaultParagraphFont"/>
    <w:link w:val="Texto-normal-Capa-e-Folha-de-Rosto-IPCA"/>
    <w:uiPriority w:val="1"/>
    <w:rsid w:val="00EB14A0"/>
    <w:rPr>
      <w:rFonts w:ascii="Lucida Sans Unicode" w:hAnsi="Lucida Sans Unicode" w:cs="Lucida Sans Unicode"/>
      <w:sz w:val="18"/>
      <w:szCs w:val="18"/>
    </w:rPr>
  </w:style>
  <w:style w:type="paragraph" w:styleId="EndnoteText">
    <w:name w:val="endnote text"/>
    <w:basedOn w:val="Normal"/>
    <w:link w:val="EndnoteTextChar"/>
    <w:uiPriority w:val="99"/>
    <w:semiHidden/>
    <w:unhideWhenUsed/>
    <w:rsid w:val="00853A05"/>
    <w:pPr>
      <w:spacing w:line="240" w:lineRule="auto"/>
    </w:pPr>
    <w:rPr>
      <w:szCs w:val="20"/>
    </w:rPr>
  </w:style>
  <w:style w:type="character" w:customStyle="1" w:styleId="EndnoteTextChar">
    <w:name w:val="Endnote Text Char"/>
    <w:basedOn w:val="DefaultParagraphFont"/>
    <w:link w:val="EndnoteText"/>
    <w:uiPriority w:val="99"/>
    <w:semiHidden/>
    <w:rsid w:val="00853A05"/>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853A05"/>
    <w:rPr>
      <w:vertAlign w:val="superscript"/>
    </w:rPr>
  </w:style>
  <w:style w:type="table" w:styleId="PlainTable3">
    <w:name w:val="Plain Table 3"/>
    <w:basedOn w:val="TableNormal"/>
    <w:uiPriority w:val="43"/>
    <w:rsid w:val="00AE23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E239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5">
    <w:name w:val="Grid Table 4 Accent 5"/>
    <w:basedOn w:val="TableNormal"/>
    <w:uiPriority w:val="49"/>
    <w:rsid w:val="00AE239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UnresolvedMention">
    <w:name w:val="Unresolved Mention"/>
    <w:basedOn w:val="DefaultParagraphFont"/>
    <w:uiPriority w:val="99"/>
    <w:semiHidden/>
    <w:unhideWhenUsed/>
    <w:rsid w:val="00A04987"/>
    <w:rPr>
      <w:color w:val="605E5C"/>
      <w:shd w:val="clear" w:color="auto" w:fill="E1DFDD"/>
    </w:rPr>
  </w:style>
  <w:style w:type="paragraph" w:customStyle="1" w:styleId="Text">
    <w:name w:val="Text"/>
    <w:basedOn w:val="Normal"/>
    <w:rsid w:val="00E34B7B"/>
    <w:pPr>
      <w:widowControl w:val="0"/>
      <w:autoSpaceDE w:val="0"/>
      <w:autoSpaceDN w:val="0"/>
      <w:spacing w:line="252" w:lineRule="auto"/>
      <w:ind w:firstLine="202"/>
    </w:pPr>
    <w:rPr>
      <w:rFonts w:eastAsia="Times New Roman"/>
      <w:szCs w:val="20"/>
      <w:lang w:val="en-US"/>
    </w:rPr>
  </w:style>
  <w:style w:type="paragraph" w:customStyle="1" w:styleId="TableTitle">
    <w:name w:val="Table Title"/>
    <w:basedOn w:val="Normal"/>
    <w:rsid w:val="00E34B7B"/>
    <w:pPr>
      <w:autoSpaceDE w:val="0"/>
      <w:autoSpaceDN w:val="0"/>
      <w:spacing w:line="240" w:lineRule="auto"/>
      <w:ind w:firstLine="0"/>
      <w:jc w:val="center"/>
    </w:pPr>
    <w:rPr>
      <w:rFonts w:eastAsia="Times New Roman"/>
      <w:smallCaps/>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6385">
      <w:bodyDiv w:val="1"/>
      <w:marLeft w:val="0"/>
      <w:marRight w:val="0"/>
      <w:marTop w:val="0"/>
      <w:marBottom w:val="0"/>
      <w:divBdr>
        <w:top w:val="none" w:sz="0" w:space="0" w:color="auto"/>
        <w:left w:val="none" w:sz="0" w:space="0" w:color="auto"/>
        <w:bottom w:val="none" w:sz="0" w:space="0" w:color="auto"/>
        <w:right w:val="none" w:sz="0" w:space="0" w:color="auto"/>
      </w:divBdr>
    </w:div>
    <w:div w:id="77288738">
      <w:bodyDiv w:val="1"/>
      <w:marLeft w:val="0"/>
      <w:marRight w:val="0"/>
      <w:marTop w:val="0"/>
      <w:marBottom w:val="0"/>
      <w:divBdr>
        <w:top w:val="none" w:sz="0" w:space="0" w:color="auto"/>
        <w:left w:val="none" w:sz="0" w:space="0" w:color="auto"/>
        <w:bottom w:val="none" w:sz="0" w:space="0" w:color="auto"/>
        <w:right w:val="none" w:sz="0" w:space="0" w:color="auto"/>
      </w:divBdr>
    </w:div>
    <w:div w:id="101538493">
      <w:bodyDiv w:val="1"/>
      <w:marLeft w:val="0"/>
      <w:marRight w:val="0"/>
      <w:marTop w:val="0"/>
      <w:marBottom w:val="0"/>
      <w:divBdr>
        <w:top w:val="none" w:sz="0" w:space="0" w:color="auto"/>
        <w:left w:val="none" w:sz="0" w:space="0" w:color="auto"/>
        <w:bottom w:val="none" w:sz="0" w:space="0" w:color="auto"/>
        <w:right w:val="none" w:sz="0" w:space="0" w:color="auto"/>
      </w:divBdr>
    </w:div>
    <w:div w:id="129715796">
      <w:bodyDiv w:val="1"/>
      <w:marLeft w:val="0"/>
      <w:marRight w:val="0"/>
      <w:marTop w:val="0"/>
      <w:marBottom w:val="0"/>
      <w:divBdr>
        <w:top w:val="none" w:sz="0" w:space="0" w:color="auto"/>
        <w:left w:val="none" w:sz="0" w:space="0" w:color="auto"/>
        <w:bottom w:val="none" w:sz="0" w:space="0" w:color="auto"/>
        <w:right w:val="none" w:sz="0" w:space="0" w:color="auto"/>
      </w:divBdr>
    </w:div>
    <w:div w:id="136149094">
      <w:bodyDiv w:val="1"/>
      <w:marLeft w:val="0"/>
      <w:marRight w:val="0"/>
      <w:marTop w:val="0"/>
      <w:marBottom w:val="0"/>
      <w:divBdr>
        <w:top w:val="none" w:sz="0" w:space="0" w:color="auto"/>
        <w:left w:val="none" w:sz="0" w:space="0" w:color="auto"/>
        <w:bottom w:val="none" w:sz="0" w:space="0" w:color="auto"/>
        <w:right w:val="none" w:sz="0" w:space="0" w:color="auto"/>
      </w:divBdr>
    </w:div>
    <w:div w:id="167214408">
      <w:bodyDiv w:val="1"/>
      <w:marLeft w:val="0"/>
      <w:marRight w:val="0"/>
      <w:marTop w:val="0"/>
      <w:marBottom w:val="0"/>
      <w:divBdr>
        <w:top w:val="none" w:sz="0" w:space="0" w:color="auto"/>
        <w:left w:val="none" w:sz="0" w:space="0" w:color="auto"/>
        <w:bottom w:val="none" w:sz="0" w:space="0" w:color="auto"/>
        <w:right w:val="none" w:sz="0" w:space="0" w:color="auto"/>
      </w:divBdr>
    </w:div>
    <w:div w:id="253560501">
      <w:bodyDiv w:val="1"/>
      <w:marLeft w:val="0"/>
      <w:marRight w:val="0"/>
      <w:marTop w:val="0"/>
      <w:marBottom w:val="0"/>
      <w:divBdr>
        <w:top w:val="none" w:sz="0" w:space="0" w:color="auto"/>
        <w:left w:val="none" w:sz="0" w:space="0" w:color="auto"/>
        <w:bottom w:val="none" w:sz="0" w:space="0" w:color="auto"/>
        <w:right w:val="none" w:sz="0" w:space="0" w:color="auto"/>
      </w:divBdr>
    </w:div>
    <w:div w:id="299532064">
      <w:bodyDiv w:val="1"/>
      <w:marLeft w:val="0"/>
      <w:marRight w:val="0"/>
      <w:marTop w:val="0"/>
      <w:marBottom w:val="0"/>
      <w:divBdr>
        <w:top w:val="none" w:sz="0" w:space="0" w:color="auto"/>
        <w:left w:val="none" w:sz="0" w:space="0" w:color="auto"/>
        <w:bottom w:val="none" w:sz="0" w:space="0" w:color="auto"/>
        <w:right w:val="none" w:sz="0" w:space="0" w:color="auto"/>
      </w:divBdr>
      <w:divsChild>
        <w:div w:id="653528058">
          <w:marLeft w:val="0"/>
          <w:marRight w:val="0"/>
          <w:marTop w:val="0"/>
          <w:marBottom w:val="0"/>
          <w:divBdr>
            <w:top w:val="none" w:sz="0" w:space="0" w:color="auto"/>
            <w:left w:val="none" w:sz="0" w:space="0" w:color="auto"/>
            <w:bottom w:val="none" w:sz="0" w:space="0" w:color="auto"/>
            <w:right w:val="none" w:sz="0" w:space="0" w:color="auto"/>
          </w:divBdr>
          <w:divsChild>
            <w:div w:id="39173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830690">
      <w:bodyDiv w:val="1"/>
      <w:marLeft w:val="0"/>
      <w:marRight w:val="0"/>
      <w:marTop w:val="0"/>
      <w:marBottom w:val="0"/>
      <w:divBdr>
        <w:top w:val="none" w:sz="0" w:space="0" w:color="auto"/>
        <w:left w:val="none" w:sz="0" w:space="0" w:color="auto"/>
        <w:bottom w:val="none" w:sz="0" w:space="0" w:color="auto"/>
        <w:right w:val="none" w:sz="0" w:space="0" w:color="auto"/>
      </w:divBdr>
    </w:div>
    <w:div w:id="333143225">
      <w:bodyDiv w:val="1"/>
      <w:marLeft w:val="0"/>
      <w:marRight w:val="0"/>
      <w:marTop w:val="0"/>
      <w:marBottom w:val="0"/>
      <w:divBdr>
        <w:top w:val="none" w:sz="0" w:space="0" w:color="auto"/>
        <w:left w:val="none" w:sz="0" w:space="0" w:color="auto"/>
        <w:bottom w:val="none" w:sz="0" w:space="0" w:color="auto"/>
        <w:right w:val="none" w:sz="0" w:space="0" w:color="auto"/>
      </w:divBdr>
      <w:divsChild>
        <w:div w:id="1524854665">
          <w:marLeft w:val="0"/>
          <w:marRight w:val="0"/>
          <w:marTop w:val="0"/>
          <w:marBottom w:val="0"/>
          <w:divBdr>
            <w:top w:val="none" w:sz="0" w:space="0" w:color="auto"/>
            <w:left w:val="none" w:sz="0" w:space="0" w:color="auto"/>
            <w:bottom w:val="none" w:sz="0" w:space="0" w:color="auto"/>
            <w:right w:val="none" w:sz="0" w:space="0" w:color="auto"/>
          </w:divBdr>
          <w:divsChild>
            <w:div w:id="440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922957">
      <w:bodyDiv w:val="1"/>
      <w:marLeft w:val="0"/>
      <w:marRight w:val="0"/>
      <w:marTop w:val="0"/>
      <w:marBottom w:val="0"/>
      <w:divBdr>
        <w:top w:val="none" w:sz="0" w:space="0" w:color="auto"/>
        <w:left w:val="none" w:sz="0" w:space="0" w:color="auto"/>
        <w:bottom w:val="none" w:sz="0" w:space="0" w:color="auto"/>
        <w:right w:val="none" w:sz="0" w:space="0" w:color="auto"/>
      </w:divBdr>
    </w:div>
    <w:div w:id="488982704">
      <w:bodyDiv w:val="1"/>
      <w:marLeft w:val="0"/>
      <w:marRight w:val="0"/>
      <w:marTop w:val="0"/>
      <w:marBottom w:val="0"/>
      <w:divBdr>
        <w:top w:val="none" w:sz="0" w:space="0" w:color="auto"/>
        <w:left w:val="none" w:sz="0" w:space="0" w:color="auto"/>
        <w:bottom w:val="none" w:sz="0" w:space="0" w:color="auto"/>
        <w:right w:val="none" w:sz="0" w:space="0" w:color="auto"/>
      </w:divBdr>
    </w:div>
    <w:div w:id="580650344">
      <w:bodyDiv w:val="1"/>
      <w:marLeft w:val="0"/>
      <w:marRight w:val="0"/>
      <w:marTop w:val="0"/>
      <w:marBottom w:val="0"/>
      <w:divBdr>
        <w:top w:val="none" w:sz="0" w:space="0" w:color="auto"/>
        <w:left w:val="none" w:sz="0" w:space="0" w:color="auto"/>
        <w:bottom w:val="none" w:sz="0" w:space="0" w:color="auto"/>
        <w:right w:val="none" w:sz="0" w:space="0" w:color="auto"/>
      </w:divBdr>
    </w:div>
    <w:div w:id="621038066">
      <w:bodyDiv w:val="1"/>
      <w:marLeft w:val="0"/>
      <w:marRight w:val="0"/>
      <w:marTop w:val="0"/>
      <w:marBottom w:val="0"/>
      <w:divBdr>
        <w:top w:val="none" w:sz="0" w:space="0" w:color="auto"/>
        <w:left w:val="none" w:sz="0" w:space="0" w:color="auto"/>
        <w:bottom w:val="none" w:sz="0" w:space="0" w:color="auto"/>
        <w:right w:val="none" w:sz="0" w:space="0" w:color="auto"/>
      </w:divBdr>
    </w:div>
    <w:div w:id="638533085">
      <w:bodyDiv w:val="1"/>
      <w:marLeft w:val="0"/>
      <w:marRight w:val="0"/>
      <w:marTop w:val="0"/>
      <w:marBottom w:val="0"/>
      <w:divBdr>
        <w:top w:val="none" w:sz="0" w:space="0" w:color="auto"/>
        <w:left w:val="none" w:sz="0" w:space="0" w:color="auto"/>
        <w:bottom w:val="none" w:sz="0" w:space="0" w:color="auto"/>
        <w:right w:val="none" w:sz="0" w:space="0" w:color="auto"/>
      </w:divBdr>
    </w:div>
    <w:div w:id="651955484">
      <w:bodyDiv w:val="1"/>
      <w:marLeft w:val="0"/>
      <w:marRight w:val="0"/>
      <w:marTop w:val="0"/>
      <w:marBottom w:val="0"/>
      <w:divBdr>
        <w:top w:val="none" w:sz="0" w:space="0" w:color="auto"/>
        <w:left w:val="none" w:sz="0" w:space="0" w:color="auto"/>
        <w:bottom w:val="none" w:sz="0" w:space="0" w:color="auto"/>
        <w:right w:val="none" w:sz="0" w:space="0" w:color="auto"/>
      </w:divBdr>
    </w:div>
    <w:div w:id="743063224">
      <w:bodyDiv w:val="1"/>
      <w:marLeft w:val="0"/>
      <w:marRight w:val="0"/>
      <w:marTop w:val="0"/>
      <w:marBottom w:val="0"/>
      <w:divBdr>
        <w:top w:val="none" w:sz="0" w:space="0" w:color="auto"/>
        <w:left w:val="none" w:sz="0" w:space="0" w:color="auto"/>
        <w:bottom w:val="none" w:sz="0" w:space="0" w:color="auto"/>
        <w:right w:val="none" w:sz="0" w:space="0" w:color="auto"/>
      </w:divBdr>
    </w:div>
    <w:div w:id="770276445">
      <w:bodyDiv w:val="1"/>
      <w:marLeft w:val="0"/>
      <w:marRight w:val="0"/>
      <w:marTop w:val="0"/>
      <w:marBottom w:val="0"/>
      <w:divBdr>
        <w:top w:val="none" w:sz="0" w:space="0" w:color="auto"/>
        <w:left w:val="none" w:sz="0" w:space="0" w:color="auto"/>
        <w:bottom w:val="none" w:sz="0" w:space="0" w:color="auto"/>
        <w:right w:val="none" w:sz="0" w:space="0" w:color="auto"/>
      </w:divBdr>
    </w:div>
    <w:div w:id="816456204">
      <w:bodyDiv w:val="1"/>
      <w:marLeft w:val="0"/>
      <w:marRight w:val="0"/>
      <w:marTop w:val="0"/>
      <w:marBottom w:val="0"/>
      <w:divBdr>
        <w:top w:val="none" w:sz="0" w:space="0" w:color="auto"/>
        <w:left w:val="none" w:sz="0" w:space="0" w:color="auto"/>
        <w:bottom w:val="none" w:sz="0" w:space="0" w:color="auto"/>
        <w:right w:val="none" w:sz="0" w:space="0" w:color="auto"/>
      </w:divBdr>
    </w:div>
    <w:div w:id="825706173">
      <w:bodyDiv w:val="1"/>
      <w:marLeft w:val="0"/>
      <w:marRight w:val="0"/>
      <w:marTop w:val="0"/>
      <w:marBottom w:val="0"/>
      <w:divBdr>
        <w:top w:val="none" w:sz="0" w:space="0" w:color="auto"/>
        <w:left w:val="none" w:sz="0" w:space="0" w:color="auto"/>
        <w:bottom w:val="none" w:sz="0" w:space="0" w:color="auto"/>
        <w:right w:val="none" w:sz="0" w:space="0" w:color="auto"/>
      </w:divBdr>
    </w:div>
    <w:div w:id="1053624240">
      <w:bodyDiv w:val="1"/>
      <w:marLeft w:val="0"/>
      <w:marRight w:val="0"/>
      <w:marTop w:val="0"/>
      <w:marBottom w:val="0"/>
      <w:divBdr>
        <w:top w:val="none" w:sz="0" w:space="0" w:color="auto"/>
        <w:left w:val="none" w:sz="0" w:space="0" w:color="auto"/>
        <w:bottom w:val="none" w:sz="0" w:space="0" w:color="auto"/>
        <w:right w:val="none" w:sz="0" w:space="0" w:color="auto"/>
      </w:divBdr>
    </w:div>
    <w:div w:id="1120031269">
      <w:bodyDiv w:val="1"/>
      <w:marLeft w:val="0"/>
      <w:marRight w:val="0"/>
      <w:marTop w:val="0"/>
      <w:marBottom w:val="0"/>
      <w:divBdr>
        <w:top w:val="none" w:sz="0" w:space="0" w:color="auto"/>
        <w:left w:val="none" w:sz="0" w:space="0" w:color="auto"/>
        <w:bottom w:val="none" w:sz="0" w:space="0" w:color="auto"/>
        <w:right w:val="none" w:sz="0" w:space="0" w:color="auto"/>
      </w:divBdr>
    </w:div>
    <w:div w:id="1209730948">
      <w:bodyDiv w:val="1"/>
      <w:marLeft w:val="0"/>
      <w:marRight w:val="0"/>
      <w:marTop w:val="0"/>
      <w:marBottom w:val="0"/>
      <w:divBdr>
        <w:top w:val="none" w:sz="0" w:space="0" w:color="auto"/>
        <w:left w:val="none" w:sz="0" w:space="0" w:color="auto"/>
        <w:bottom w:val="none" w:sz="0" w:space="0" w:color="auto"/>
        <w:right w:val="none" w:sz="0" w:space="0" w:color="auto"/>
      </w:divBdr>
    </w:div>
    <w:div w:id="1218127863">
      <w:bodyDiv w:val="1"/>
      <w:marLeft w:val="0"/>
      <w:marRight w:val="0"/>
      <w:marTop w:val="0"/>
      <w:marBottom w:val="0"/>
      <w:divBdr>
        <w:top w:val="none" w:sz="0" w:space="0" w:color="auto"/>
        <w:left w:val="none" w:sz="0" w:space="0" w:color="auto"/>
        <w:bottom w:val="none" w:sz="0" w:space="0" w:color="auto"/>
        <w:right w:val="none" w:sz="0" w:space="0" w:color="auto"/>
      </w:divBdr>
    </w:div>
    <w:div w:id="1241986045">
      <w:bodyDiv w:val="1"/>
      <w:marLeft w:val="0"/>
      <w:marRight w:val="0"/>
      <w:marTop w:val="0"/>
      <w:marBottom w:val="0"/>
      <w:divBdr>
        <w:top w:val="none" w:sz="0" w:space="0" w:color="auto"/>
        <w:left w:val="none" w:sz="0" w:space="0" w:color="auto"/>
        <w:bottom w:val="none" w:sz="0" w:space="0" w:color="auto"/>
        <w:right w:val="none" w:sz="0" w:space="0" w:color="auto"/>
      </w:divBdr>
      <w:divsChild>
        <w:div w:id="333068264">
          <w:marLeft w:val="0"/>
          <w:marRight w:val="0"/>
          <w:marTop w:val="0"/>
          <w:marBottom w:val="0"/>
          <w:divBdr>
            <w:top w:val="none" w:sz="0" w:space="0" w:color="auto"/>
            <w:left w:val="none" w:sz="0" w:space="0" w:color="auto"/>
            <w:bottom w:val="none" w:sz="0" w:space="0" w:color="auto"/>
            <w:right w:val="none" w:sz="0" w:space="0" w:color="auto"/>
          </w:divBdr>
          <w:divsChild>
            <w:div w:id="1000235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577183">
      <w:bodyDiv w:val="1"/>
      <w:marLeft w:val="0"/>
      <w:marRight w:val="0"/>
      <w:marTop w:val="0"/>
      <w:marBottom w:val="0"/>
      <w:divBdr>
        <w:top w:val="none" w:sz="0" w:space="0" w:color="auto"/>
        <w:left w:val="none" w:sz="0" w:space="0" w:color="auto"/>
        <w:bottom w:val="none" w:sz="0" w:space="0" w:color="auto"/>
        <w:right w:val="none" w:sz="0" w:space="0" w:color="auto"/>
      </w:divBdr>
    </w:div>
    <w:div w:id="1454127693">
      <w:bodyDiv w:val="1"/>
      <w:marLeft w:val="0"/>
      <w:marRight w:val="0"/>
      <w:marTop w:val="0"/>
      <w:marBottom w:val="0"/>
      <w:divBdr>
        <w:top w:val="none" w:sz="0" w:space="0" w:color="auto"/>
        <w:left w:val="none" w:sz="0" w:space="0" w:color="auto"/>
        <w:bottom w:val="none" w:sz="0" w:space="0" w:color="auto"/>
        <w:right w:val="none" w:sz="0" w:space="0" w:color="auto"/>
      </w:divBdr>
    </w:div>
    <w:div w:id="1463844559">
      <w:bodyDiv w:val="1"/>
      <w:marLeft w:val="0"/>
      <w:marRight w:val="0"/>
      <w:marTop w:val="0"/>
      <w:marBottom w:val="0"/>
      <w:divBdr>
        <w:top w:val="none" w:sz="0" w:space="0" w:color="auto"/>
        <w:left w:val="none" w:sz="0" w:space="0" w:color="auto"/>
        <w:bottom w:val="none" w:sz="0" w:space="0" w:color="auto"/>
        <w:right w:val="none" w:sz="0" w:space="0" w:color="auto"/>
      </w:divBdr>
    </w:div>
    <w:div w:id="1470712026">
      <w:bodyDiv w:val="1"/>
      <w:marLeft w:val="0"/>
      <w:marRight w:val="0"/>
      <w:marTop w:val="0"/>
      <w:marBottom w:val="0"/>
      <w:divBdr>
        <w:top w:val="none" w:sz="0" w:space="0" w:color="auto"/>
        <w:left w:val="none" w:sz="0" w:space="0" w:color="auto"/>
        <w:bottom w:val="none" w:sz="0" w:space="0" w:color="auto"/>
        <w:right w:val="none" w:sz="0" w:space="0" w:color="auto"/>
      </w:divBdr>
    </w:div>
    <w:div w:id="1510219457">
      <w:bodyDiv w:val="1"/>
      <w:marLeft w:val="0"/>
      <w:marRight w:val="0"/>
      <w:marTop w:val="0"/>
      <w:marBottom w:val="0"/>
      <w:divBdr>
        <w:top w:val="none" w:sz="0" w:space="0" w:color="auto"/>
        <w:left w:val="none" w:sz="0" w:space="0" w:color="auto"/>
        <w:bottom w:val="none" w:sz="0" w:space="0" w:color="auto"/>
        <w:right w:val="none" w:sz="0" w:space="0" w:color="auto"/>
      </w:divBdr>
    </w:div>
    <w:div w:id="1534608118">
      <w:bodyDiv w:val="1"/>
      <w:marLeft w:val="0"/>
      <w:marRight w:val="0"/>
      <w:marTop w:val="0"/>
      <w:marBottom w:val="0"/>
      <w:divBdr>
        <w:top w:val="none" w:sz="0" w:space="0" w:color="auto"/>
        <w:left w:val="none" w:sz="0" w:space="0" w:color="auto"/>
        <w:bottom w:val="none" w:sz="0" w:space="0" w:color="auto"/>
        <w:right w:val="none" w:sz="0" w:space="0" w:color="auto"/>
      </w:divBdr>
    </w:div>
    <w:div w:id="1554123968">
      <w:bodyDiv w:val="1"/>
      <w:marLeft w:val="0"/>
      <w:marRight w:val="0"/>
      <w:marTop w:val="0"/>
      <w:marBottom w:val="0"/>
      <w:divBdr>
        <w:top w:val="none" w:sz="0" w:space="0" w:color="auto"/>
        <w:left w:val="none" w:sz="0" w:space="0" w:color="auto"/>
        <w:bottom w:val="none" w:sz="0" w:space="0" w:color="auto"/>
        <w:right w:val="none" w:sz="0" w:space="0" w:color="auto"/>
      </w:divBdr>
    </w:div>
    <w:div w:id="1559785573">
      <w:bodyDiv w:val="1"/>
      <w:marLeft w:val="0"/>
      <w:marRight w:val="0"/>
      <w:marTop w:val="0"/>
      <w:marBottom w:val="0"/>
      <w:divBdr>
        <w:top w:val="none" w:sz="0" w:space="0" w:color="auto"/>
        <w:left w:val="none" w:sz="0" w:space="0" w:color="auto"/>
        <w:bottom w:val="none" w:sz="0" w:space="0" w:color="auto"/>
        <w:right w:val="none" w:sz="0" w:space="0" w:color="auto"/>
      </w:divBdr>
    </w:div>
    <w:div w:id="1573537915">
      <w:bodyDiv w:val="1"/>
      <w:marLeft w:val="0"/>
      <w:marRight w:val="0"/>
      <w:marTop w:val="0"/>
      <w:marBottom w:val="0"/>
      <w:divBdr>
        <w:top w:val="none" w:sz="0" w:space="0" w:color="auto"/>
        <w:left w:val="none" w:sz="0" w:space="0" w:color="auto"/>
        <w:bottom w:val="none" w:sz="0" w:space="0" w:color="auto"/>
        <w:right w:val="none" w:sz="0" w:space="0" w:color="auto"/>
      </w:divBdr>
    </w:div>
    <w:div w:id="1622571037">
      <w:bodyDiv w:val="1"/>
      <w:marLeft w:val="0"/>
      <w:marRight w:val="0"/>
      <w:marTop w:val="0"/>
      <w:marBottom w:val="0"/>
      <w:divBdr>
        <w:top w:val="none" w:sz="0" w:space="0" w:color="auto"/>
        <w:left w:val="none" w:sz="0" w:space="0" w:color="auto"/>
        <w:bottom w:val="none" w:sz="0" w:space="0" w:color="auto"/>
        <w:right w:val="none" w:sz="0" w:space="0" w:color="auto"/>
      </w:divBdr>
    </w:div>
    <w:div w:id="1768845617">
      <w:bodyDiv w:val="1"/>
      <w:marLeft w:val="0"/>
      <w:marRight w:val="0"/>
      <w:marTop w:val="0"/>
      <w:marBottom w:val="0"/>
      <w:divBdr>
        <w:top w:val="none" w:sz="0" w:space="0" w:color="auto"/>
        <w:left w:val="none" w:sz="0" w:space="0" w:color="auto"/>
        <w:bottom w:val="none" w:sz="0" w:space="0" w:color="auto"/>
        <w:right w:val="none" w:sz="0" w:space="0" w:color="auto"/>
      </w:divBdr>
    </w:div>
    <w:div w:id="1895772507">
      <w:bodyDiv w:val="1"/>
      <w:marLeft w:val="0"/>
      <w:marRight w:val="0"/>
      <w:marTop w:val="0"/>
      <w:marBottom w:val="0"/>
      <w:divBdr>
        <w:top w:val="none" w:sz="0" w:space="0" w:color="auto"/>
        <w:left w:val="none" w:sz="0" w:space="0" w:color="auto"/>
        <w:bottom w:val="none" w:sz="0" w:space="0" w:color="auto"/>
        <w:right w:val="none" w:sz="0" w:space="0" w:color="auto"/>
      </w:divBdr>
    </w:div>
    <w:div w:id="191157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google.pt/url?sa=i&amp;rct=j&amp;q=&amp;esrc=s&amp;source=images&amp;cd=&amp;cad=rja&amp;uact=8&amp;ved=2ahUKEwj9lI-zqMDdAhWHy4UKHbWyA7wQjRx6BAgBEAU&amp;url=https://www.nasa.gov/jpl/nasaforest-service-maps-aid-fire-recovery&amp;psig=AOvVaw0w9vtmZC2_H9RVw7rDRiCs&amp;ust=1537214412867643" TargetMode="External"/><Relationship Id="rId26" Type="http://schemas.openxmlformats.org/officeDocument/2006/relationships/image" Target="media/image7.png"/><Relationship Id="rId39" Type="http://schemas.openxmlformats.org/officeDocument/2006/relationships/image" Target="media/image16.png"/><Relationship Id="rId21" Type="http://schemas.openxmlformats.org/officeDocument/2006/relationships/image" Target="media/image4.jpeg"/><Relationship Id="rId34" Type="http://schemas.openxmlformats.org/officeDocument/2006/relationships/image" Target="media/image12.png"/><Relationship Id="rId42" Type="http://schemas.openxmlformats.org/officeDocument/2006/relationships/image" Target="media/image19.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http://naturlink.pt/ResourcesUser/Agricultura%20e%20Floresta/Ciclope7.jp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header" Target="header1.xm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3.xml"/><Relationship Id="rId23" Type="http://schemas.openxmlformats.org/officeDocument/2006/relationships/hyperlink" Target="https://www.google.pt/url?sa=i&amp;rct=j&amp;q=&amp;esrc=s&amp;source=images&amp;cd=&amp;cad=rja&amp;uact=8&amp;ved=2ahUKEwjo3-eM4dndAhWxzYUKHdCmBnYQjRx6BAgBEAU&amp;url=https://www.quora.com/What-is-the-key-difference-between-AI-machine-learning-and-deep-learning-What-are-some-real-life-examples&amp;psig=AOvVaw0aJlkZAcP4k3frHafKdVCB&amp;ust=1538088693175539" TargetMode="External"/><Relationship Id="rId28" Type="http://schemas.openxmlformats.org/officeDocument/2006/relationships/image" Target="media/image9.jpeg"/><Relationship Id="rId36"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1.jpeg"/><Relationship Id="rId44"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hyperlink" Target="https://snig.dgterritorio.gov.pt/rndg/srv/por/catalog.search" TargetMode="External"/><Relationship Id="rId43"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hyperlink" Target="https://www.google.pt/url?sa=i&amp;rct=j&amp;q=&amp;esrc=s&amp;source=images&amp;cd=&amp;cad=rja&amp;uact=8&amp;ved=2ahUKEwiX9puR3dndAhXnzIUKHWdADccQjRx6BAgBEAU&amp;url=http://blog.thinkwik.com/insights-of-the-machine-learning-and-the-deep-learning/&amp;psig=AOvVaw3a--dWQN-8ZUvC4CjgZE--&amp;ust=1538087561016201" TargetMode="External"/><Relationship Id="rId33" Type="http://schemas.openxmlformats.org/officeDocument/2006/relationships/footer" Target="footer6.xml"/><Relationship Id="rId38" Type="http://schemas.openxmlformats.org/officeDocument/2006/relationships/image" Target="media/image15.png"/><Relationship Id="rId46" Type="http://schemas.openxmlformats.org/officeDocument/2006/relationships/glossaryDocument" Target="glossary/document.xml"/><Relationship Id="rId20" Type="http://schemas.openxmlformats.org/officeDocument/2006/relationships/hyperlink" Target="https://www.google.pt/url?sa=i&amp;rct=j&amp;q=&amp;esrc=s&amp;source=images&amp;cd=&amp;cad=rja&amp;uact=8&amp;ved=2ahUKEwiU75uLqMDdAhWpyIUKHYoZBoUQjRx6BAgBEAU&amp;url=https://phys.org/news/2015-04-nasaforest-aid-recovery.html&amp;psig=AOvVaw0w9vtmZC2_H9RVw7rDRiCs&amp;ust=1537214412867643" TargetMode="External"/><Relationship Id="rId41" Type="http://schemas.openxmlformats.org/officeDocument/2006/relationships/image" Target="media/image1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ral"/>
          <w:gallery w:val="placeholder"/>
        </w:category>
        <w:types>
          <w:type w:val="bbPlcHdr"/>
        </w:types>
        <w:behaviors>
          <w:behavior w:val="content"/>
        </w:behaviors>
        <w:guid w:val="{D5311B10-DC1A-48ED-B279-3D24A9706BB8}"/>
      </w:docPartPr>
      <w:docPartBody>
        <w:p w:rsidR="00FF2210" w:rsidRDefault="00FF2210">
          <w:r w:rsidRPr="007569E6">
            <w:rPr>
              <w:rStyle w:val="PlaceholderText"/>
            </w:rPr>
            <w:t>Clique ou toque aqui para introduzir texto.</w:t>
          </w:r>
        </w:p>
      </w:docPartBody>
    </w:docPart>
    <w:docPart>
      <w:docPartPr>
        <w:name w:val="DefaultPlaceholder_-1854013437"/>
        <w:category>
          <w:name w:val="Geral"/>
          <w:gallery w:val="placeholder"/>
        </w:category>
        <w:types>
          <w:type w:val="bbPlcHdr"/>
        </w:types>
        <w:behaviors>
          <w:behavior w:val="content"/>
        </w:behaviors>
        <w:guid w:val="{6E87F3B9-96CB-44E7-A229-D43DFEF82CA3}"/>
      </w:docPartPr>
      <w:docPartBody>
        <w:p w:rsidR="00FF2210" w:rsidRDefault="00FF2210">
          <w:r w:rsidRPr="007569E6">
            <w:rPr>
              <w:rStyle w:val="PlaceholderText"/>
            </w:rPr>
            <w:t>Clique ou toque para introduzir uma data.</w:t>
          </w:r>
        </w:p>
      </w:docPartBody>
    </w:docPart>
    <w:docPart>
      <w:docPartPr>
        <w:name w:val="F7BC73B9446B47C6AF69187ACFDCE166"/>
        <w:category>
          <w:name w:val="Geral"/>
          <w:gallery w:val="placeholder"/>
        </w:category>
        <w:types>
          <w:type w:val="bbPlcHdr"/>
        </w:types>
        <w:behaviors>
          <w:behavior w:val="content"/>
        </w:behaviors>
        <w:guid w:val="{7C0F7DFA-C6E4-4E32-A7CB-1E9CC7B991BF}"/>
      </w:docPartPr>
      <w:docPartBody>
        <w:p w:rsidR="00FF2210" w:rsidRDefault="009F5265" w:rsidP="009F5265">
          <w:pPr>
            <w:pStyle w:val="F7BC73B9446B47C6AF69187ACFDCE16623"/>
          </w:pPr>
          <w:r w:rsidRPr="0072215A">
            <w:rPr>
              <w:rStyle w:val="PlaceholderText"/>
              <w:color w:val="7F7F7F" w:themeColor="text1" w:themeTint="80"/>
            </w:rPr>
            <w:t>Nome completo do mestrando (OBRIGATÓRIO)</w:t>
          </w:r>
        </w:p>
      </w:docPartBody>
    </w:docPart>
    <w:docPart>
      <w:docPartPr>
        <w:name w:val="6DF02E02C7024CE29593E466669178CE"/>
        <w:category>
          <w:name w:val="Geral"/>
          <w:gallery w:val="placeholder"/>
        </w:category>
        <w:types>
          <w:type w:val="bbPlcHdr"/>
        </w:types>
        <w:behaviors>
          <w:behavior w:val="content"/>
        </w:behaviors>
        <w:guid w:val="{051F8334-C581-40C2-B6CF-D8028F8B395A}"/>
      </w:docPartPr>
      <w:docPartBody>
        <w:p w:rsidR="00FF2210" w:rsidRDefault="009F5265" w:rsidP="009F5265">
          <w:pPr>
            <w:pStyle w:val="6DF02E02C7024CE29593E466669178CE23"/>
          </w:pPr>
          <w:r w:rsidRPr="0072215A">
            <w:rPr>
              <w:rStyle w:val="PlaceholderText"/>
              <w:color w:val="808080" w:themeColor="background1" w:themeShade="80"/>
            </w:rPr>
            <w:t>Endereço Eletrónico (OPCIONAL)</w:t>
          </w:r>
        </w:p>
      </w:docPartBody>
    </w:docPart>
    <w:docPart>
      <w:docPartPr>
        <w:name w:val="F38F014E7F3A461CA54319F883CC43D1"/>
        <w:category>
          <w:name w:val="Geral"/>
          <w:gallery w:val="placeholder"/>
        </w:category>
        <w:types>
          <w:type w:val="bbPlcHdr"/>
        </w:types>
        <w:behaviors>
          <w:behavior w:val="content"/>
        </w:behaviors>
        <w:guid w:val="{0577AC60-4D1E-46A8-B1B2-709EFEE6ADC0}"/>
      </w:docPartPr>
      <w:docPartBody>
        <w:p w:rsidR="00FF2210" w:rsidRDefault="009F5265" w:rsidP="009F5265">
          <w:pPr>
            <w:pStyle w:val="F38F014E7F3A461CA54319F883CC43D123"/>
          </w:pPr>
          <w:r w:rsidRPr="0072215A">
            <w:rPr>
              <w:rStyle w:val="PlaceholderText"/>
              <w:color w:val="808080" w:themeColor="background1" w:themeShade="80"/>
            </w:rPr>
            <w:t>Título do Tema (OBRIGATÓRIO)</w:t>
          </w:r>
        </w:p>
      </w:docPartBody>
    </w:docPart>
    <w:docPart>
      <w:docPartPr>
        <w:name w:val="9D8AA2DA197C4CCAA2770152AC6B839E"/>
        <w:category>
          <w:name w:val="Geral"/>
          <w:gallery w:val="placeholder"/>
        </w:category>
        <w:types>
          <w:type w:val="bbPlcHdr"/>
        </w:types>
        <w:behaviors>
          <w:behavior w:val="content"/>
        </w:behaviors>
        <w:guid w:val="{F0D9A011-F635-4200-BF3A-F54FDCD613A4}"/>
      </w:docPartPr>
      <w:docPartBody>
        <w:p w:rsidR="00FF2210" w:rsidRDefault="009F5265" w:rsidP="009F5265">
          <w:pPr>
            <w:pStyle w:val="9D8AA2DA197C4CCAA2770152AC6B839E18"/>
          </w:pPr>
          <w:r w:rsidRPr="00243591">
            <w:rPr>
              <w:rStyle w:val="PlaceholderText"/>
              <w:color w:val="808080" w:themeColor="background1" w:themeShade="80"/>
            </w:rPr>
            <w:t>Nome do Orientador (OBRIGATÓRIO)</w:t>
          </w:r>
        </w:p>
      </w:docPartBody>
    </w:docPart>
    <w:docPart>
      <w:docPartPr>
        <w:name w:val="F0D923B61B9443289EF9818057377D92"/>
        <w:category>
          <w:name w:val="Geral"/>
          <w:gallery w:val="placeholder"/>
        </w:category>
        <w:types>
          <w:type w:val="bbPlcHdr"/>
        </w:types>
        <w:behaviors>
          <w:behavior w:val="content"/>
        </w:behaviors>
        <w:guid w:val="{97B90499-1C41-4A15-9197-37A25D95E262}"/>
      </w:docPartPr>
      <w:docPartBody>
        <w:p w:rsidR="00FF2210" w:rsidRDefault="009F5265" w:rsidP="009F5265">
          <w:pPr>
            <w:pStyle w:val="F0D923B61B9443289EF9818057377D9218"/>
          </w:pPr>
          <w:r w:rsidRPr="00243591">
            <w:rPr>
              <w:rStyle w:val="PlaceholderText"/>
              <w:color w:val="808080" w:themeColor="background1" w:themeShade="80"/>
            </w:rPr>
            <w:t>Nome do Coorientador (</w:t>
          </w:r>
          <w:r>
            <w:rPr>
              <w:rStyle w:val="PlaceholderText"/>
              <w:color w:val="808080" w:themeColor="background1" w:themeShade="80"/>
            </w:rPr>
            <w:t>SE APLICÁVEL</w:t>
          </w:r>
          <w:r w:rsidRPr="00243591">
            <w:rPr>
              <w:rStyle w:val="PlaceholderText"/>
              <w:color w:val="808080" w:themeColor="background1" w:themeShade="80"/>
            </w:rPr>
            <w:t>)</w:t>
          </w:r>
        </w:p>
      </w:docPartBody>
    </w:docPart>
    <w:docPart>
      <w:docPartPr>
        <w:name w:val="7872ECC2E2344039A64BB0E1EC503F3E"/>
        <w:category>
          <w:name w:val="Geral"/>
          <w:gallery w:val="placeholder"/>
        </w:category>
        <w:types>
          <w:type w:val="bbPlcHdr"/>
        </w:types>
        <w:behaviors>
          <w:behavior w:val="content"/>
        </w:behaviors>
        <w:guid w:val="{68C34435-24D3-42EB-95CA-AF83C0CD4E3D}"/>
      </w:docPartPr>
      <w:docPartBody>
        <w:p w:rsidR="00FF2210" w:rsidRDefault="009F5265" w:rsidP="009F5265">
          <w:pPr>
            <w:pStyle w:val="7872ECC2E2344039A64BB0E1EC503F3E18"/>
          </w:pPr>
          <w:r>
            <w:rPr>
              <w:rStyle w:val="PlaceholderText"/>
            </w:rPr>
            <w:t>mês, ano</w:t>
          </w:r>
        </w:p>
      </w:docPartBody>
    </w:docPart>
    <w:docPart>
      <w:docPartPr>
        <w:name w:val="55FCEA8690614DC8A442BE9A214B41B1"/>
        <w:category>
          <w:name w:val="Geral"/>
          <w:gallery w:val="placeholder"/>
        </w:category>
        <w:types>
          <w:type w:val="bbPlcHdr"/>
        </w:types>
        <w:behaviors>
          <w:behavior w:val="content"/>
        </w:behaviors>
        <w:guid w:val="{CE06EC09-267C-4D19-89E9-E4C21F43743B}"/>
      </w:docPartPr>
      <w:docPartBody>
        <w:p w:rsidR="00FF2210" w:rsidRDefault="009F5265" w:rsidP="009F5265">
          <w:pPr>
            <w:pStyle w:val="55FCEA8690614DC8A442BE9A214B41B117"/>
          </w:pPr>
          <w:r>
            <w:rPr>
              <w:rStyle w:val="PlaceholderText"/>
            </w:rPr>
            <w:t>Nome do Mestrado</w:t>
          </w:r>
          <w:r w:rsidRPr="007569E6">
            <w:rPr>
              <w:rStyle w:val="PlaceholderText"/>
            </w:rPr>
            <w:t>.</w:t>
          </w:r>
        </w:p>
      </w:docPartBody>
    </w:docPart>
    <w:docPart>
      <w:docPartPr>
        <w:name w:val="C39E94C595B14F6C9BEED7CEFC543D66"/>
        <w:category>
          <w:name w:val="Geral"/>
          <w:gallery w:val="placeholder"/>
        </w:category>
        <w:types>
          <w:type w:val="bbPlcHdr"/>
        </w:types>
        <w:behaviors>
          <w:behavior w:val="content"/>
        </w:behaviors>
        <w:guid w:val="{285A9EF0-656A-4319-AD51-FB1CFEB315C8}"/>
      </w:docPartPr>
      <w:docPartBody>
        <w:p w:rsidR="002C3D8B" w:rsidRDefault="009F5265" w:rsidP="009F5265">
          <w:pPr>
            <w:pStyle w:val="C39E94C595B14F6C9BEED7CEFC543D66"/>
          </w:pPr>
          <w:r>
            <w:rPr>
              <w:rStyle w:val="TtulodeCapaefolhaderosto-IPCACarter"/>
            </w:rPr>
            <w:t>Título do Tema</w:t>
          </w:r>
        </w:p>
      </w:docPartBody>
    </w:docPart>
    <w:docPart>
      <w:docPartPr>
        <w:name w:val="6864FD6351EB4A0084D79BB1607AA4BD"/>
        <w:category>
          <w:name w:val="Geral"/>
          <w:gallery w:val="placeholder"/>
        </w:category>
        <w:types>
          <w:type w:val="bbPlcHdr"/>
        </w:types>
        <w:behaviors>
          <w:behavior w:val="content"/>
        </w:behaviors>
        <w:guid w:val="{18B8E120-E434-43A0-B19F-D81D06DFAEA8}"/>
      </w:docPartPr>
      <w:docPartBody>
        <w:p w:rsidR="002C3D8B" w:rsidRDefault="009F5265" w:rsidP="009F5265">
          <w:pPr>
            <w:pStyle w:val="6864FD6351EB4A0084D79BB1607AA4BD"/>
          </w:pPr>
          <w:r>
            <w:rPr>
              <w:rStyle w:val="PlaceholderText"/>
            </w:rPr>
            <w:t>SubTítulo do Tema (se aplicável)</w:t>
          </w:r>
        </w:p>
      </w:docPartBody>
    </w:docPart>
    <w:docPart>
      <w:docPartPr>
        <w:name w:val="CD67A26438904FF59C978F7436661842"/>
        <w:category>
          <w:name w:val="Geral"/>
          <w:gallery w:val="placeholder"/>
        </w:category>
        <w:types>
          <w:type w:val="bbPlcHdr"/>
        </w:types>
        <w:behaviors>
          <w:behavior w:val="content"/>
        </w:behaviors>
        <w:guid w:val="{8A80F1B2-6F91-49A9-9942-F6F9E12F19BE}"/>
      </w:docPartPr>
      <w:docPartBody>
        <w:p w:rsidR="002C3D8B" w:rsidRDefault="009F5265" w:rsidP="009F5265">
          <w:pPr>
            <w:pStyle w:val="CD67A26438904FF59C978F7436661842"/>
          </w:pPr>
          <w:r>
            <w:rPr>
              <w:rStyle w:val="PlaceholderText"/>
            </w:rPr>
            <w:t>Nome completo do mestrando</w:t>
          </w:r>
        </w:p>
      </w:docPartBody>
    </w:docPart>
    <w:docPart>
      <w:docPartPr>
        <w:name w:val="C82E6FE4622C415F9C30180F293CCAAA"/>
        <w:category>
          <w:name w:val="Geral"/>
          <w:gallery w:val="placeholder"/>
        </w:category>
        <w:types>
          <w:type w:val="bbPlcHdr"/>
        </w:types>
        <w:behaviors>
          <w:behavior w:val="content"/>
        </w:behaviors>
        <w:guid w:val="{993EA086-DB02-4D55-A900-F536D8D30BD3}"/>
      </w:docPartPr>
      <w:docPartBody>
        <w:p w:rsidR="002C3D8B" w:rsidRDefault="009F5265" w:rsidP="009F5265">
          <w:pPr>
            <w:pStyle w:val="C82E6FE4622C415F9C30180F293CCAAA"/>
          </w:pPr>
          <w:r w:rsidRPr="007569E6">
            <w:rPr>
              <w:rStyle w:val="PlaceholderText"/>
            </w:rPr>
            <w:t>Clique ou toque aqui para introduzir texto.</w:t>
          </w:r>
        </w:p>
      </w:docPartBody>
    </w:docPart>
    <w:docPart>
      <w:docPartPr>
        <w:name w:val="F1B025CB5CFD46CD81EB5C6456319479"/>
        <w:category>
          <w:name w:val="Geral"/>
          <w:gallery w:val="placeholder"/>
        </w:category>
        <w:types>
          <w:type w:val="bbPlcHdr"/>
        </w:types>
        <w:behaviors>
          <w:behavior w:val="content"/>
        </w:behaviors>
        <w:guid w:val="{00F3FF49-25C2-48BC-AB41-B2AB6384C0FC}"/>
      </w:docPartPr>
      <w:docPartBody>
        <w:p w:rsidR="002C3D8B" w:rsidRDefault="009F5265" w:rsidP="009F5265">
          <w:pPr>
            <w:pStyle w:val="F1B025CB5CFD46CD81EB5C6456319479"/>
          </w:pPr>
          <w:r w:rsidRPr="007569E6">
            <w:rPr>
              <w:rStyle w:val="PlaceholderText"/>
            </w:rPr>
            <w:t>Escolha um item.</w:t>
          </w:r>
        </w:p>
      </w:docPartBody>
    </w:docPart>
    <w:docPart>
      <w:docPartPr>
        <w:name w:val="ADB79AC7ECDB479FB81ADEDCD1A73284"/>
        <w:category>
          <w:name w:val="Geral"/>
          <w:gallery w:val="placeholder"/>
        </w:category>
        <w:types>
          <w:type w:val="bbPlcHdr"/>
        </w:types>
        <w:behaviors>
          <w:behavior w:val="content"/>
        </w:behaviors>
        <w:guid w:val="{9F03300B-1C44-4AF9-AEDC-CED04E589200}"/>
      </w:docPartPr>
      <w:docPartBody>
        <w:p w:rsidR="002C3D8B" w:rsidRDefault="009F5265" w:rsidP="009F5265">
          <w:pPr>
            <w:pStyle w:val="ADB79AC7ECDB479FB81ADEDCD1A73284"/>
          </w:pPr>
          <w:r w:rsidRPr="007569E6">
            <w:rPr>
              <w:rStyle w:val="PlaceholderText"/>
            </w:rPr>
            <w:t>Clique ou toque para introduzir uma data.</w:t>
          </w:r>
        </w:p>
      </w:docPartBody>
    </w:docPart>
    <w:docPart>
      <w:docPartPr>
        <w:name w:val="5662218647BD4B47842EE1AB889D0C8D"/>
        <w:category>
          <w:name w:val="Geral"/>
          <w:gallery w:val="placeholder"/>
        </w:category>
        <w:types>
          <w:type w:val="bbPlcHdr"/>
        </w:types>
        <w:behaviors>
          <w:behavior w:val="content"/>
        </w:behaviors>
        <w:guid w:val="{33B6F992-E589-4B96-AE99-3B330E447A70}"/>
      </w:docPartPr>
      <w:docPartBody>
        <w:p w:rsidR="002C3D8B" w:rsidRDefault="009F5265" w:rsidP="009F5265">
          <w:pPr>
            <w:pStyle w:val="5662218647BD4B47842EE1AB889D0C8D"/>
          </w:pPr>
          <w:r>
            <w:rPr>
              <w:rStyle w:val="TtulodeCapaefolhaderosto-IPCACarter"/>
            </w:rPr>
            <w:t>Título do Tema</w:t>
          </w:r>
        </w:p>
      </w:docPartBody>
    </w:docPart>
    <w:docPart>
      <w:docPartPr>
        <w:name w:val="158D14CBF1754430A4F9F394C959D400"/>
        <w:category>
          <w:name w:val="Geral"/>
          <w:gallery w:val="placeholder"/>
        </w:category>
        <w:types>
          <w:type w:val="bbPlcHdr"/>
        </w:types>
        <w:behaviors>
          <w:behavior w:val="content"/>
        </w:behaviors>
        <w:guid w:val="{AB35624B-6AD2-4B73-ADAE-5541DBB3ADFC}"/>
      </w:docPartPr>
      <w:docPartBody>
        <w:p w:rsidR="002C3D8B" w:rsidRDefault="009F5265" w:rsidP="009F5265">
          <w:pPr>
            <w:pStyle w:val="158D14CBF1754430A4F9F394C959D400"/>
          </w:pPr>
          <w:r>
            <w:rPr>
              <w:rStyle w:val="PlaceholderText"/>
            </w:rPr>
            <w:t>SubTítulo do Tema (se aplicável)</w:t>
          </w:r>
        </w:p>
      </w:docPartBody>
    </w:docPart>
    <w:docPart>
      <w:docPartPr>
        <w:name w:val="9742A2AF5A604481914C51C74932A3A8"/>
        <w:category>
          <w:name w:val="Geral"/>
          <w:gallery w:val="placeholder"/>
        </w:category>
        <w:types>
          <w:type w:val="bbPlcHdr"/>
        </w:types>
        <w:behaviors>
          <w:behavior w:val="content"/>
        </w:behaviors>
        <w:guid w:val="{715DE582-1B01-4C68-99CB-A4BF59BCF6F5}"/>
      </w:docPartPr>
      <w:docPartBody>
        <w:p w:rsidR="002C3D8B" w:rsidRDefault="009F5265" w:rsidP="009F5265">
          <w:pPr>
            <w:pStyle w:val="9742A2AF5A604481914C51C74932A3A8"/>
          </w:pPr>
          <w:r>
            <w:rPr>
              <w:rStyle w:val="PlaceholderText"/>
            </w:rPr>
            <w:t>Nome completo do mestrando</w:t>
          </w:r>
        </w:p>
      </w:docPartBody>
    </w:docPart>
    <w:docPart>
      <w:docPartPr>
        <w:name w:val="846990AA3343416C815E51DB38D72EF6"/>
        <w:category>
          <w:name w:val="Geral"/>
          <w:gallery w:val="placeholder"/>
        </w:category>
        <w:types>
          <w:type w:val="bbPlcHdr"/>
        </w:types>
        <w:behaviors>
          <w:behavior w:val="content"/>
        </w:behaviors>
        <w:guid w:val="{E6F5EE5D-E7B0-4501-8716-6D99E0A287B2}"/>
      </w:docPartPr>
      <w:docPartBody>
        <w:p w:rsidR="002C3D8B" w:rsidRDefault="009F5265" w:rsidP="009F5265">
          <w:pPr>
            <w:pStyle w:val="846990AA3343416C815E51DB38D72EF6"/>
          </w:pPr>
          <w:r w:rsidRPr="007569E6">
            <w:rPr>
              <w:rStyle w:val="PlaceholderText"/>
            </w:rPr>
            <w:t>Clique ou toque aqui para introduzir texto.</w:t>
          </w:r>
        </w:p>
      </w:docPartBody>
    </w:docPart>
    <w:docPart>
      <w:docPartPr>
        <w:name w:val="B54827F4DC3F42E2B684EACDE62C0493"/>
        <w:category>
          <w:name w:val="Geral"/>
          <w:gallery w:val="placeholder"/>
        </w:category>
        <w:types>
          <w:type w:val="bbPlcHdr"/>
        </w:types>
        <w:behaviors>
          <w:behavior w:val="content"/>
        </w:behaviors>
        <w:guid w:val="{24C5F627-A90E-4BAB-B9F6-A5D8CA948A27}"/>
      </w:docPartPr>
      <w:docPartBody>
        <w:p w:rsidR="002C3D8B" w:rsidRDefault="009F5265" w:rsidP="009F5265">
          <w:pPr>
            <w:pStyle w:val="B54827F4DC3F42E2B684EACDE62C0493"/>
          </w:pPr>
          <w:r w:rsidRPr="007569E6">
            <w:rPr>
              <w:rStyle w:val="PlaceholderText"/>
            </w:rPr>
            <w:t>Escolha um item.</w:t>
          </w:r>
        </w:p>
      </w:docPartBody>
    </w:docPart>
    <w:docPart>
      <w:docPartPr>
        <w:name w:val="D3F1DA8C343040DDA40F360932421ABB"/>
        <w:category>
          <w:name w:val="Geral"/>
          <w:gallery w:val="placeholder"/>
        </w:category>
        <w:types>
          <w:type w:val="bbPlcHdr"/>
        </w:types>
        <w:behaviors>
          <w:behavior w:val="content"/>
        </w:behaviors>
        <w:guid w:val="{06EA5EBC-D628-42B5-96DB-73BF833CA0F5}"/>
      </w:docPartPr>
      <w:docPartBody>
        <w:p w:rsidR="002C3D8B" w:rsidRDefault="009F5265" w:rsidP="009F5265">
          <w:pPr>
            <w:pStyle w:val="D3F1DA8C343040DDA40F360932421ABB"/>
          </w:pPr>
          <w:r w:rsidRPr="007569E6">
            <w:rPr>
              <w:rStyle w:val="PlaceholderText"/>
            </w:rPr>
            <w:t>Clique ou toque para introduzir uma dat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Cabeçalho CS)">
    <w:altName w:val="Times New Roman"/>
    <w:charset w:val="00"/>
    <w:family w:val="roman"/>
    <w:pitch w:val="variable"/>
    <w:sig w:usb0="E0002AE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210"/>
    <w:rsid w:val="000524FF"/>
    <w:rsid w:val="000A3C2F"/>
    <w:rsid w:val="002C3D8B"/>
    <w:rsid w:val="002D05CC"/>
    <w:rsid w:val="00315346"/>
    <w:rsid w:val="0047229A"/>
    <w:rsid w:val="00554240"/>
    <w:rsid w:val="0060556F"/>
    <w:rsid w:val="00963A75"/>
    <w:rsid w:val="009F5265"/>
    <w:rsid w:val="00E14228"/>
    <w:rsid w:val="00E31FFA"/>
    <w:rsid w:val="00FC5DAE"/>
    <w:rsid w:val="00FF221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pt-PT"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F5265"/>
    <w:rPr>
      <w:color w:val="808080"/>
    </w:rPr>
  </w:style>
  <w:style w:type="paragraph" w:customStyle="1" w:styleId="9353382BFF29483AB56962C201FED0E2">
    <w:name w:val="9353382BFF29483AB56962C201FED0E2"/>
    <w:rsid w:val="00FF2210"/>
  </w:style>
  <w:style w:type="paragraph" w:customStyle="1" w:styleId="127DAB84F1224850A1121A5726DE07E4">
    <w:name w:val="127DAB84F1224850A1121A5726DE07E4"/>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AFD722C95970430C9C25B2646E737010">
    <w:name w:val="AFD722C95970430C9C25B2646E737010"/>
    <w:rsid w:val="00FF2210"/>
  </w:style>
  <w:style w:type="paragraph" w:customStyle="1" w:styleId="800CF5BE091F4437A7E37A6BD014A3E9">
    <w:name w:val="800CF5BE091F4437A7E37A6BD014A3E9"/>
    <w:rsid w:val="00FF2210"/>
  </w:style>
  <w:style w:type="paragraph" w:customStyle="1" w:styleId="127DAB84F1224850A1121A5726DE07E41">
    <w:name w:val="127DAB84F1224850A1121A5726DE07E41"/>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127DAB84F1224850A1121A5726DE07E42">
    <w:name w:val="127DAB84F1224850A1121A5726DE07E42"/>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127DAB84F1224850A1121A5726DE07E43">
    <w:name w:val="127DAB84F1224850A1121A5726DE07E43"/>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127DAB84F1224850A1121A5726DE07E44">
    <w:name w:val="127DAB84F1224850A1121A5726DE07E44"/>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TtulodeCapaefolhaderosto-IPCA">
    <w:name w:val="Título de Capa e folha de rosto- IPCA"/>
    <w:basedOn w:val="Normal"/>
    <w:link w:val="TtulodeCapaefolhaderosto-IPCACarter"/>
    <w:uiPriority w:val="1"/>
    <w:qFormat/>
    <w:rsid w:val="009F5265"/>
    <w:pPr>
      <w:tabs>
        <w:tab w:val="left" w:pos="3740"/>
        <w:tab w:val="left" w:pos="4253"/>
      </w:tabs>
      <w:spacing w:after="0" w:line="360" w:lineRule="exact"/>
    </w:pPr>
    <w:rPr>
      <w:rFonts w:ascii="Lucida Sans Unicode" w:eastAsiaTheme="minorHAnsi" w:hAnsi="Lucida Sans Unicode" w:cs="Lucida Sans Unicode"/>
      <w:b/>
      <w:caps/>
      <w:sz w:val="28"/>
      <w:szCs w:val="28"/>
      <w:lang w:eastAsia="en-US"/>
    </w:rPr>
  </w:style>
  <w:style w:type="character" w:customStyle="1" w:styleId="TtulodeCapaefolhaderosto-IPCACarter">
    <w:name w:val="Título de Capa e folha de rosto- IPCA Caráter"/>
    <w:basedOn w:val="DefaultParagraphFont"/>
    <w:link w:val="TtulodeCapaefolhaderosto-IPCA"/>
    <w:uiPriority w:val="1"/>
    <w:rsid w:val="009F5265"/>
    <w:rPr>
      <w:rFonts w:ascii="Lucida Sans Unicode" w:eastAsiaTheme="minorHAnsi" w:hAnsi="Lucida Sans Unicode" w:cs="Lucida Sans Unicode"/>
      <w:b/>
      <w:caps/>
      <w:sz w:val="28"/>
      <w:szCs w:val="28"/>
      <w:lang w:eastAsia="en-US"/>
    </w:rPr>
  </w:style>
  <w:style w:type="paragraph" w:customStyle="1" w:styleId="491602FC3FFB4182B1BC6A01A52ACA11">
    <w:name w:val="491602FC3FFB4182B1BC6A01A52ACA11"/>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491602FC3FFB4182B1BC6A01A52ACA111">
    <w:name w:val="491602FC3FFB4182B1BC6A01A52ACA111"/>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491602FC3FFB4182B1BC6A01A52ACA112">
    <w:name w:val="491602FC3FFB4182B1BC6A01A52ACA112"/>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491602FC3FFB4182B1BC6A01A52ACA113">
    <w:name w:val="491602FC3FFB4182B1BC6A01A52ACA113"/>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491602FC3FFB4182B1BC6A01A52ACA114">
    <w:name w:val="491602FC3FFB4182B1BC6A01A52ACA114"/>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491602FC3FFB4182B1BC6A01A52ACA115">
    <w:name w:val="491602FC3FFB4182B1BC6A01A52ACA115"/>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491602FC3FFB4182B1BC6A01A52ACA116">
    <w:name w:val="491602FC3FFB4182B1BC6A01A52ACA116"/>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81B72C1A31D74157BBE1EC717B4EB825">
    <w:name w:val="81B72C1A31D74157BBE1EC717B4EB825"/>
    <w:rsid w:val="00FF2210"/>
    <w:pPr>
      <w:spacing w:after="0" w:line="348" w:lineRule="auto"/>
      <w:ind w:firstLine="340"/>
      <w:jc w:val="both"/>
    </w:pPr>
    <w:rPr>
      <w:rFonts w:ascii="Times New Roman" w:eastAsiaTheme="minorHAnsi" w:hAnsi="Times New Roman" w:cs="Times New Roman"/>
      <w:sz w:val="20"/>
      <w:szCs w:val="24"/>
      <w:lang w:eastAsia="en-US"/>
    </w:rPr>
  </w:style>
  <w:style w:type="paragraph" w:customStyle="1" w:styleId="E2FDDAD51CEB40E1A4C6D9D6F7566766">
    <w:name w:val="E2FDDAD51CEB40E1A4C6D9D6F7566766"/>
    <w:rsid w:val="00FF2210"/>
  </w:style>
  <w:style w:type="paragraph" w:customStyle="1" w:styleId="05E28B3050A542C3B1C74E3E98664ACA">
    <w:name w:val="05E28B3050A542C3B1C74E3E98664ACA"/>
    <w:rsid w:val="00FF2210"/>
  </w:style>
  <w:style w:type="paragraph" w:customStyle="1" w:styleId="339884D22EA746F0A13872D3EC701A98">
    <w:name w:val="339884D22EA746F0A13872D3EC701A98"/>
    <w:rsid w:val="00FF2210"/>
  </w:style>
  <w:style w:type="paragraph" w:customStyle="1" w:styleId="CC724E79CB1E462BB8DBED0E98C37780">
    <w:name w:val="CC724E79CB1E462BB8DBED0E98C37780"/>
    <w:rsid w:val="00FF2210"/>
  </w:style>
  <w:style w:type="paragraph" w:customStyle="1" w:styleId="431CDF0CEAF44B879CECB280182004B8">
    <w:name w:val="431CDF0CEAF44B879CECB280182004B8"/>
    <w:rsid w:val="00FF2210"/>
  </w:style>
  <w:style w:type="paragraph" w:customStyle="1" w:styleId="60CA5BEA29C841209753A0903597F50D">
    <w:name w:val="60CA5BEA29C841209753A0903597F50D"/>
    <w:rsid w:val="00FF2210"/>
  </w:style>
  <w:style w:type="paragraph" w:customStyle="1" w:styleId="15ADC6BB80094C2D830862CC11D2C93B">
    <w:name w:val="15ADC6BB80094C2D830862CC11D2C93B"/>
    <w:rsid w:val="00FF2210"/>
  </w:style>
  <w:style w:type="paragraph" w:customStyle="1" w:styleId="25B85B1761114A219E69A66DE429D53B">
    <w:name w:val="25B85B1761114A219E69A66DE429D53B"/>
    <w:rsid w:val="00FF2210"/>
  </w:style>
  <w:style w:type="paragraph" w:customStyle="1" w:styleId="C7FE642A340B412B906D2EC0BD9FEE37">
    <w:name w:val="C7FE642A340B412B906D2EC0BD9FEE37"/>
    <w:rsid w:val="00FF2210"/>
  </w:style>
  <w:style w:type="paragraph" w:customStyle="1" w:styleId="4FD57F2E4C0040098C73C035CCFF5F65">
    <w:name w:val="4FD57F2E4C0040098C73C035CCFF5F65"/>
    <w:rsid w:val="00FF2210"/>
  </w:style>
  <w:style w:type="paragraph" w:customStyle="1" w:styleId="F7BC73B9446B47C6AF69187ACFDCE166">
    <w:name w:val="F7BC73B9446B47C6AF69187ACFDCE16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
    <w:name w:val="6DF02E02C7024CE29593E466669178CE"/>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
    <w:name w:val="F38F014E7F3A461CA54319F883CC43D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
    <w:name w:val="F7BC73B9446B47C6AF69187ACFDCE166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
    <w:name w:val="6DF02E02C7024CE29593E466669178CE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
    <w:name w:val="F38F014E7F3A461CA54319F883CC43D1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2">
    <w:name w:val="F7BC73B9446B47C6AF69187ACFDCE166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2">
    <w:name w:val="6DF02E02C7024CE29593E466669178CE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2">
    <w:name w:val="F38F014E7F3A461CA54319F883CC43D1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3">
    <w:name w:val="F7BC73B9446B47C6AF69187ACFDCE166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3">
    <w:name w:val="6DF02E02C7024CE29593E466669178CE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3">
    <w:name w:val="F38F014E7F3A461CA54319F883CC43D1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4">
    <w:name w:val="F7BC73B9446B47C6AF69187ACFDCE166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4">
    <w:name w:val="6DF02E02C7024CE29593E466669178CE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4">
    <w:name w:val="F38F014E7F3A461CA54319F883CC43D1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5">
    <w:name w:val="F7BC73B9446B47C6AF69187ACFDCE166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5">
    <w:name w:val="6DF02E02C7024CE29593E466669178CE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5">
    <w:name w:val="F38F014E7F3A461CA54319F883CC43D1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
    <w:name w:val="9D8AA2DA197C4CCAA2770152AC6B839E"/>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
    <w:name w:val="F0D923B61B9443289EF9818057377D9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
    <w:name w:val="7872ECC2E2344039A64BB0E1EC503F3E"/>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6">
    <w:name w:val="F7BC73B9446B47C6AF69187ACFDCE166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6">
    <w:name w:val="6DF02E02C7024CE29593E466669178CE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6">
    <w:name w:val="F38F014E7F3A461CA54319F883CC43D1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
    <w:name w:val="9D8AA2DA197C4CCAA2770152AC6B839E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
    <w:name w:val="F0D923B61B9443289EF9818057377D92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
    <w:name w:val="7872ECC2E2344039A64BB0E1EC503F3E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
    <w:name w:val="55FCEA8690614DC8A442BE9A214B41B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7">
    <w:name w:val="F7BC73B9446B47C6AF69187ACFDCE166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7">
    <w:name w:val="6DF02E02C7024CE29593E466669178CE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7">
    <w:name w:val="F38F014E7F3A461CA54319F883CC43D1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2">
    <w:name w:val="9D8AA2DA197C4CCAA2770152AC6B839E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2">
    <w:name w:val="F0D923B61B9443289EF9818057377D92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2">
    <w:name w:val="7872ECC2E2344039A64BB0E1EC503F3E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1">
    <w:name w:val="55FCEA8690614DC8A442BE9A214B41B1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8">
    <w:name w:val="F7BC73B9446B47C6AF69187ACFDCE1668"/>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8">
    <w:name w:val="6DF02E02C7024CE29593E466669178CE8"/>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8">
    <w:name w:val="F38F014E7F3A461CA54319F883CC43D18"/>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3">
    <w:name w:val="9D8AA2DA197C4CCAA2770152AC6B839E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3">
    <w:name w:val="F0D923B61B9443289EF9818057377D92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3">
    <w:name w:val="7872ECC2E2344039A64BB0E1EC503F3E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2">
    <w:name w:val="55FCEA8690614DC8A442BE9A214B41B1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9">
    <w:name w:val="F7BC73B9446B47C6AF69187ACFDCE1669"/>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9">
    <w:name w:val="6DF02E02C7024CE29593E466669178CE9"/>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9">
    <w:name w:val="F38F014E7F3A461CA54319F883CC43D19"/>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4">
    <w:name w:val="9D8AA2DA197C4CCAA2770152AC6B839E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4">
    <w:name w:val="F0D923B61B9443289EF9818057377D92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4">
    <w:name w:val="7872ECC2E2344039A64BB0E1EC503F3E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3">
    <w:name w:val="55FCEA8690614DC8A442BE9A214B41B1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0">
    <w:name w:val="F7BC73B9446B47C6AF69187ACFDCE16610"/>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0">
    <w:name w:val="6DF02E02C7024CE29593E466669178CE10"/>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0">
    <w:name w:val="F38F014E7F3A461CA54319F883CC43D110"/>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5">
    <w:name w:val="9D8AA2DA197C4CCAA2770152AC6B839E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5">
    <w:name w:val="F0D923B61B9443289EF9818057377D92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5">
    <w:name w:val="7872ECC2E2344039A64BB0E1EC503F3E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4">
    <w:name w:val="55FCEA8690614DC8A442BE9A214B41B1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1">
    <w:name w:val="F7BC73B9446B47C6AF69187ACFDCE1661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1">
    <w:name w:val="6DF02E02C7024CE29593E466669178CE1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1">
    <w:name w:val="F38F014E7F3A461CA54319F883CC43D11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CEC7584C48F84F11A71487CC5049ED0F">
    <w:name w:val="CEC7584C48F84F11A71487CC5049ED0F"/>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6">
    <w:name w:val="9D8AA2DA197C4CCAA2770152AC6B839E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6">
    <w:name w:val="F0D923B61B9443289EF9818057377D92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6">
    <w:name w:val="7872ECC2E2344039A64BB0E1EC503F3E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5">
    <w:name w:val="55FCEA8690614DC8A442BE9A214B41B1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2">
    <w:name w:val="F7BC73B9446B47C6AF69187ACFDCE1661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2">
    <w:name w:val="6DF02E02C7024CE29593E466669178CE1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2">
    <w:name w:val="F38F014E7F3A461CA54319F883CC43D11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7">
    <w:name w:val="9D8AA2DA197C4CCAA2770152AC6B839E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7">
    <w:name w:val="F0D923B61B9443289EF9818057377D92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7">
    <w:name w:val="7872ECC2E2344039A64BB0E1EC503F3E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6">
    <w:name w:val="55FCEA8690614DC8A442BE9A214B41B1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3">
    <w:name w:val="F7BC73B9446B47C6AF69187ACFDCE1661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3">
    <w:name w:val="6DF02E02C7024CE29593E466669178CE1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3">
    <w:name w:val="F38F014E7F3A461CA54319F883CC43D11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CEC7584C48F84F11A71487CC5049ED0F1">
    <w:name w:val="CEC7584C48F84F11A71487CC5049ED0F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8">
    <w:name w:val="9D8AA2DA197C4CCAA2770152AC6B839E8"/>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8">
    <w:name w:val="F0D923B61B9443289EF9818057377D928"/>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8">
    <w:name w:val="7872ECC2E2344039A64BB0E1EC503F3E8"/>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7">
    <w:name w:val="55FCEA8690614DC8A442BE9A214B41B1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4">
    <w:name w:val="F7BC73B9446B47C6AF69187ACFDCE1661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4">
    <w:name w:val="6DF02E02C7024CE29593E466669178CE1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4">
    <w:name w:val="F38F014E7F3A461CA54319F883CC43D11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CEC7584C48F84F11A71487CC5049ED0F2">
    <w:name w:val="CEC7584C48F84F11A71487CC5049ED0F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9">
    <w:name w:val="9D8AA2DA197C4CCAA2770152AC6B839E9"/>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9">
    <w:name w:val="F0D923B61B9443289EF9818057377D929"/>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9">
    <w:name w:val="7872ECC2E2344039A64BB0E1EC503F3E9"/>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8">
    <w:name w:val="55FCEA8690614DC8A442BE9A214B41B18"/>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5">
    <w:name w:val="F7BC73B9446B47C6AF69187ACFDCE1661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5">
    <w:name w:val="6DF02E02C7024CE29593E466669178CE1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5">
    <w:name w:val="F38F014E7F3A461CA54319F883CC43D11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CEC7584C48F84F11A71487CC5049ED0F3">
    <w:name w:val="CEC7584C48F84F11A71487CC5049ED0F3"/>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0">
    <w:name w:val="9D8AA2DA197C4CCAA2770152AC6B839E10"/>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0">
    <w:name w:val="F0D923B61B9443289EF9818057377D9210"/>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0">
    <w:name w:val="7872ECC2E2344039A64BB0E1EC503F3E10"/>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9">
    <w:name w:val="55FCEA8690614DC8A442BE9A214B41B19"/>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6">
    <w:name w:val="F7BC73B9446B47C6AF69187ACFDCE1661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6">
    <w:name w:val="6DF02E02C7024CE29593E466669178CE1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6">
    <w:name w:val="F38F014E7F3A461CA54319F883CC43D116"/>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CEC7584C48F84F11A71487CC5049ED0F4">
    <w:name w:val="CEC7584C48F84F11A71487CC5049ED0F4"/>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1">
    <w:name w:val="9D8AA2DA197C4CCAA2770152AC6B839E1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1">
    <w:name w:val="F0D923B61B9443289EF9818057377D921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1">
    <w:name w:val="7872ECC2E2344039A64BB0E1EC503F3E1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10">
    <w:name w:val="55FCEA8690614DC8A442BE9A214B41B110"/>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7">
    <w:name w:val="F7BC73B9446B47C6AF69187ACFDCE1661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7">
    <w:name w:val="6DF02E02C7024CE29593E466669178CE1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7">
    <w:name w:val="F38F014E7F3A461CA54319F883CC43D117"/>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CEC7584C48F84F11A71487CC5049ED0F5">
    <w:name w:val="CEC7584C48F84F11A71487CC5049ED0F5"/>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2">
    <w:name w:val="9D8AA2DA197C4CCAA2770152AC6B839E1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2">
    <w:name w:val="F0D923B61B9443289EF9818057377D921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2">
    <w:name w:val="7872ECC2E2344039A64BB0E1EC503F3E12"/>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11">
    <w:name w:val="55FCEA8690614DC8A442BE9A214B41B111"/>
    <w:rsid w:val="00FF2210"/>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8">
    <w:name w:val="F7BC73B9446B47C6AF69187ACFDCE16618"/>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8">
    <w:name w:val="6DF02E02C7024CE29593E466669178CE18"/>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8">
    <w:name w:val="F38F014E7F3A461CA54319F883CC43D118"/>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CEC7584C48F84F11A71487CC5049ED0F6">
    <w:name w:val="CEC7584C48F84F11A71487CC5049ED0F6"/>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3">
    <w:name w:val="9D8AA2DA197C4CCAA2770152AC6B839E13"/>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3">
    <w:name w:val="F0D923B61B9443289EF9818057377D9213"/>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3">
    <w:name w:val="7872ECC2E2344039A64BB0E1EC503F3E13"/>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12">
    <w:name w:val="55FCEA8690614DC8A442BE9A214B41B112"/>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19">
    <w:name w:val="F7BC73B9446B47C6AF69187ACFDCE16619"/>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19">
    <w:name w:val="6DF02E02C7024CE29593E466669178CE19"/>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19">
    <w:name w:val="F38F014E7F3A461CA54319F883CC43D119"/>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4">
    <w:name w:val="9D8AA2DA197C4CCAA2770152AC6B839E14"/>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4">
    <w:name w:val="F0D923B61B9443289EF9818057377D9214"/>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4">
    <w:name w:val="7872ECC2E2344039A64BB0E1EC503F3E14"/>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13">
    <w:name w:val="55FCEA8690614DC8A442BE9A214B41B113"/>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20">
    <w:name w:val="F7BC73B9446B47C6AF69187ACFDCE16620"/>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20">
    <w:name w:val="6DF02E02C7024CE29593E466669178CE20"/>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20">
    <w:name w:val="F38F014E7F3A461CA54319F883CC43D120"/>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5">
    <w:name w:val="9D8AA2DA197C4CCAA2770152AC6B839E15"/>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5">
    <w:name w:val="F0D923B61B9443289EF9818057377D9215"/>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5">
    <w:name w:val="7872ECC2E2344039A64BB0E1EC503F3E15"/>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14">
    <w:name w:val="55FCEA8690614DC8A442BE9A214B41B114"/>
    <w:rsid w:val="00E31FFA"/>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7BC73B9446B47C6AF69187ACFDCE16621">
    <w:name w:val="F7BC73B9446B47C6AF69187ACFDCE16621"/>
    <w:rsid w:val="00E14228"/>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21">
    <w:name w:val="6DF02E02C7024CE29593E466669178CE21"/>
    <w:rsid w:val="00E14228"/>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21">
    <w:name w:val="F38F014E7F3A461CA54319F883CC43D121"/>
    <w:rsid w:val="00E14228"/>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6">
    <w:name w:val="9D8AA2DA197C4CCAA2770152AC6B839E16"/>
    <w:rsid w:val="00E14228"/>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6">
    <w:name w:val="F0D923B61B9443289EF9818057377D9216"/>
    <w:rsid w:val="00E14228"/>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6">
    <w:name w:val="7872ECC2E2344039A64BB0E1EC503F3E16"/>
    <w:rsid w:val="00E14228"/>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15">
    <w:name w:val="55FCEA8690614DC8A442BE9A214B41B115"/>
    <w:rsid w:val="00E14228"/>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C39E94C595B14F6C9BEED7CEFC543D66">
    <w:name w:val="C39E94C595B14F6C9BEED7CEFC543D66"/>
    <w:rsid w:val="009F5265"/>
  </w:style>
  <w:style w:type="paragraph" w:customStyle="1" w:styleId="6864FD6351EB4A0084D79BB1607AA4BD">
    <w:name w:val="6864FD6351EB4A0084D79BB1607AA4BD"/>
    <w:rsid w:val="009F5265"/>
  </w:style>
  <w:style w:type="paragraph" w:customStyle="1" w:styleId="CD67A26438904FF59C978F7436661842">
    <w:name w:val="CD67A26438904FF59C978F7436661842"/>
    <w:rsid w:val="009F5265"/>
  </w:style>
  <w:style w:type="paragraph" w:customStyle="1" w:styleId="C82E6FE4622C415F9C30180F293CCAAA">
    <w:name w:val="C82E6FE4622C415F9C30180F293CCAAA"/>
    <w:rsid w:val="009F5265"/>
  </w:style>
  <w:style w:type="paragraph" w:customStyle="1" w:styleId="F1B025CB5CFD46CD81EB5C6456319479">
    <w:name w:val="F1B025CB5CFD46CD81EB5C6456319479"/>
    <w:rsid w:val="009F5265"/>
  </w:style>
  <w:style w:type="paragraph" w:customStyle="1" w:styleId="ADB79AC7ECDB479FB81ADEDCD1A73284">
    <w:name w:val="ADB79AC7ECDB479FB81ADEDCD1A73284"/>
    <w:rsid w:val="009F5265"/>
  </w:style>
  <w:style w:type="paragraph" w:customStyle="1" w:styleId="F7BC73B9446B47C6AF69187ACFDCE16622">
    <w:name w:val="F7BC73B9446B47C6AF69187ACFDCE16622"/>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22">
    <w:name w:val="6DF02E02C7024CE29593E466669178CE22"/>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22">
    <w:name w:val="F38F014E7F3A461CA54319F883CC43D122"/>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7">
    <w:name w:val="9D8AA2DA197C4CCAA2770152AC6B839E17"/>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7">
    <w:name w:val="F0D923B61B9443289EF9818057377D9217"/>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7">
    <w:name w:val="7872ECC2E2344039A64BB0E1EC503F3E17"/>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16">
    <w:name w:val="55FCEA8690614DC8A442BE9A214B41B116"/>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662218647BD4B47842EE1AB889D0C8D">
    <w:name w:val="5662218647BD4B47842EE1AB889D0C8D"/>
    <w:rsid w:val="009F5265"/>
  </w:style>
  <w:style w:type="paragraph" w:customStyle="1" w:styleId="158D14CBF1754430A4F9F394C959D400">
    <w:name w:val="158D14CBF1754430A4F9F394C959D400"/>
    <w:rsid w:val="009F5265"/>
  </w:style>
  <w:style w:type="paragraph" w:customStyle="1" w:styleId="9742A2AF5A604481914C51C74932A3A8">
    <w:name w:val="9742A2AF5A604481914C51C74932A3A8"/>
    <w:rsid w:val="009F5265"/>
  </w:style>
  <w:style w:type="paragraph" w:customStyle="1" w:styleId="846990AA3343416C815E51DB38D72EF6">
    <w:name w:val="846990AA3343416C815E51DB38D72EF6"/>
    <w:rsid w:val="009F5265"/>
  </w:style>
  <w:style w:type="paragraph" w:customStyle="1" w:styleId="B54827F4DC3F42E2B684EACDE62C0493">
    <w:name w:val="B54827F4DC3F42E2B684EACDE62C0493"/>
    <w:rsid w:val="009F5265"/>
  </w:style>
  <w:style w:type="paragraph" w:customStyle="1" w:styleId="D3F1DA8C343040DDA40F360932421ABB">
    <w:name w:val="D3F1DA8C343040DDA40F360932421ABB"/>
    <w:rsid w:val="009F5265"/>
  </w:style>
  <w:style w:type="paragraph" w:customStyle="1" w:styleId="F7BC73B9446B47C6AF69187ACFDCE16623">
    <w:name w:val="F7BC73B9446B47C6AF69187ACFDCE16623"/>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6DF02E02C7024CE29593E466669178CE23">
    <w:name w:val="6DF02E02C7024CE29593E466669178CE23"/>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38F014E7F3A461CA54319F883CC43D123">
    <w:name w:val="F38F014E7F3A461CA54319F883CC43D123"/>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9D8AA2DA197C4CCAA2770152AC6B839E18">
    <w:name w:val="9D8AA2DA197C4CCAA2770152AC6B839E18"/>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F0D923B61B9443289EF9818057377D9218">
    <w:name w:val="F0D923B61B9443289EF9818057377D9218"/>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7872ECC2E2344039A64BB0E1EC503F3E18">
    <w:name w:val="7872ECC2E2344039A64BB0E1EC503F3E18"/>
    <w:rsid w:val="009F5265"/>
    <w:pPr>
      <w:spacing w:after="0" w:line="360" w:lineRule="auto"/>
      <w:ind w:firstLine="340"/>
      <w:jc w:val="both"/>
    </w:pPr>
    <w:rPr>
      <w:rFonts w:ascii="Times New Roman" w:eastAsiaTheme="minorHAnsi" w:hAnsi="Times New Roman" w:cs="Times New Roman"/>
      <w:sz w:val="20"/>
      <w:szCs w:val="24"/>
      <w:lang w:eastAsia="en-US"/>
    </w:rPr>
  </w:style>
  <w:style w:type="paragraph" w:customStyle="1" w:styleId="55FCEA8690614DC8A442BE9A214B41B117">
    <w:name w:val="55FCEA8690614DC8A442BE9A214B41B117"/>
    <w:rsid w:val="009F5265"/>
    <w:pPr>
      <w:spacing w:after="0" w:line="360" w:lineRule="auto"/>
      <w:ind w:firstLine="340"/>
      <w:jc w:val="both"/>
    </w:pPr>
    <w:rPr>
      <w:rFonts w:ascii="Times New Roman" w:eastAsiaTheme="minorHAnsi" w:hAnsi="Times New Roman" w:cs="Times New Roman"/>
      <w:sz w:val="20"/>
      <w:szCs w:val="24"/>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0B54FA1693F8346B526F0483F017540" ma:contentTypeVersion="11" ma:contentTypeDescription="Create a new document." ma:contentTypeScope="" ma:versionID="5085350e8479f9d39379707ee488ed11">
  <xsd:schema xmlns:xsd="http://www.w3.org/2001/XMLSchema" xmlns:xs="http://www.w3.org/2001/XMLSchema" xmlns:p="http://schemas.microsoft.com/office/2006/metadata/properties" xmlns:ns3="fb85a59e-4c05-4a73-b029-d5077aa562f3" xmlns:ns4="52348da0-85c5-4dac-99c4-458228007d1b" targetNamespace="http://schemas.microsoft.com/office/2006/metadata/properties" ma:root="true" ma:fieldsID="cba0fa1d80e6135e3716573e792c6e26" ns3:_="" ns4:_="">
    <xsd:import namespace="fb85a59e-4c05-4a73-b029-d5077aa562f3"/>
    <xsd:import namespace="52348da0-85c5-4dac-99c4-458228007d1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85a59e-4c05-4a73-b029-d5077aa562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2348da0-85c5-4dac-99c4-458228007d1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Gui11</b:Tag>
    <b:SourceType>Book</b:SourceType>
    <b:Guid>{9929253F-0E65-43F2-A1E6-50D9C3EE7F0A}</b:Guid>
    <b:LCID>pt-PT</b:LCID>
    <b:Title>Estatística</b:Title>
    <b:Year>2011</b:Year>
    <b:City>Lisboa</b:City>
    <b:Publisher>Verlag-Dashofer</b:Publisher>
    <b:Author>
      <b:Author>
        <b:NameList>
          <b:Person>
            <b:Last>Guimarães</b:Last>
            <b:Middle>Campos</b:Middle>
            <b:First>Rui</b:First>
          </b:Person>
          <b:Person>
            <b:Last>Cabral</b:Last>
            <b:Middle>A. Sarsfield</b:Middle>
            <b:First>José</b:First>
          </b:Person>
        </b:NameList>
      </b:Author>
    </b:Author>
    <b:RefOrder>2</b:RefOrder>
  </b:Source>
  <b:Source>
    <b:Tag>Mak98</b:Tag>
    <b:SourceType>Book</b:SourceType>
    <b:Guid>{E97ABCBC-CE1B-4436-ADFA-0B2C44924C09}</b:Guid>
    <b:Title>Forecasting: Methods and Applications</b:Title>
    <b:Year>1998</b:Year>
    <b:Publisher>John Wiley &amp; Sons, Inc.</b:Publisher>
    <b:City>New York</b:City>
    <b:Author>
      <b:Author>
        <b:NameList>
          <b:Person>
            <b:Last>Makridakis</b:Last>
            <b:First>Spyros</b:First>
          </b:Person>
          <b:Person>
            <b:Last>Wheelwright</b:Last>
            <b:Middle>C.</b:Middle>
            <b:First>Steven</b:First>
          </b:Person>
          <b:Person>
            <b:Last>Hyndman</b:Last>
            <b:Middle>J.</b:Middle>
            <b:First>Rob</b:First>
          </b:Person>
        </b:NameList>
      </b:Author>
    </b:Author>
    <b:RefOrder>3</b:RefOrder>
  </b:Source>
  <b:Source>
    <b:Tag>Epp</b:Tag>
    <b:SourceType>DocumentFromInternetSite</b:SourceType>
    <b:Guid>{C7657641-1F3D-4293-AB4B-58A0ACCB337B}</b:Guid>
    <b:Title>Corporate Governance and Earnings Management: The Effects of Board Composition Size, Structure and Board Policies on Earnings Management</b:Title>
    <b:URL>http://ssrn.com/paper=929312</b:URL>
    <b:Author>
      <b:Author>
        <b:NameList>
          <b:Person>
            <b:Last>Epps</b:Last>
            <b:First>R.</b:First>
          </b:Person>
        </b:NameList>
      </b:Author>
    </b:Author>
    <b:YearAccessed>2006</b:YearAccessed>
    <b:MonthAccessed>dezembro</b:MonthAccessed>
    <b:DayAccessed>20</b:DayAccessed>
    <b:Year>2006</b:Year>
    <b:RefOrder>4</b:RefOrder>
  </b:Source>
  <b:Source>
    <b:Tag>Dor05</b:Tag>
    <b:SourceType>JournalArticle</b:SourceType>
    <b:Guid>{409C7F0C-BC39-4574-AFC3-AEA90599D3B7}</b:Guid>
    <b:Title>Ant colony optimization theory: A survey</b:Title>
    <b:Year>2005</b:Year>
    <b:JournalName>Theoretical Computer Science</b:JournalName>
    <b:Pages>243-278</b:Pages>
    <b:Author>
      <b:Author>
        <b:NameList>
          <b:Person>
            <b:Last>Dorigo</b:Last>
            <b:First>Marco</b:First>
          </b:Person>
          <b:Person>
            <b:Last>Blum</b:Last>
            <b:First>Christian</b:First>
          </b:Person>
        </b:NameList>
      </b:Author>
    </b:Author>
    <b:RefOrder>5</b:RefOrder>
  </b:Source>
  <b:Source>
    <b:Tag>Ame10</b:Tag>
    <b:SourceType>Book</b:SourceType>
    <b:Guid>{1018A657-C142-4165-981D-96402FD2DACA}</b:Guid>
    <b:Title>Publication manual of the American Psychological Association</b:Title>
    <b:Year>2010</b:Year>
    <b:Author>
      <b:Author>
        <b:Corporate>American Psychological Association</b:Corporate>
      </b:Author>
    </b:Author>
    <b:City>Washington</b:City>
    <b:Publisher>American Psychological Association</b:Publisher>
    <b:Edition>6th</b:Edition>
    <b:RefOrder>6</b:RefOrder>
  </b:Source>
  <b:Source>
    <b:Tag>Dir20</b:Tag>
    <b:SourceType>InternetSite</b:SourceType>
    <b:Guid>{5ECC3978-88FB-4368-8101-A2F34371120F}</b:Guid>
    <b:Title>DGT</b:Title>
    <b:Year>2020</b:Year>
    <b:Author>
      <b:Author>
        <b:Corporate>Direção-Geral do Território</b:Corporate>
      </b:Author>
    </b:Author>
    <b:InternetSiteTitle>DGT</b:InternetSiteTitle>
    <b:Month>02</b:Month>
    <b:Day>14</b:Day>
    <b:URL>http://www.dgterritorio.pt/dados_abertos/codigos_epsg/</b:URL>
    <b:RefOrder>1</b:RefOrder>
  </b:Source>
</b:Sources>
</file>

<file path=customXml/itemProps1.xml><?xml version="1.0" encoding="utf-8"?>
<ds:datastoreItem xmlns:ds="http://schemas.openxmlformats.org/officeDocument/2006/customXml" ds:itemID="{9A4FB1A3-4124-4E16-8EDD-E8EAAAB792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85a59e-4c05-4a73-b029-d5077aa562f3"/>
    <ds:schemaRef ds:uri="52348da0-85c5-4dac-99c4-458228007d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91DC84-EF26-4FBE-9E7D-B8133E0CA144}">
  <ds:schemaRefs>
    <ds:schemaRef ds:uri="http://schemas.microsoft.com/sharepoint/v3/contenttype/forms"/>
  </ds:schemaRefs>
</ds:datastoreItem>
</file>

<file path=customXml/itemProps3.xml><?xml version="1.0" encoding="utf-8"?>
<ds:datastoreItem xmlns:ds="http://schemas.openxmlformats.org/officeDocument/2006/customXml" ds:itemID="{94524987-F272-4F97-876F-23DA7124E18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94C9BA9-A306-4D94-8AFD-452AEF9EC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TotalTime>
  <Pages>54</Pages>
  <Words>7825</Words>
  <Characters>42261</Characters>
  <Application>Microsoft Office Word</Application>
  <DocSecurity>0</DocSecurity>
  <Lines>352</Lines>
  <Paragraphs>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ítulo do Trabalho</vt:lpstr>
      <vt:lpstr>Título do Trabalho</vt:lpstr>
    </vt:vector>
  </TitlesOfParts>
  <Manager/>
  <Company>IPCA | 2018</Company>
  <LinksUpToDate>false</LinksUpToDate>
  <CharactersWithSpaces>499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ítulo do Trabalho</dc:title>
  <dc:subject>Subtítulo do Trabalho</dc:subject>
  <dc:creator>Nome do Orientando</dc:creator>
  <cp:keywords/>
  <dc:description/>
  <cp:lastModifiedBy>Guilherme Polónia Rodrigues</cp:lastModifiedBy>
  <cp:revision>357</cp:revision>
  <cp:lastPrinted>2018-03-20T20:17:00Z</cp:lastPrinted>
  <dcterms:created xsi:type="dcterms:W3CDTF">2020-02-11T11:46:00Z</dcterms:created>
  <dcterms:modified xsi:type="dcterms:W3CDTF">2020-03-04T21: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0B54FA1693F8346B526F0483F017540</vt:lpwstr>
  </property>
</Properties>
</file>